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7DDB18" w:rsidR="00F0100E" w:rsidRDefault="00C67A64" w:rsidP="4CA20F83">
      <w:pPr>
        <w:jc w:val="center"/>
        <w:rPr>
          <w:b/>
          <w:bCs/>
        </w:rPr>
      </w:pPr>
      <w:r>
        <w:rPr>
          <w:b/>
          <w:bCs/>
        </w:rPr>
        <w:t>Septiembre</w:t>
      </w:r>
      <w:r w:rsidR="4CA20F83" w:rsidRPr="4CA20F83">
        <w:rPr>
          <w:b/>
          <w:bCs/>
        </w:rPr>
        <w:t xml:space="preserve"> de</w:t>
      </w:r>
      <w:r>
        <w:rPr>
          <w:b/>
          <w:bCs/>
        </w:rPr>
        <w:t>l</w:t>
      </w:r>
      <w:r w:rsidR="4CA20F83" w:rsidRPr="4CA20F83">
        <w:rPr>
          <w:b/>
          <w:bCs/>
        </w:rPr>
        <w:t xml:space="preserv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rsidP="00C67A64">
            <w:pPr>
              <w:ind w:firstLine="0"/>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rsidP="00C67A64">
            <w:pPr>
              <w:ind w:firstLine="0"/>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rsidP="00C67A64">
            <w:pPr>
              <w:ind w:firstLine="0"/>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rsidP="00C67A64">
            <w:pPr>
              <w:ind w:firstLine="0"/>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1D0256">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43DB2FC0"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33371290"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51A4FC01"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56010F1F" w:rsidR="002A5657" w:rsidRPr="002A5657" w:rsidRDefault="00697B5D" w:rsidP="002A5657">
      <w:pPr>
        <w:pStyle w:val="Ttulo1"/>
        <w:ind w:left="0" w:firstLine="0"/>
        <w:rPr>
          <w:lang w:val="en-GB"/>
        </w:rPr>
      </w:pPr>
      <w:r w:rsidRPr="00176E96">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49C19C28"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0D339885"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7F566935"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5C8081E1"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215DCDF8"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0358F5">
        <w:rPr>
          <w:iCs w:val="0"/>
          <w:color w:val="000000" w:themeColor="text1"/>
          <w:sz w:val="22"/>
          <w:szCs w:val="22"/>
        </w:rPr>
        <w:fldChar w:fldCharType="begin"/>
      </w:r>
      <w:r w:rsidR="000358F5">
        <w:rPr>
          <w:iCs w:val="0"/>
          <w:color w:val="000000" w:themeColor="text1"/>
          <w:sz w:val="22"/>
          <w:szCs w:val="22"/>
        </w:rPr>
        <w:instrText xml:space="preserve"> STYLEREF 1 \s </w:instrText>
      </w:r>
      <w:r w:rsidR="000358F5">
        <w:rPr>
          <w:iCs w:val="0"/>
          <w:color w:val="000000" w:themeColor="text1"/>
          <w:sz w:val="22"/>
          <w:szCs w:val="22"/>
        </w:rPr>
        <w:fldChar w:fldCharType="separate"/>
      </w:r>
      <w:r w:rsidR="000358F5">
        <w:rPr>
          <w:iCs w:val="0"/>
          <w:noProof/>
          <w:color w:val="000000" w:themeColor="text1"/>
          <w:sz w:val="22"/>
          <w:szCs w:val="22"/>
        </w:rPr>
        <w:t>1</w:t>
      </w:r>
      <w:r w:rsidR="000358F5">
        <w:rPr>
          <w:iCs w:val="0"/>
          <w:color w:val="000000" w:themeColor="text1"/>
          <w:sz w:val="22"/>
          <w:szCs w:val="22"/>
        </w:rPr>
        <w:fldChar w:fldCharType="end"/>
      </w:r>
      <w:r w:rsidR="000358F5">
        <w:rPr>
          <w:iCs w:val="0"/>
          <w:color w:val="000000" w:themeColor="text1"/>
          <w:sz w:val="22"/>
          <w:szCs w:val="22"/>
        </w:rPr>
        <w:noBreakHyphen/>
      </w:r>
      <w:r w:rsidR="000358F5">
        <w:rPr>
          <w:iCs w:val="0"/>
          <w:color w:val="000000" w:themeColor="text1"/>
          <w:sz w:val="22"/>
          <w:szCs w:val="22"/>
        </w:rPr>
        <w:fldChar w:fldCharType="begin"/>
      </w:r>
      <w:r w:rsidR="000358F5">
        <w:rPr>
          <w:iCs w:val="0"/>
          <w:color w:val="000000" w:themeColor="text1"/>
          <w:sz w:val="22"/>
          <w:szCs w:val="22"/>
        </w:rPr>
        <w:instrText xml:space="preserve"> SEQ Figura \* ARABIC \s 1 </w:instrText>
      </w:r>
      <w:r w:rsidR="000358F5">
        <w:rPr>
          <w:iCs w:val="0"/>
          <w:color w:val="000000" w:themeColor="text1"/>
          <w:sz w:val="22"/>
          <w:szCs w:val="22"/>
        </w:rPr>
        <w:fldChar w:fldCharType="separate"/>
      </w:r>
      <w:r w:rsidR="000358F5">
        <w:rPr>
          <w:iCs w:val="0"/>
          <w:noProof/>
          <w:color w:val="000000" w:themeColor="text1"/>
          <w:sz w:val="22"/>
          <w:szCs w:val="22"/>
        </w:rPr>
        <w:t>1</w:t>
      </w:r>
      <w:r w:rsidR="000358F5">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37560405"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00896" behindDoc="0" locked="0" layoutInCell="1" allowOverlap="1" wp14:anchorId="632517EF" wp14:editId="076A6540">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16256" behindDoc="0" locked="0" layoutInCell="1" allowOverlap="1" wp14:anchorId="3E242B54" wp14:editId="17BAEFBD">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68169DA8" w:rsidR="00F73331" w:rsidRPr="002D597E" w:rsidRDefault="00F73331"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16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68169DA8" w:rsidR="00F73331" w:rsidRPr="002D597E" w:rsidRDefault="00F73331"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03968" behindDoc="0" locked="0" layoutInCell="1" allowOverlap="1" wp14:anchorId="64E999F6" wp14:editId="798BF4EE">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4248C270" id="Grupo 20" o:spid="_x0000_s1026" style="position:absolute;margin-left:10.8pt;margin-top:-.1pt;width:452.95pt;height:173.4pt;z-index:25160396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18304" behindDoc="0" locked="0" layoutInCell="1" allowOverlap="1" wp14:anchorId="7E7609FC" wp14:editId="09405569">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C083F3" w:rsidR="00F73331" w:rsidRPr="00C83BA2" w:rsidRDefault="00F73331"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183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C083F3" w:rsidR="00F73331" w:rsidRPr="00C83BA2" w:rsidRDefault="00F73331"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04992" behindDoc="1" locked="0" layoutInCell="1" allowOverlap="1" wp14:anchorId="4FC341B6" wp14:editId="041955DF">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20352" behindDoc="1" locked="0" layoutInCell="1" allowOverlap="1" wp14:anchorId="57EFB565" wp14:editId="5AFFEC61">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19BDCA5A" w:rsidR="00F73331" w:rsidRPr="00C83BA2" w:rsidRDefault="00F73331"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961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19BDCA5A" w:rsidR="00F73331" w:rsidRPr="00C83BA2" w:rsidRDefault="00F73331"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5830832A"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1511F409"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607B07AA"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271C3110">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12D896B0"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5</w:t>
      </w:r>
      <w:r w:rsidR="000358F5">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06016" behindDoc="0" locked="0" layoutInCell="1" allowOverlap="1" wp14:anchorId="3D46C608" wp14:editId="7F92F4E5">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22400" behindDoc="0" locked="0" layoutInCell="1" allowOverlap="1" wp14:anchorId="3CFFB819" wp14:editId="43C9FD56">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3CEC8267" w:rsidR="00F73331" w:rsidRPr="00C83BA2" w:rsidRDefault="00F73331"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224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3CEC8267" w:rsidR="00F73331" w:rsidRPr="00C83BA2" w:rsidRDefault="00F73331"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A53DFA1"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3708A7BB">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4CD751CF"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7</w:t>
      </w:r>
      <w:r w:rsidR="000358F5">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62178274">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49776075"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0358F5">
        <w:rPr>
          <w:color w:val="000000" w:themeColor="text1"/>
          <w:sz w:val="22"/>
          <w:szCs w:val="22"/>
        </w:rPr>
        <w:fldChar w:fldCharType="begin"/>
      </w:r>
      <w:r w:rsidR="000358F5">
        <w:rPr>
          <w:color w:val="000000" w:themeColor="text1"/>
          <w:sz w:val="22"/>
          <w:szCs w:val="22"/>
        </w:rPr>
        <w:instrText xml:space="preserve"> STYLEREF 1 \s </w:instrText>
      </w:r>
      <w:r w:rsidR="000358F5">
        <w:rPr>
          <w:color w:val="000000" w:themeColor="text1"/>
          <w:sz w:val="22"/>
          <w:szCs w:val="22"/>
        </w:rPr>
        <w:fldChar w:fldCharType="separate"/>
      </w:r>
      <w:r w:rsidR="000358F5">
        <w:rPr>
          <w:noProof/>
          <w:color w:val="000000" w:themeColor="text1"/>
          <w:sz w:val="22"/>
          <w:szCs w:val="22"/>
        </w:rPr>
        <w:t>1</w:t>
      </w:r>
      <w:r w:rsidR="000358F5">
        <w:rPr>
          <w:color w:val="000000" w:themeColor="text1"/>
          <w:sz w:val="22"/>
          <w:szCs w:val="22"/>
        </w:rPr>
        <w:fldChar w:fldCharType="end"/>
      </w:r>
      <w:r w:rsidR="000358F5">
        <w:rPr>
          <w:color w:val="000000" w:themeColor="text1"/>
          <w:sz w:val="22"/>
          <w:szCs w:val="22"/>
        </w:rPr>
        <w:noBreakHyphen/>
      </w:r>
      <w:r w:rsidR="000358F5">
        <w:rPr>
          <w:color w:val="000000" w:themeColor="text1"/>
          <w:sz w:val="22"/>
          <w:szCs w:val="22"/>
        </w:rPr>
        <w:fldChar w:fldCharType="begin"/>
      </w:r>
      <w:r w:rsidR="000358F5">
        <w:rPr>
          <w:color w:val="000000" w:themeColor="text1"/>
          <w:sz w:val="22"/>
          <w:szCs w:val="22"/>
        </w:rPr>
        <w:instrText xml:space="preserve"> SEQ Figura \* ARABIC \s 1 </w:instrText>
      </w:r>
      <w:r w:rsidR="000358F5">
        <w:rPr>
          <w:color w:val="000000" w:themeColor="text1"/>
          <w:sz w:val="22"/>
          <w:szCs w:val="22"/>
        </w:rPr>
        <w:fldChar w:fldCharType="separate"/>
      </w:r>
      <w:r w:rsidR="000358F5">
        <w:rPr>
          <w:noProof/>
          <w:color w:val="000000" w:themeColor="text1"/>
          <w:sz w:val="22"/>
          <w:szCs w:val="22"/>
        </w:rPr>
        <w:t>8</w:t>
      </w:r>
      <w:r w:rsidR="000358F5">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3AF48DF5">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1419E729"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9</w:t>
      </w:r>
      <w:r w:rsidR="000358F5">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07040" behindDoc="1" locked="0" layoutInCell="1" allowOverlap="1" wp14:anchorId="0EAFE548" wp14:editId="52F6C678">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234379C6"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0</w:t>
      </w:r>
      <w:r w:rsidR="000358F5">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7BEB060B"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AB5398E"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450E9377" w:rsidR="00DD45DC" w:rsidRDefault="00BD72A6" w:rsidP="007D7440">
      <w:pPr>
        <w:ind w:firstLine="0"/>
      </w:pPr>
      <w:r>
        <w:rPr>
          <w:noProof/>
          <w:lang w:val="es-AR"/>
        </w:rPr>
        <mc:AlternateContent>
          <mc:Choice Requires="wpg">
            <w:drawing>
              <wp:anchor distT="0" distB="0" distL="114300" distR="114300" simplePos="0" relativeHeight="251625472" behindDoc="0" locked="0" layoutInCell="1" allowOverlap="1" wp14:anchorId="5B3C0F8D" wp14:editId="2EAC9CFD">
                <wp:simplePos x="0" y="0"/>
                <wp:positionH relativeFrom="column">
                  <wp:posOffset>289726</wp:posOffset>
                </wp:positionH>
                <wp:positionV relativeFrom="paragraph">
                  <wp:posOffset>1265417</wp:posOffset>
                </wp:positionV>
                <wp:extent cx="5542915" cy="2222472"/>
                <wp:effectExtent l="0" t="0" r="635" b="6985"/>
                <wp:wrapNone/>
                <wp:docPr id="475" name="Grupo 475"/>
                <wp:cNvGraphicFramePr/>
                <a:graphic xmlns:a="http://schemas.openxmlformats.org/drawingml/2006/main">
                  <a:graphicData uri="http://schemas.microsoft.com/office/word/2010/wordprocessingGroup">
                    <wpg:wgp>
                      <wpg:cNvGrpSpPr/>
                      <wpg:grpSpPr>
                        <a:xfrm>
                          <a:off x="0" y="0"/>
                          <a:ext cx="5542915" cy="2222472"/>
                          <a:chOff x="0" y="0"/>
                          <a:chExt cx="5542915" cy="2222472"/>
                        </a:xfrm>
                      </wpg:grpSpPr>
                      <pic:pic xmlns:pic="http://schemas.openxmlformats.org/drawingml/2006/picture">
                        <pic:nvPicPr>
                          <pic:cNvPr id="17" name="Imagen 17"/>
                          <pic:cNvPicPr>
                            <a:picLocks noChangeAspect="1"/>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2915" cy="1776730"/>
                          </a:xfrm>
                          <a:prstGeom prst="rect">
                            <a:avLst/>
                          </a:prstGeom>
                          <a:ln>
                            <a:noFill/>
                          </a:ln>
                          <a:extLst>
                            <a:ext uri="{53640926-AAD7-44D8-BBD7-CCE9431645EC}">
                              <a14:shadowObscured xmlns:a14="http://schemas.microsoft.com/office/drawing/2010/main"/>
                            </a:ext>
                          </a:extLst>
                        </pic:spPr>
                      </pic:pic>
                      <wps:wsp>
                        <wps:cNvPr id="26" name="Cuadro de texto 26"/>
                        <wps:cNvSpPr txBox="1"/>
                        <wps:spPr>
                          <a:xfrm>
                            <a:off x="190831" y="1812897"/>
                            <a:ext cx="5153025" cy="409575"/>
                          </a:xfrm>
                          <a:prstGeom prst="rect">
                            <a:avLst/>
                          </a:prstGeom>
                          <a:solidFill>
                            <a:prstClr val="white"/>
                          </a:solidFill>
                          <a:ln>
                            <a:noFill/>
                          </a:ln>
                          <a:effectLst/>
                        </wps:spPr>
                        <wps:txbx>
                          <w:txbxContent>
                            <w:p w14:paraId="66ABB2B1" w14:textId="40BEB718" w:rsidR="00F73331" w:rsidRPr="00371CB1" w:rsidRDefault="00F73331" w:rsidP="00BD72A6">
                              <w:pPr>
                                <w:pStyle w:val="Descripcin"/>
                                <w:ind w:left="567" w:right="460" w:firstLine="0"/>
                                <w:jc w:val="center"/>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B3C0F8D" id="Grupo 475" o:spid="_x0000_s1030" style="position:absolute;left:0;text-align:left;margin-left:22.8pt;margin-top:99.65pt;width:436.45pt;height:175pt;z-index:251625472" coordsize="55429,22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">
                <v:shape id="Imagen 17" o:spid="_x0000_s1031" type="#_x0000_t75" style="position:absolute;width:55429;height:17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8kRfAAAAA2wAAAA8AAABkcnMvZG93bnJldi54bWxET0trAjEQvhf8D2EKvdVsPWjZGqUUWvQk&#10;vqDHYTPdXbqZxGTUrb/eCEJv8/E9ZzrvXadOFFPr2cDLsABFXHnbcm1gt/18fgWVBNli55kM/FGC&#10;+WzwMMXS+jOv6bSRWuUQTiUaaERCqXWqGnKYhj4QZ+7HR4eSYay1jXjO4a7To6IYa4ct54YGA300&#10;VP1ujs7AOHwvD1+LicSO9ssgl5VsSRvz9Ni/v4ES6uVffHcvbJ4/gdsv+QA9u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vyRF8AAAADbAAAADwAAAAAAAAAAAAAAAACfAgAA&#10;ZHJzL2Rvd25yZXYueG1sUEsFBgAAAAAEAAQA9wAAAIwDAAAAAA==&#10;">
                  <v:imagedata r:id="rId109" o:title="" croptop="1808f"/>
                  <v:path arrowok="t"/>
                </v:shape>
                <v:shape id="Cuadro de texto 26" o:spid="_x0000_s1032" type="#_x0000_t202" style="position:absolute;left:1908;top:18128;width:51530;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66ABB2B1" w14:textId="40BEB718" w:rsidR="00F73331" w:rsidRPr="00371CB1" w:rsidRDefault="00F73331" w:rsidP="00BD72A6">
                        <w:pPr>
                          <w:pStyle w:val="Descripcin"/>
                          <w:ind w:left="567" w:right="460" w:firstLine="0"/>
                          <w:jc w:val="center"/>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v:shape>
              </v:group>
            </w:pict>
          </mc:Fallback>
        </mc:AlternateContent>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rsidR="00C50ADB">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2590C797" w:rsidR="007A40C7" w:rsidRPr="007A40C7" w:rsidRDefault="007A40C7" w:rsidP="007A40C7">
      <w:pPr>
        <w:ind w:right="1700" w:firstLine="0"/>
        <w:rPr>
          <w:i/>
          <w:iCs/>
          <w:color w:val="000000" w:themeColor="text1"/>
          <w:sz w:val="6"/>
          <w:szCs w:val="22"/>
        </w:rPr>
      </w:pP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31616" behindDoc="0" locked="0" layoutInCell="1" allowOverlap="1" wp14:anchorId="141A7238" wp14:editId="1A64E26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F73331" w:rsidRDefault="00F73331"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3" type="#_x0000_t202" style="position:absolute;left:0;text-align:left;margin-left:157.5pt;margin-top:80.35pt;width:149.6pt;height:39.4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F73331" w:rsidRDefault="00F73331"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10112" behindDoc="0" locked="0" layoutInCell="1" allowOverlap="1" wp14:anchorId="14BBE52F" wp14:editId="2B4DD3B2">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10">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r>
        <w:rPr>
          <w:noProof/>
          <w:lang w:val="es-AR"/>
        </w:rPr>
        <mc:AlternateContent>
          <mc:Choice Requires="wps">
            <w:drawing>
              <wp:anchor distT="0" distB="0" distL="114300" distR="114300" simplePos="0" relativeHeight="251599871" behindDoc="1" locked="0" layoutInCell="1" allowOverlap="1" wp14:anchorId="527FBCF5" wp14:editId="63BF246F">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61E9590D" w:rsidR="00F73331" w:rsidRPr="00371CB1" w:rsidRDefault="00F73331"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BCF5" id="Cuadro de texto 27" o:spid="_x0000_s1034" type="#_x0000_t202" style="position:absolute;left:0;text-align:left;margin-left:43.05pt;margin-top:21.25pt;width:409.5pt;height:14.25pt;z-index:-2517166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61E9590D" w:rsidR="00F73331" w:rsidRPr="00371CB1" w:rsidRDefault="00F73331"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29568" behindDoc="0" locked="0" layoutInCell="1" allowOverlap="1" wp14:anchorId="5D4EA34C" wp14:editId="36E5AF2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5A86AAC9" w:rsidR="00F73331" w:rsidRPr="00371CB1" w:rsidRDefault="00F73331"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5" type="#_x0000_t202" style="position:absolute;left:0;text-align:left;margin-left:25.8pt;margin-top:298pt;width:413.65pt;height:35.3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5A86AAC9" w:rsidR="00F73331" w:rsidRPr="00371CB1" w:rsidRDefault="00F73331"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12160" behindDoc="0" locked="0" layoutInCell="1" allowOverlap="1" wp14:anchorId="050E6DDE" wp14:editId="247E776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1">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DAB36DD"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14208" behindDoc="0" locked="0" layoutInCell="1" allowOverlap="1" wp14:anchorId="7F31B40F" wp14:editId="22B6FE96">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3"/>
          <w:type w:val="continuous"/>
          <w:pgSz w:w="11906" w:h="16838"/>
          <w:pgMar w:top="1418" w:right="1134" w:bottom="1418" w:left="1134" w:header="720" w:footer="720" w:gutter="0"/>
          <w:cols w:space="720"/>
        </w:sectPr>
      </w:pPr>
    </w:p>
    <w:p w14:paraId="54EB7533" w14:textId="262882B1"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7E4C23C1"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39808" behindDoc="0" locked="0" layoutInCell="1" allowOverlap="1" wp14:anchorId="77D5A447" wp14:editId="6151905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4">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6" style="position:absolute;left:0;text-align:left;margin-left:0;margin-top:58.85pt;width:334.35pt;height:221pt;z-index:25163980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 id="Imagen 31" o:spid="_x0000_s1037"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5" o:title="" croptop="857f" cropbottom="1488f" cropright="8f"/>
                  <v:path arrowok="t"/>
                </v:shape>
                <v:roundrect id="Rectángulo redondeado 193" o:spid="_x0000_s1038"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9"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40"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41"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607051BC"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6A5800E" w:rsidR="00D33661" w:rsidRDefault="002617BA" w:rsidP="005A564F">
      <w:pPr>
        <w:pStyle w:val="Ttulo2"/>
        <w:numPr>
          <w:ilvl w:val="1"/>
          <w:numId w:val="1"/>
        </w:numPr>
        <w:ind w:left="2552" w:right="2267" w:hanging="567"/>
      </w:pPr>
      <w:bookmarkStart w:id="100" w:name="_Toc172884088"/>
      <w:bookmarkStart w:id="101" w:name="_Ref185168355"/>
      <w:r>
        <w:t>Diseño y desarrollo del “</w:t>
      </w:r>
      <w:r w:rsidR="000E577D">
        <w:t>Bloque A</w:t>
      </w:r>
      <w:r>
        <w:t>”</w:t>
      </w:r>
      <w:r w:rsidR="00C92BB3">
        <w:t xml:space="preserve">: Sistema de control; </w:t>
      </w:r>
      <w:r w:rsidR="00C20158">
        <w:t>Conversor i-V-I</w:t>
      </w:r>
      <w:r w:rsidR="00C92BB3">
        <w:t xml:space="preserve"> y Sensor de fuerza</w:t>
      </w:r>
      <w:bookmarkEnd w:id="100"/>
      <w:bookmarkEnd w:id="101"/>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5CF890C0" w:rsidR="00F0100E" w:rsidRDefault="00BC350B" w:rsidP="005A564F">
      <w:pPr>
        <w:pStyle w:val="Ttulo3"/>
        <w:numPr>
          <w:ilvl w:val="2"/>
          <w:numId w:val="1"/>
        </w:numPr>
      </w:pPr>
      <w:bookmarkStart w:id="102" w:name="_Toc172884089"/>
      <w:r>
        <w:t>Características del microcontrolador seleccionado</w:t>
      </w:r>
      <w:bookmarkEnd w:id="102"/>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766784" behindDoc="0" locked="0" layoutInCell="1" allowOverlap="1" wp14:anchorId="22E75020" wp14:editId="111C31C1">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6">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3" w:name="_Ref170038249"/>
      <w:bookmarkStart w:id="104"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3EAB0693" w:rsidR="00F2273B" w:rsidRDefault="00100F87" w:rsidP="00961026">
      <w:pPr>
        <w:pStyle w:val="Descripcin"/>
        <w:ind w:left="1134" w:right="849" w:firstLine="0"/>
        <w:jc w:val="center"/>
        <w:rPr>
          <w:i w:val="0"/>
          <w:color w:val="000000" w:themeColor="text1"/>
          <w:sz w:val="22"/>
        </w:rPr>
      </w:pPr>
      <w:bookmarkStart w:id="105" w:name="_Toc172761187"/>
      <w:r w:rsidRPr="00100F8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bookmarkEnd w:id="103"/>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4"/>
      <w:bookmarkEnd w:id="105"/>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40832" behindDoc="0" locked="0" layoutInCell="1" allowOverlap="1" wp14:anchorId="1CAAF845" wp14:editId="01AD7728">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7">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6"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486AF41" w:rsidR="00344FCE" w:rsidRDefault="00961026" w:rsidP="00E905C2">
      <w:pPr>
        <w:pStyle w:val="Descripcin"/>
        <w:ind w:left="284" w:right="140" w:firstLine="0"/>
        <w:jc w:val="center"/>
        <w:rPr>
          <w:i w:val="0"/>
          <w:color w:val="000000" w:themeColor="text1"/>
          <w:sz w:val="22"/>
        </w:rPr>
      </w:pPr>
      <w:bookmarkStart w:id="107" w:name="_Toc170633920"/>
      <w:bookmarkStart w:id="108" w:name="_Toc172761188"/>
      <w:r w:rsidRPr="00961026">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3</w:t>
      </w:r>
      <w:r w:rsidR="000358F5">
        <w:rPr>
          <w:color w:val="000000" w:themeColor="text1"/>
          <w:sz w:val="22"/>
        </w:rPr>
        <w:fldChar w:fldCharType="end"/>
      </w:r>
      <w:bookmarkEnd w:id="106"/>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7"/>
      <w:bookmarkEnd w:id="108"/>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41856" behindDoc="0" locked="0" layoutInCell="1" allowOverlap="1" wp14:anchorId="2FF69D65" wp14:editId="76C0FC4A">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8">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42617074" w:rsidR="009D5469" w:rsidRPr="006F7F28" w:rsidRDefault="009D5469" w:rsidP="00E905C2">
      <w:pPr>
        <w:pStyle w:val="Descripcin"/>
        <w:ind w:left="284" w:right="282" w:firstLine="0"/>
        <w:jc w:val="center"/>
        <w:rPr>
          <w:i w:val="0"/>
          <w:color w:val="000000" w:themeColor="text1"/>
          <w:sz w:val="22"/>
        </w:rPr>
      </w:pPr>
      <w:bookmarkStart w:id="109" w:name="_Ref170048062"/>
      <w:bookmarkStart w:id="110" w:name="_Toc170633921"/>
      <w:bookmarkStart w:id="111" w:name="_Toc172761189"/>
      <w:r w:rsidRPr="009D5469">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4</w:t>
      </w:r>
      <w:r w:rsidR="000358F5">
        <w:rPr>
          <w:color w:val="000000" w:themeColor="text1"/>
          <w:sz w:val="22"/>
        </w:rPr>
        <w:fldChar w:fldCharType="end"/>
      </w:r>
      <w:bookmarkEnd w:id="109"/>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10"/>
      <w:bookmarkEnd w:id="111"/>
    </w:p>
    <w:p w14:paraId="2427C292" w14:textId="6A6E3023" w:rsidR="009D5469" w:rsidRPr="009D5469" w:rsidRDefault="009D5469" w:rsidP="009D5469">
      <w:pPr>
        <w:pStyle w:val="Descripcin"/>
        <w:keepNext/>
        <w:ind w:left="1134" w:right="1133" w:firstLine="0"/>
        <w:jc w:val="center"/>
        <w:rPr>
          <w:i w:val="0"/>
          <w:color w:val="000000" w:themeColor="text1"/>
          <w:sz w:val="22"/>
        </w:rPr>
      </w:pPr>
      <w:bookmarkStart w:id="112" w:name="_Ref170048309"/>
      <w:bookmarkStart w:id="113" w:name="_Toc170633945"/>
      <w:bookmarkStart w:id="114" w:name="_Toc172884137"/>
      <w:r w:rsidRPr="009D5469">
        <w:rPr>
          <w:color w:val="000000" w:themeColor="text1"/>
          <w:sz w:val="22"/>
        </w:rPr>
        <w:lastRenderedPageBreak/>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bookmarkEnd w:id="112"/>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3"/>
      <w:bookmarkEnd w:id="114"/>
    </w:p>
    <w:p w14:paraId="76D1AF17" w14:textId="182FED05" w:rsidR="00100F87" w:rsidRPr="00931E6F" w:rsidRDefault="009D5469" w:rsidP="00931E6F">
      <w:pPr>
        <w:rPr>
          <w:lang w:val="es-AR" w:eastAsia="x-none"/>
        </w:rPr>
        <w:sectPr w:rsidR="00100F87" w:rsidRPr="00931E6F" w:rsidSect="00A92AAD">
          <w:headerReference w:type="default" r:id="rId119"/>
          <w:type w:val="continuous"/>
          <w:pgSz w:w="11906" w:h="16838"/>
          <w:pgMar w:top="1418" w:right="1134" w:bottom="1418" w:left="1134" w:header="720" w:footer="720" w:gutter="0"/>
          <w:cols w:space="720"/>
        </w:sectPr>
      </w:pPr>
      <w:r>
        <w:rPr>
          <w:noProof/>
          <w:lang w:val="es-AR"/>
        </w:rPr>
        <w:drawing>
          <wp:inline distT="0" distB="0" distL="0" distR="0" wp14:anchorId="551DF36A" wp14:editId="649B9D04">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20">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42880" behindDoc="0" locked="0" layoutInCell="1" allowOverlap="1" wp14:anchorId="29108939" wp14:editId="40E39638">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1">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644928" behindDoc="0" locked="0" layoutInCell="1" allowOverlap="1" wp14:anchorId="1CE96127" wp14:editId="7606AE2B">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56EC73EF" w:rsidR="00F73331" w:rsidRPr="0082028E" w:rsidRDefault="00F73331" w:rsidP="0082028E">
                            <w:pPr>
                              <w:pStyle w:val="Descripcin"/>
                              <w:tabs>
                                <w:tab w:val="left" w:pos="9072"/>
                              </w:tabs>
                              <w:ind w:left="567" w:right="558" w:firstLine="0"/>
                              <w:jc w:val="center"/>
                              <w:rPr>
                                <w:i w:val="0"/>
                                <w:color w:val="000000" w:themeColor="text1"/>
                                <w:sz w:val="32"/>
                                <w:szCs w:val="24"/>
                              </w:rPr>
                            </w:pPr>
                            <w:bookmarkStart w:id="115" w:name="_Ref170163922"/>
                            <w:bookmarkStart w:id="116" w:name="_Toc170633922"/>
                            <w:bookmarkStart w:id="117"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5"/>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2" type="#_x0000_t202" style="position:absolute;left:0;text-align:left;margin-left:0;margin-top:6.75pt;width:481.9pt;height:.05pt;z-index:251644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56EC73EF" w:rsidR="00F73331" w:rsidRPr="0082028E" w:rsidRDefault="00F73331" w:rsidP="0082028E">
                      <w:pPr>
                        <w:pStyle w:val="Descripcin"/>
                        <w:tabs>
                          <w:tab w:val="left" w:pos="9072"/>
                        </w:tabs>
                        <w:ind w:left="567" w:right="558" w:firstLine="0"/>
                        <w:jc w:val="center"/>
                        <w:rPr>
                          <w:i w:val="0"/>
                          <w:color w:val="000000" w:themeColor="text1"/>
                          <w:sz w:val="32"/>
                          <w:szCs w:val="24"/>
                        </w:rPr>
                      </w:pPr>
                      <w:bookmarkStart w:id="118" w:name="_Ref170163922"/>
                      <w:bookmarkStart w:id="119" w:name="_Toc170633922"/>
                      <w:bookmarkStart w:id="120"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8"/>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9"/>
                      <w:bookmarkEnd w:id="120"/>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645952" behindDoc="0" locked="0" layoutInCell="1" allowOverlap="1" wp14:anchorId="6175143D" wp14:editId="7954A0ED">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2">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648000" behindDoc="0" locked="0" layoutInCell="1" allowOverlap="1" wp14:anchorId="3DDD6D9F" wp14:editId="3EAEA74C">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4BF050DA" w:rsidR="00F73331" w:rsidRPr="00347A25" w:rsidRDefault="00F73331" w:rsidP="00347A25">
                            <w:pPr>
                              <w:pStyle w:val="Descripcin"/>
                              <w:ind w:firstLine="0"/>
                              <w:jc w:val="center"/>
                              <w:rPr>
                                <w:i w:val="0"/>
                                <w:noProof/>
                                <w:color w:val="000000" w:themeColor="text1"/>
                                <w:sz w:val="32"/>
                                <w:szCs w:val="24"/>
                                <w:u w:val="single"/>
                              </w:rPr>
                            </w:pPr>
                            <w:bookmarkStart w:id="121" w:name="_Ref170111500"/>
                            <w:bookmarkStart w:id="122" w:name="_Toc170633923"/>
                            <w:bookmarkStart w:id="123"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1"/>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3" type="#_x0000_t202" style="position:absolute;left:0;text-align:left;margin-left:46.9pt;margin-top:13.7pt;width:443.25pt;height:47.95pt;z-index:251648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4BF050DA" w:rsidR="00F73331" w:rsidRPr="00347A25" w:rsidRDefault="00F73331" w:rsidP="00347A25">
                      <w:pPr>
                        <w:pStyle w:val="Descripcin"/>
                        <w:ind w:firstLine="0"/>
                        <w:jc w:val="center"/>
                        <w:rPr>
                          <w:i w:val="0"/>
                          <w:noProof/>
                          <w:color w:val="000000" w:themeColor="text1"/>
                          <w:sz w:val="32"/>
                          <w:szCs w:val="24"/>
                          <w:u w:val="single"/>
                        </w:rPr>
                      </w:pPr>
                      <w:bookmarkStart w:id="124" w:name="_Ref170111500"/>
                      <w:bookmarkStart w:id="125" w:name="_Toc170633923"/>
                      <w:bookmarkStart w:id="126"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4"/>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5"/>
                      <w:bookmarkEnd w:id="126"/>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649024" behindDoc="0" locked="0" layoutInCell="1" allowOverlap="1" wp14:anchorId="2F7F5622" wp14:editId="4D54EA8C">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3">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7824EF82" w:rsidR="00727A9D" w:rsidRPr="00727A9D" w:rsidRDefault="00727A9D" w:rsidP="004A5712">
      <w:pPr>
        <w:pStyle w:val="Descripcin"/>
        <w:ind w:left="851" w:right="849" w:firstLine="0"/>
        <w:jc w:val="center"/>
        <w:rPr>
          <w:i w:val="0"/>
          <w:color w:val="000000" w:themeColor="text1"/>
          <w:sz w:val="28"/>
        </w:rPr>
      </w:pPr>
      <w:bookmarkStart w:id="127" w:name="_Ref170164736"/>
      <w:bookmarkStart w:id="128" w:name="_Toc170633924"/>
      <w:bookmarkStart w:id="129" w:name="_Toc172761192"/>
      <w:r w:rsidRPr="00727A9D">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7</w:t>
      </w:r>
      <w:r w:rsidR="000358F5">
        <w:rPr>
          <w:color w:val="000000" w:themeColor="text1"/>
          <w:sz w:val="22"/>
        </w:rPr>
        <w:fldChar w:fldCharType="end"/>
      </w:r>
      <w:bookmarkEnd w:id="127"/>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8"/>
      <w:bookmarkEnd w:id="129"/>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650048" behindDoc="0" locked="0" layoutInCell="1" allowOverlap="1" wp14:anchorId="402D13A6" wp14:editId="4DB6D1D4">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4">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10175DD2" w:rsidR="00B9606B" w:rsidRPr="00876D5E" w:rsidRDefault="00876D5E" w:rsidP="005E3A97">
      <w:pPr>
        <w:pStyle w:val="Descripcin"/>
        <w:ind w:left="426" w:right="-1" w:firstLine="0"/>
        <w:jc w:val="center"/>
        <w:rPr>
          <w:i w:val="0"/>
          <w:color w:val="000000" w:themeColor="text1"/>
          <w:sz w:val="22"/>
        </w:rPr>
      </w:pPr>
      <w:bookmarkStart w:id="130" w:name="_Ref170286270"/>
      <w:bookmarkStart w:id="131" w:name="_Toc170633925"/>
      <w:bookmarkStart w:id="132" w:name="_Toc172761193"/>
      <w:r w:rsidRPr="00876D5E">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8</w:t>
      </w:r>
      <w:r w:rsidR="000358F5">
        <w:rPr>
          <w:color w:val="000000" w:themeColor="text1"/>
          <w:sz w:val="22"/>
        </w:rPr>
        <w:fldChar w:fldCharType="end"/>
      </w:r>
      <w:bookmarkEnd w:id="130"/>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1"/>
      <w:bookmarkEnd w:id="132"/>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651072" behindDoc="0" locked="0" layoutInCell="1" allowOverlap="1" wp14:anchorId="6644256E" wp14:editId="799C8B1A">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5">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653120" behindDoc="0" locked="0" layoutInCell="1" allowOverlap="1" wp14:anchorId="7B5CA126" wp14:editId="05916387">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5A6141FF" w:rsidR="00F73331" w:rsidRPr="00C86F00" w:rsidRDefault="00F73331" w:rsidP="00C86F00">
                            <w:pPr>
                              <w:pStyle w:val="Descripcin"/>
                              <w:jc w:val="center"/>
                              <w:rPr>
                                <w:i w:val="0"/>
                                <w:noProof/>
                                <w:color w:val="000000" w:themeColor="text1"/>
                                <w:sz w:val="32"/>
                                <w:szCs w:val="24"/>
                              </w:rPr>
                            </w:pPr>
                            <w:bookmarkStart w:id="133" w:name="_Ref170286178"/>
                            <w:bookmarkStart w:id="134" w:name="_Toc170633926"/>
                            <w:bookmarkStart w:id="135"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3"/>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4" type="#_x0000_t202" style="position:absolute;left:0;text-align:left;margin-left:44.55pt;margin-top:20.5pt;width:416.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5A6141FF" w:rsidR="00F73331" w:rsidRPr="00C86F00" w:rsidRDefault="00F73331" w:rsidP="00C86F00">
                      <w:pPr>
                        <w:pStyle w:val="Descripcin"/>
                        <w:jc w:val="center"/>
                        <w:rPr>
                          <w:i w:val="0"/>
                          <w:noProof/>
                          <w:color w:val="000000" w:themeColor="text1"/>
                          <w:sz w:val="32"/>
                          <w:szCs w:val="24"/>
                        </w:rPr>
                      </w:pPr>
                      <w:bookmarkStart w:id="136" w:name="_Ref170286178"/>
                      <w:bookmarkStart w:id="137" w:name="_Toc170633926"/>
                      <w:bookmarkStart w:id="138"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6"/>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7"/>
                      <w:bookmarkEnd w:id="138"/>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656192" behindDoc="0" locked="0" layoutInCell="1" allowOverlap="1" wp14:anchorId="46B77BD0" wp14:editId="35A3E7EB">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720B7787" w:rsidR="00F73331" w:rsidRPr="006E60CE" w:rsidRDefault="00F73331" w:rsidP="004C63A2">
                            <w:pPr>
                              <w:pStyle w:val="Descripcin"/>
                              <w:ind w:firstLine="0"/>
                              <w:jc w:val="center"/>
                              <w:rPr>
                                <w:i w:val="0"/>
                                <w:noProof/>
                                <w:color w:val="auto"/>
                                <w:sz w:val="32"/>
                                <w:szCs w:val="24"/>
                              </w:rPr>
                            </w:pPr>
                            <w:bookmarkStart w:id="139" w:name="_Ref170288141"/>
                            <w:bookmarkStart w:id="140" w:name="_Toc170633927"/>
                            <w:bookmarkStart w:id="141"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9"/>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5" type="#_x0000_t202" style="position:absolute;left:0;text-align:left;margin-left:48.3pt;margin-top:276.45pt;width:431.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720B7787" w:rsidR="00F73331" w:rsidRPr="006E60CE" w:rsidRDefault="00F73331" w:rsidP="004C63A2">
                      <w:pPr>
                        <w:pStyle w:val="Descripcin"/>
                        <w:ind w:firstLine="0"/>
                        <w:jc w:val="center"/>
                        <w:rPr>
                          <w:i w:val="0"/>
                          <w:noProof/>
                          <w:color w:val="auto"/>
                          <w:sz w:val="32"/>
                          <w:szCs w:val="24"/>
                        </w:rPr>
                      </w:pPr>
                      <w:bookmarkStart w:id="142" w:name="_Ref170288141"/>
                      <w:bookmarkStart w:id="143" w:name="_Toc170633927"/>
                      <w:bookmarkStart w:id="144"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2"/>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3"/>
                      <w:bookmarkEnd w:id="144"/>
                    </w:p>
                  </w:txbxContent>
                </v:textbox>
              </v:shape>
            </w:pict>
          </mc:Fallback>
        </mc:AlternateContent>
      </w:r>
      <w:r w:rsidRPr="00354495">
        <w:rPr>
          <w:noProof/>
          <w:lang w:val="es-AR"/>
        </w:rPr>
        <w:drawing>
          <wp:anchor distT="0" distB="0" distL="114300" distR="114300" simplePos="0" relativeHeight="251654144" behindDoc="0" locked="0" layoutInCell="1" allowOverlap="1" wp14:anchorId="268F1E62" wp14:editId="6C04ECD9">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6">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657216" behindDoc="0" locked="0" layoutInCell="1" allowOverlap="1" wp14:anchorId="06B87100" wp14:editId="13FF2FCE">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7">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659264" behindDoc="0" locked="0" layoutInCell="1" allowOverlap="1" wp14:anchorId="66C7E647" wp14:editId="3FD9A5C3">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00F9F05C" w:rsidR="00F73331" w:rsidRPr="002E033D" w:rsidRDefault="00F73331" w:rsidP="002E033D">
                            <w:pPr>
                              <w:pStyle w:val="Descripcin"/>
                              <w:ind w:firstLine="0"/>
                              <w:jc w:val="center"/>
                              <w:rPr>
                                <w:i w:val="0"/>
                                <w:color w:val="000000" w:themeColor="text1"/>
                                <w:sz w:val="32"/>
                                <w:szCs w:val="24"/>
                              </w:rPr>
                            </w:pPr>
                            <w:bookmarkStart w:id="145" w:name="_Ref170332408"/>
                            <w:bookmarkStart w:id="146" w:name="_Toc170633928"/>
                            <w:bookmarkStart w:id="147"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5"/>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6" type="#_x0000_t202" style="position:absolute;left:0;text-align:left;margin-left:80.55pt;margin-top:7.3pt;width:376.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00F9F05C" w:rsidR="00F73331" w:rsidRPr="002E033D" w:rsidRDefault="00F73331" w:rsidP="002E033D">
                      <w:pPr>
                        <w:pStyle w:val="Descripcin"/>
                        <w:ind w:firstLine="0"/>
                        <w:jc w:val="center"/>
                        <w:rPr>
                          <w:i w:val="0"/>
                          <w:color w:val="000000" w:themeColor="text1"/>
                          <w:sz w:val="32"/>
                          <w:szCs w:val="24"/>
                        </w:rPr>
                      </w:pPr>
                      <w:bookmarkStart w:id="148" w:name="_Ref170332408"/>
                      <w:bookmarkStart w:id="149" w:name="_Toc170633928"/>
                      <w:bookmarkStart w:id="150"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8"/>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9"/>
                      <w:bookmarkEnd w:id="150"/>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660288" behindDoc="0" locked="0" layoutInCell="1" allowOverlap="1" wp14:anchorId="028BAC3E" wp14:editId="1BB8FEF6">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8">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662336" behindDoc="0" locked="0" layoutInCell="1" allowOverlap="1" wp14:anchorId="3494E15E" wp14:editId="2319E40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357E2055" w:rsidR="00F73331" w:rsidRPr="00AD3A79" w:rsidRDefault="00F73331" w:rsidP="0042311A">
                            <w:pPr>
                              <w:pStyle w:val="Descripcin"/>
                              <w:ind w:firstLine="0"/>
                              <w:jc w:val="center"/>
                              <w:rPr>
                                <w:i w:val="0"/>
                                <w:noProof/>
                                <w:color w:val="000000" w:themeColor="text1"/>
                                <w:sz w:val="32"/>
                                <w:szCs w:val="24"/>
                              </w:rPr>
                            </w:pPr>
                            <w:bookmarkStart w:id="151" w:name="_Ref170334623"/>
                            <w:bookmarkStart w:id="152" w:name="_Toc170633929"/>
                            <w:bookmarkStart w:id="153"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1"/>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7" type="#_x0000_t202" style="position:absolute;left:0;text-align:left;margin-left:53.55pt;margin-top:5.9pt;width:414.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357E2055" w:rsidR="00F73331" w:rsidRPr="00AD3A79" w:rsidRDefault="00F73331" w:rsidP="0042311A">
                      <w:pPr>
                        <w:pStyle w:val="Descripcin"/>
                        <w:ind w:firstLine="0"/>
                        <w:jc w:val="center"/>
                        <w:rPr>
                          <w:i w:val="0"/>
                          <w:noProof/>
                          <w:color w:val="000000" w:themeColor="text1"/>
                          <w:sz w:val="32"/>
                          <w:szCs w:val="24"/>
                        </w:rPr>
                      </w:pPr>
                      <w:bookmarkStart w:id="154" w:name="_Ref170334623"/>
                      <w:bookmarkStart w:id="155" w:name="_Toc170633929"/>
                      <w:bookmarkStart w:id="156"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4"/>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5"/>
                      <w:bookmarkEnd w:id="156"/>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665408" behindDoc="0" locked="0" layoutInCell="1" allowOverlap="1" wp14:anchorId="578DE865" wp14:editId="334DD761">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4C518287" w:rsidR="00F73331" w:rsidRPr="00F57CC3" w:rsidRDefault="00F73331" w:rsidP="00F57CC3">
                            <w:pPr>
                              <w:pStyle w:val="Descripcin"/>
                              <w:ind w:firstLine="0"/>
                              <w:jc w:val="center"/>
                              <w:rPr>
                                <w:i w:val="0"/>
                                <w:color w:val="000000" w:themeColor="text1"/>
                                <w:sz w:val="32"/>
                                <w:szCs w:val="24"/>
                              </w:rPr>
                            </w:pPr>
                            <w:bookmarkStart w:id="157" w:name="_Ref170337411"/>
                            <w:bookmarkStart w:id="158" w:name="_Toc170633930"/>
                            <w:bookmarkStart w:id="159"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7"/>
                            <w:r w:rsidRPr="00F57CC3">
                              <w:rPr>
                                <w:i w:val="0"/>
                                <w:color w:val="000000" w:themeColor="text1"/>
                                <w:sz w:val="22"/>
                              </w:rPr>
                              <w:t>: Imagen del módulo AMux con la función de inicialización (izquierda); Ventana de configuración inicial desde el esquemático (derecha) (Fuente: elaboración propia).</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8" type="#_x0000_t202" style="position:absolute;left:0;text-align:left;margin-left:43.8pt;margin-top:286.25pt;width:440.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4C518287" w:rsidR="00F73331" w:rsidRPr="00F57CC3" w:rsidRDefault="00F73331" w:rsidP="00F57CC3">
                      <w:pPr>
                        <w:pStyle w:val="Descripcin"/>
                        <w:ind w:firstLine="0"/>
                        <w:jc w:val="center"/>
                        <w:rPr>
                          <w:i w:val="0"/>
                          <w:color w:val="000000" w:themeColor="text1"/>
                          <w:sz w:val="32"/>
                          <w:szCs w:val="24"/>
                        </w:rPr>
                      </w:pPr>
                      <w:bookmarkStart w:id="160" w:name="_Ref170337411"/>
                      <w:bookmarkStart w:id="161" w:name="_Toc170633930"/>
                      <w:bookmarkStart w:id="162"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60"/>
                      <w:r w:rsidRPr="00F57CC3">
                        <w:rPr>
                          <w:i w:val="0"/>
                          <w:color w:val="000000" w:themeColor="text1"/>
                          <w:sz w:val="22"/>
                        </w:rPr>
                        <w:t>: Imagen del módulo AMux con la función de inicialización (izquierda); Ventana de configuración inicial desde el esquemático (derecha) (Fuente: elaboración propia).</w:t>
                      </w:r>
                      <w:bookmarkEnd w:id="161"/>
                      <w:bookmarkEnd w:id="162"/>
                    </w:p>
                  </w:txbxContent>
                </v:textbox>
              </v:shape>
            </w:pict>
          </mc:Fallback>
        </mc:AlternateContent>
      </w:r>
      <w:r>
        <w:rPr>
          <w:noProof/>
          <w:lang w:val="es-AR"/>
        </w:rPr>
        <w:drawing>
          <wp:anchor distT="0" distB="0" distL="114300" distR="114300" simplePos="0" relativeHeight="251663360" behindDoc="0" locked="0" layoutInCell="1" allowOverlap="1" wp14:anchorId="75A16E01" wp14:editId="4C4C8139">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9">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668480" behindDoc="0" locked="0" layoutInCell="1" allowOverlap="1" wp14:anchorId="0CBAA173" wp14:editId="2E065182">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6CBB11D0" w:rsidR="00F73331" w:rsidRPr="00B55955" w:rsidRDefault="00F73331" w:rsidP="00B55955">
                            <w:pPr>
                              <w:pStyle w:val="Descripcin"/>
                              <w:ind w:firstLine="0"/>
                              <w:jc w:val="center"/>
                              <w:rPr>
                                <w:i w:val="0"/>
                                <w:noProof/>
                                <w:color w:val="000000" w:themeColor="text1"/>
                                <w:sz w:val="32"/>
                                <w:szCs w:val="24"/>
                              </w:rPr>
                            </w:pPr>
                            <w:bookmarkStart w:id="163" w:name="_Ref170338519"/>
                            <w:bookmarkStart w:id="164" w:name="_Toc170633931"/>
                            <w:bookmarkStart w:id="165"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3"/>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9" type="#_x0000_t202" style="position:absolute;left:0;text-align:left;margin-left:52.7pt;margin-top:239.6pt;width:37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6CBB11D0" w:rsidR="00F73331" w:rsidRPr="00B55955" w:rsidRDefault="00F73331" w:rsidP="00B55955">
                      <w:pPr>
                        <w:pStyle w:val="Descripcin"/>
                        <w:ind w:firstLine="0"/>
                        <w:jc w:val="center"/>
                        <w:rPr>
                          <w:i w:val="0"/>
                          <w:noProof/>
                          <w:color w:val="000000" w:themeColor="text1"/>
                          <w:sz w:val="32"/>
                          <w:szCs w:val="24"/>
                        </w:rPr>
                      </w:pPr>
                      <w:bookmarkStart w:id="166" w:name="_Ref170338519"/>
                      <w:bookmarkStart w:id="167" w:name="_Toc170633931"/>
                      <w:bookmarkStart w:id="168"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6"/>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7"/>
                      <w:bookmarkEnd w:id="168"/>
                    </w:p>
                  </w:txbxContent>
                </v:textbox>
              </v:shape>
            </w:pict>
          </mc:Fallback>
        </mc:AlternateContent>
      </w:r>
      <w:r>
        <w:rPr>
          <w:noProof/>
          <w:lang w:val="es-AR"/>
        </w:rPr>
        <w:drawing>
          <wp:anchor distT="0" distB="0" distL="114300" distR="114300" simplePos="0" relativeHeight="251666432" behindDoc="0" locked="0" layoutInCell="1" allowOverlap="1" wp14:anchorId="54CED3DA" wp14:editId="4371ADFC">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30">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7A1552DE" w:rsidR="001225ED" w:rsidRDefault="002918F8" w:rsidP="005A564F">
      <w:pPr>
        <w:pStyle w:val="Ttulo3"/>
        <w:numPr>
          <w:ilvl w:val="2"/>
          <w:numId w:val="1"/>
        </w:numPr>
        <w:rPr>
          <w:color w:val="000000" w:themeColor="text1"/>
          <w:sz w:val="22"/>
        </w:rPr>
      </w:pPr>
      <w:bookmarkStart w:id="169" w:name="_Toc172884090"/>
      <w:r>
        <w:rPr>
          <w:color w:val="000000" w:themeColor="text1"/>
          <w:sz w:val="22"/>
        </w:rPr>
        <w:lastRenderedPageBreak/>
        <w:t>Menú de configuración de la señal de electroestimulación</w:t>
      </w:r>
      <w:bookmarkEnd w:id="169"/>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669504" behindDoc="0" locked="0" layoutInCell="1" allowOverlap="1" wp14:anchorId="0685D276" wp14:editId="7B2C7A81">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1"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671552" behindDoc="0" locked="0" layoutInCell="1" allowOverlap="1" wp14:anchorId="002CCA23" wp14:editId="74649E8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0A3DFB59" w:rsidR="00F73331" w:rsidRPr="00B13D5A" w:rsidRDefault="00F73331" w:rsidP="00B13D5A">
                            <w:pPr>
                              <w:pStyle w:val="Descripcin"/>
                              <w:ind w:firstLine="0"/>
                              <w:jc w:val="center"/>
                              <w:rPr>
                                <w:i w:val="0"/>
                                <w:noProof/>
                                <w:color w:val="000000" w:themeColor="text1"/>
                                <w:sz w:val="32"/>
                                <w:szCs w:val="24"/>
                              </w:rPr>
                            </w:pPr>
                            <w:bookmarkStart w:id="170" w:name="_Ref170554806"/>
                            <w:bookmarkStart w:id="171" w:name="_Toc170633932"/>
                            <w:bookmarkStart w:id="172" w:name="_Ref171258457"/>
                            <w:bookmarkStart w:id="173"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0"/>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1"/>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50" type="#_x0000_t202" style="position:absolute;left:0;text-align:left;margin-left:0;margin-top:19.4pt;width:481.9pt;height:.0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0A3DFB59" w:rsidR="00F73331" w:rsidRPr="00B13D5A" w:rsidRDefault="00F73331" w:rsidP="00B13D5A">
                      <w:pPr>
                        <w:pStyle w:val="Descripcin"/>
                        <w:ind w:firstLine="0"/>
                        <w:jc w:val="center"/>
                        <w:rPr>
                          <w:i w:val="0"/>
                          <w:noProof/>
                          <w:color w:val="000000" w:themeColor="text1"/>
                          <w:sz w:val="32"/>
                          <w:szCs w:val="24"/>
                        </w:rPr>
                      </w:pPr>
                      <w:bookmarkStart w:id="174" w:name="_Ref170554806"/>
                      <w:bookmarkStart w:id="175" w:name="_Toc170633932"/>
                      <w:bookmarkStart w:id="176" w:name="_Ref171258457"/>
                      <w:bookmarkStart w:id="177"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4"/>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5"/>
                      <w:bookmarkEnd w:id="176"/>
                      <w:bookmarkEnd w:id="177"/>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12943C08" w:rsidR="00165A02" w:rsidRDefault="00BC350B" w:rsidP="005A564F">
      <w:pPr>
        <w:pStyle w:val="Ttulo3"/>
        <w:numPr>
          <w:ilvl w:val="2"/>
          <w:numId w:val="1"/>
        </w:numPr>
        <w:rPr>
          <w:noProof/>
          <w:color w:val="000000" w:themeColor="text1"/>
        </w:rPr>
      </w:pPr>
      <w:bookmarkStart w:id="178" w:name="_Toc172884091"/>
      <w:r>
        <w:rPr>
          <w:noProof/>
          <w:color w:val="000000" w:themeColor="text1"/>
        </w:rPr>
        <w:t>Caracteristica del s</w:t>
      </w:r>
      <w:r w:rsidR="00752B11">
        <w:rPr>
          <w:noProof/>
          <w:color w:val="000000" w:themeColor="text1"/>
        </w:rPr>
        <w:t>esor de fuerza/presion</w:t>
      </w:r>
      <w:bookmarkEnd w:id="178"/>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672576" behindDoc="0" locked="0" layoutInCell="1" allowOverlap="1" wp14:anchorId="1A91DC63" wp14:editId="532257A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2">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674624" behindDoc="0" locked="0" layoutInCell="1" allowOverlap="1" wp14:anchorId="770C96A7" wp14:editId="6789FEA1">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7A4841EF" w:rsidR="00F73331" w:rsidRPr="00341C1E" w:rsidRDefault="00F73331" w:rsidP="00341C1E">
                            <w:pPr>
                              <w:pStyle w:val="Descripcin"/>
                              <w:ind w:firstLine="0"/>
                              <w:jc w:val="center"/>
                              <w:rPr>
                                <w:i w:val="0"/>
                                <w:color w:val="000000" w:themeColor="text1"/>
                                <w:sz w:val="32"/>
                                <w:szCs w:val="24"/>
                              </w:rPr>
                            </w:pPr>
                            <w:bookmarkStart w:id="179" w:name="_Ref170645903"/>
                            <w:bookmarkStart w:id="180" w:name="_Toc170633933"/>
                            <w:bookmarkStart w:id="181"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9"/>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51" type="#_x0000_t202" style="position:absolute;left:0;text-align:left;margin-left:0;margin-top:5.85pt;width:450.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7A4841EF" w:rsidR="00F73331" w:rsidRPr="00341C1E" w:rsidRDefault="00F73331" w:rsidP="00341C1E">
                      <w:pPr>
                        <w:pStyle w:val="Descripcin"/>
                        <w:ind w:firstLine="0"/>
                        <w:jc w:val="center"/>
                        <w:rPr>
                          <w:i w:val="0"/>
                          <w:color w:val="000000" w:themeColor="text1"/>
                          <w:sz w:val="32"/>
                          <w:szCs w:val="24"/>
                        </w:rPr>
                      </w:pPr>
                      <w:bookmarkStart w:id="182" w:name="_Ref170645903"/>
                      <w:bookmarkStart w:id="183" w:name="_Toc170633933"/>
                      <w:bookmarkStart w:id="184"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2"/>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3"/>
                      <w:bookmarkEnd w:id="184"/>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675648" behindDoc="0" locked="0" layoutInCell="1" allowOverlap="1" wp14:anchorId="0BECA06F" wp14:editId="33FA5994">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677696" behindDoc="0" locked="0" layoutInCell="1" allowOverlap="1" wp14:anchorId="3E4E0F21" wp14:editId="264B5C9B">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1CA542BD" w:rsidR="00F73331" w:rsidRPr="001F7E6A" w:rsidRDefault="00F73331" w:rsidP="001F7E6A">
                            <w:pPr>
                              <w:pStyle w:val="Descripcin"/>
                              <w:ind w:firstLine="0"/>
                              <w:jc w:val="center"/>
                              <w:rPr>
                                <w:i w:val="0"/>
                                <w:noProof/>
                                <w:color w:val="000000" w:themeColor="text1"/>
                                <w:sz w:val="32"/>
                                <w:szCs w:val="24"/>
                              </w:rPr>
                            </w:pPr>
                            <w:bookmarkStart w:id="185" w:name="_Ref170611545"/>
                            <w:bookmarkStart w:id="186" w:name="_Toc170633934"/>
                            <w:bookmarkStart w:id="187"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5"/>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2" type="#_x0000_t202" style="position:absolute;left:0;text-align:left;margin-left:2.25pt;margin-top:6.6pt;width:481.9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1CA542BD" w:rsidR="00F73331" w:rsidRPr="001F7E6A" w:rsidRDefault="00F73331" w:rsidP="001F7E6A">
                      <w:pPr>
                        <w:pStyle w:val="Descripcin"/>
                        <w:ind w:firstLine="0"/>
                        <w:jc w:val="center"/>
                        <w:rPr>
                          <w:i w:val="0"/>
                          <w:noProof/>
                          <w:color w:val="000000" w:themeColor="text1"/>
                          <w:sz w:val="32"/>
                          <w:szCs w:val="24"/>
                        </w:rPr>
                      </w:pPr>
                      <w:bookmarkStart w:id="188" w:name="_Ref170611545"/>
                      <w:bookmarkStart w:id="189" w:name="_Toc170633934"/>
                      <w:bookmarkStart w:id="190"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8"/>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9"/>
                      <w:bookmarkEnd w:id="190"/>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541066F3" w:rsidR="00A828D2" w:rsidRPr="00A828D2" w:rsidRDefault="00A828D2" w:rsidP="00A828D2">
      <w:pPr>
        <w:pStyle w:val="Descripcin"/>
        <w:keepNext/>
        <w:ind w:left="1134" w:right="1133" w:firstLine="0"/>
        <w:jc w:val="center"/>
        <w:rPr>
          <w:i w:val="0"/>
          <w:color w:val="000000" w:themeColor="text1"/>
          <w:sz w:val="22"/>
        </w:rPr>
      </w:pPr>
      <w:bookmarkStart w:id="191" w:name="_Ref170612990"/>
      <w:bookmarkStart w:id="192" w:name="_Ref170612970"/>
      <w:bookmarkStart w:id="193" w:name="_Toc170633946"/>
      <w:bookmarkStart w:id="194" w:name="_Toc172884138"/>
      <w:r w:rsidRPr="00A828D2">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bookmarkEnd w:id="191"/>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2"/>
      <w:bookmarkEnd w:id="193"/>
      <w:bookmarkEnd w:id="194"/>
    </w:p>
    <w:p w14:paraId="2B2B1895" w14:textId="491EB7C5" w:rsidR="00A828D2" w:rsidRDefault="00A828D2" w:rsidP="00A828D2">
      <w:pPr>
        <w:ind w:firstLine="0"/>
        <w:jc w:val="center"/>
      </w:pPr>
      <w:r w:rsidRPr="00A828D2">
        <w:rPr>
          <w:noProof/>
          <w:lang w:val="es-AR"/>
        </w:rPr>
        <w:drawing>
          <wp:inline distT="0" distB="0" distL="0" distR="0" wp14:anchorId="02C1C498" wp14:editId="342C77FB">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678720" behindDoc="0" locked="0" layoutInCell="1" allowOverlap="1" wp14:anchorId="30EAC7DB" wp14:editId="2903B193">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0440B3F2" w:rsidR="00663585" w:rsidRDefault="00663585" w:rsidP="00663585">
      <w:pPr>
        <w:pStyle w:val="Descripcin"/>
        <w:ind w:left="1134" w:right="1133" w:firstLine="0"/>
        <w:jc w:val="center"/>
        <w:rPr>
          <w:i w:val="0"/>
          <w:color w:val="000000" w:themeColor="text1"/>
          <w:sz w:val="22"/>
        </w:rPr>
      </w:pPr>
      <w:bookmarkStart w:id="195" w:name="_Toc170633935"/>
      <w:bookmarkStart w:id="196" w:name="_Toc172761203"/>
      <w:r w:rsidRPr="00663585">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8</w:t>
      </w:r>
      <w:r w:rsidR="000358F5">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5"/>
      <w:bookmarkEnd w:id="196"/>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C1F8510" w:rsidR="00801A9E" w:rsidRPr="00801A9E" w:rsidRDefault="00801A9E" w:rsidP="00801A9E">
      <w:pPr>
        <w:pStyle w:val="Descripcin"/>
        <w:keepNext/>
        <w:ind w:left="709" w:right="707" w:firstLine="0"/>
        <w:jc w:val="center"/>
        <w:rPr>
          <w:i w:val="0"/>
          <w:color w:val="000000" w:themeColor="text1"/>
          <w:sz w:val="22"/>
        </w:rPr>
      </w:pPr>
      <w:bookmarkStart w:id="197" w:name="_Ref170617324"/>
      <w:bookmarkStart w:id="198" w:name="_Ref170617307"/>
      <w:bookmarkStart w:id="199" w:name="_Toc170633947"/>
      <w:bookmarkStart w:id="200" w:name="_Toc172884139"/>
      <w:r w:rsidRPr="00801A9E">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bookmarkEnd w:id="197"/>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8"/>
      <w:bookmarkEnd w:id="199"/>
      <w:bookmarkEnd w:id="200"/>
    </w:p>
    <w:p w14:paraId="0F170B06" w14:textId="64CE11F8" w:rsidR="009A3D86" w:rsidRDefault="00801A9E" w:rsidP="00801A9E">
      <w:pPr>
        <w:ind w:firstLine="0"/>
      </w:pPr>
      <w:r>
        <w:rPr>
          <w:noProof/>
          <w:lang w:val="es-AR"/>
        </w:rPr>
        <w:drawing>
          <wp:inline distT="0" distB="0" distL="0" distR="0" wp14:anchorId="50944E14" wp14:editId="0DC022A2">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679744" behindDoc="0" locked="0" layoutInCell="1" allowOverlap="1" wp14:anchorId="6244E7BB" wp14:editId="1EFD463E">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7">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681792" behindDoc="0" locked="0" layoutInCell="1" allowOverlap="1" wp14:anchorId="7A74B1C1" wp14:editId="757C847F">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0300E541" w:rsidR="00F73331" w:rsidRPr="00801A9E" w:rsidRDefault="00F73331" w:rsidP="00550967">
                            <w:pPr>
                              <w:pStyle w:val="Descripcin"/>
                              <w:ind w:firstLine="0"/>
                              <w:rPr>
                                <w:i w:val="0"/>
                                <w:noProof/>
                                <w:color w:val="000000" w:themeColor="text1"/>
                                <w:sz w:val="32"/>
                                <w:szCs w:val="24"/>
                              </w:rPr>
                            </w:pPr>
                            <w:bookmarkStart w:id="201" w:name="_Ref170617799"/>
                            <w:bookmarkStart w:id="202" w:name="_Toc170633936"/>
                            <w:bookmarkStart w:id="203"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1"/>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2"/>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3" type="#_x0000_t202" style="position:absolute;left:0;text-align:left;margin-left:3.25pt;margin-top:.6pt;width:481.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0300E541" w:rsidR="00F73331" w:rsidRPr="00801A9E" w:rsidRDefault="00F73331" w:rsidP="00550967">
                      <w:pPr>
                        <w:pStyle w:val="Descripcin"/>
                        <w:ind w:firstLine="0"/>
                        <w:rPr>
                          <w:i w:val="0"/>
                          <w:noProof/>
                          <w:color w:val="000000" w:themeColor="text1"/>
                          <w:sz w:val="32"/>
                          <w:szCs w:val="24"/>
                        </w:rPr>
                      </w:pPr>
                      <w:bookmarkStart w:id="204" w:name="_Ref170617799"/>
                      <w:bookmarkStart w:id="205" w:name="_Toc170633936"/>
                      <w:bookmarkStart w:id="206"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4"/>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5"/>
                      <w:bookmarkEnd w:id="206"/>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684864" behindDoc="0" locked="0" layoutInCell="1" allowOverlap="1" wp14:anchorId="76E74AC2" wp14:editId="44F4036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08AAF5D9" w:rsidR="00F73331" w:rsidRPr="00206855" w:rsidRDefault="00F73331" w:rsidP="00206855">
                            <w:pPr>
                              <w:pStyle w:val="Descripcin"/>
                              <w:ind w:firstLine="0"/>
                              <w:jc w:val="center"/>
                              <w:rPr>
                                <w:i w:val="0"/>
                                <w:noProof/>
                                <w:color w:val="000000" w:themeColor="text1"/>
                                <w:sz w:val="32"/>
                                <w:szCs w:val="24"/>
                              </w:rPr>
                            </w:pPr>
                            <w:bookmarkStart w:id="207" w:name="_Ref170629360"/>
                            <w:bookmarkStart w:id="208" w:name="_Toc170633937"/>
                            <w:bookmarkStart w:id="209"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7"/>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4" type="#_x0000_t202" style="position:absolute;left:0;text-align:left;margin-left:1.5pt;margin-top:347.6pt;width:466.4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08AAF5D9" w:rsidR="00F73331" w:rsidRPr="00206855" w:rsidRDefault="00F73331" w:rsidP="00206855">
                      <w:pPr>
                        <w:pStyle w:val="Descripcin"/>
                        <w:ind w:firstLine="0"/>
                        <w:jc w:val="center"/>
                        <w:rPr>
                          <w:i w:val="0"/>
                          <w:noProof/>
                          <w:color w:val="000000" w:themeColor="text1"/>
                          <w:sz w:val="32"/>
                          <w:szCs w:val="24"/>
                        </w:rPr>
                      </w:pPr>
                      <w:bookmarkStart w:id="210" w:name="_Ref170629360"/>
                      <w:bookmarkStart w:id="211" w:name="_Toc170633937"/>
                      <w:bookmarkStart w:id="212"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10"/>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1"/>
                      <w:bookmarkEnd w:id="212"/>
                    </w:p>
                  </w:txbxContent>
                </v:textbox>
              </v:shape>
            </w:pict>
          </mc:Fallback>
        </mc:AlternateContent>
      </w:r>
      <w:r>
        <w:rPr>
          <w:noProof/>
          <w:color w:val="000000" w:themeColor="text1"/>
          <w:lang w:val="es-AR"/>
        </w:rPr>
        <w:drawing>
          <wp:anchor distT="0" distB="0" distL="114300" distR="114300" simplePos="0" relativeHeight="251682816" behindDoc="0" locked="0" layoutInCell="1" allowOverlap="1" wp14:anchorId="519AF20A" wp14:editId="60329B32">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8">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1D0256"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1D0256"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1D0256"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1D0256"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389188C1" w:rsidR="007C5784" w:rsidRDefault="007C5784" w:rsidP="005A564F">
      <w:pPr>
        <w:pStyle w:val="Ttulo3"/>
        <w:numPr>
          <w:ilvl w:val="2"/>
          <w:numId w:val="1"/>
        </w:numPr>
        <w:rPr>
          <w:color w:val="000000" w:themeColor="text1"/>
        </w:rPr>
      </w:pPr>
      <w:bookmarkStart w:id="213" w:name="_Toc172884092"/>
      <w:bookmarkStart w:id="214" w:name="_Ref185169232"/>
      <w:r>
        <w:rPr>
          <w:color w:val="000000" w:themeColor="text1"/>
        </w:rPr>
        <w:lastRenderedPageBreak/>
        <w:t>Interfaz de conversión i-V-I (Corriente-tensión-corriente)</w:t>
      </w:r>
      <w:bookmarkEnd w:id="213"/>
      <w:bookmarkEnd w:id="214"/>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687936" behindDoc="0" locked="0" layoutInCell="1" allowOverlap="1" wp14:anchorId="52F38840" wp14:editId="1078A9C7">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44259AF4" w:rsidR="00F73331" w:rsidRPr="004C5DFF" w:rsidRDefault="00F73331"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5" type="#_x0000_t202" style="position:absolute;left:0;text-align:left;margin-left:43.7pt;margin-top:336.9pt;width:394.3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44259AF4" w:rsidR="00F73331" w:rsidRPr="004C5DFF" w:rsidRDefault="00F73331" w:rsidP="004C5DFF">
                      <w:pPr>
                        <w:pStyle w:val="Descripcin"/>
                        <w:ind w:firstLine="0"/>
                        <w:jc w:val="center"/>
                        <w:rPr>
                          <w:i w:val="0"/>
                          <w:noProof/>
                          <w:color w:val="000000" w:themeColor="text1"/>
                          <w:sz w:val="32"/>
                          <w:szCs w:val="24"/>
                        </w:rPr>
                      </w:pPr>
                      <w:bookmarkStart w:id="217" w:name="_Ref170802189"/>
                      <w:bookmarkStart w:id="218"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7"/>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8"/>
                    </w:p>
                  </w:txbxContent>
                </v:textbox>
              </v:shape>
            </w:pict>
          </mc:Fallback>
        </mc:AlternateContent>
      </w:r>
      <w:r w:rsidR="00571759">
        <w:rPr>
          <w:noProof/>
          <w:lang w:val="es-AR"/>
        </w:rPr>
        <w:drawing>
          <wp:anchor distT="0" distB="0" distL="114300" distR="114300" simplePos="0" relativeHeight="251685888" behindDoc="0" locked="0" layoutInCell="1" allowOverlap="1" wp14:anchorId="15BC3602" wp14:editId="0015FE41">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9">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688960" behindDoc="0" locked="0" layoutInCell="1" allowOverlap="1" wp14:anchorId="33D0EA2F" wp14:editId="66C7B79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40">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691008" behindDoc="0" locked="0" layoutInCell="1" allowOverlap="1" wp14:anchorId="641F5814" wp14:editId="16DBDE20">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37D6031C" w:rsidR="00F73331" w:rsidRPr="00781762" w:rsidRDefault="00F73331"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6" type="#_x0000_t202" style="position:absolute;left:0;text-align:left;margin-left:69.2pt;margin-top:209.35pt;width:343.4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37D6031C" w:rsidR="00F73331" w:rsidRPr="00781762" w:rsidRDefault="00F73331" w:rsidP="00781762">
                      <w:pPr>
                        <w:pStyle w:val="Descripcin"/>
                        <w:ind w:firstLine="0"/>
                        <w:jc w:val="center"/>
                        <w:rPr>
                          <w:i w:val="0"/>
                          <w:noProof/>
                          <w:color w:val="000000" w:themeColor="text1"/>
                          <w:sz w:val="32"/>
                          <w:szCs w:val="24"/>
                        </w:rPr>
                      </w:pPr>
                      <w:bookmarkStart w:id="221" w:name="_Ref170887380"/>
                      <w:bookmarkStart w:id="222"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21"/>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2"/>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1D0256"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1D0256"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1D0256"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694080" behindDoc="0" locked="0" layoutInCell="1" allowOverlap="1" wp14:anchorId="43D9A4C1" wp14:editId="0BE53BCF">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46559D12" w:rsidR="00F73331" w:rsidRPr="00440355" w:rsidRDefault="00F73331"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7" type="#_x0000_t202" style="position:absolute;left:0;text-align:left;margin-left:113.75pt;margin-top:400.1pt;width:243.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46559D12" w:rsidR="00F73331" w:rsidRPr="00440355" w:rsidRDefault="00F73331" w:rsidP="00440355">
                      <w:pPr>
                        <w:pStyle w:val="Descripcin"/>
                        <w:ind w:firstLine="0"/>
                        <w:jc w:val="center"/>
                        <w:rPr>
                          <w:i w:val="0"/>
                          <w:noProof/>
                          <w:color w:val="000000" w:themeColor="text1"/>
                          <w:sz w:val="32"/>
                          <w:szCs w:val="24"/>
                        </w:rPr>
                      </w:pPr>
                      <w:bookmarkStart w:id="225" w:name="_Ref170932794"/>
                      <w:bookmarkStart w:id="226"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5"/>
                      <w:r>
                        <w:rPr>
                          <w:i w:val="0"/>
                          <w:color w:val="000000" w:themeColor="text1"/>
                          <w:sz w:val="22"/>
                        </w:rPr>
                        <w:t>:</w:t>
                      </w:r>
                      <w:r w:rsidRPr="00440355">
                        <w:rPr>
                          <w:i w:val="0"/>
                          <w:color w:val="000000" w:themeColor="text1"/>
                          <w:sz w:val="22"/>
                        </w:rPr>
                        <w:t xml:space="preserve"> Implementación del Conversor V-I bipolar (Fuente: elaboración propia).</w:t>
                      </w:r>
                      <w:bookmarkEnd w:id="226"/>
                    </w:p>
                  </w:txbxContent>
                </v:textbox>
              </v:shape>
            </w:pict>
          </mc:Fallback>
        </mc:AlternateContent>
      </w:r>
      <w:r w:rsidR="00B01B32" w:rsidRPr="00947E31">
        <w:rPr>
          <w:noProof/>
          <w:color w:val="000000" w:themeColor="text1"/>
          <w:lang w:val="es-AR"/>
        </w:rPr>
        <w:drawing>
          <wp:anchor distT="0" distB="0" distL="114300" distR="114300" simplePos="0" relativeHeight="251692032" behindDoc="0" locked="0" layoutInCell="1" allowOverlap="1" wp14:anchorId="0414F07A" wp14:editId="743420EE">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1">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695104" behindDoc="0" locked="0" layoutInCell="1" allowOverlap="1" wp14:anchorId="0ABEFBD3" wp14:editId="0EE0352A">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697152" behindDoc="0" locked="0" layoutInCell="1" allowOverlap="1" wp14:anchorId="065D1A37" wp14:editId="4A64328C">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28B1EFF9" w:rsidR="00F73331" w:rsidRPr="00B13D96" w:rsidRDefault="00F73331"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8" type="#_x0000_t202" style="position:absolute;left:0;text-align:left;margin-left:0;margin-top:17pt;width:434.25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28B1EFF9" w:rsidR="00F73331" w:rsidRPr="00B13D96" w:rsidRDefault="00F73331" w:rsidP="00B13D96">
                      <w:pPr>
                        <w:pStyle w:val="Descripcin"/>
                        <w:ind w:firstLine="0"/>
                        <w:jc w:val="center"/>
                        <w:rPr>
                          <w:i w:val="0"/>
                          <w:noProof/>
                          <w:color w:val="000000" w:themeColor="text1"/>
                          <w:sz w:val="32"/>
                          <w:szCs w:val="24"/>
                        </w:rPr>
                      </w:pPr>
                      <w:bookmarkStart w:id="229" w:name="_Ref170939196"/>
                      <w:bookmarkStart w:id="230"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9"/>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30"/>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07392" behindDoc="0" locked="0" layoutInCell="1" allowOverlap="1" wp14:anchorId="7BB6477F" wp14:editId="00F3F7BC">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09440" behindDoc="0" locked="0" layoutInCell="1" allowOverlap="1" wp14:anchorId="610405B3" wp14:editId="2A7396B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7A14DA29" w:rsidR="00F73331" w:rsidRPr="009B171F" w:rsidRDefault="00F73331"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9" type="#_x0000_t202" style="position:absolute;left:0;text-align:left;margin-left:0;margin-top:13pt;width:6in;height:.05pt;z-index:2517094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7A14DA29" w:rsidR="00F73331" w:rsidRPr="009B171F" w:rsidRDefault="00F73331" w:rsidP="009B171F">
                      <w:pPr>
                        <w:pStyle w:val="Descripcin"/>
                        <w:ind w:firstLine="0"/>
                        <w:jc w:val="center"/>
                        <w:rPr>
                          <w:i w:val="0"/>
                          <w:noProof/>
                          <w:color w:val="000000" w:themeColor="text1"/>
                          <w:sz w:val="32"/>
                          <w:szCs w:val="24"/>
                        </w:rPr>
                      </w:pPr>
                      <w:bookmarkStart w:id="233" w:name="_Ref171464142"/>
                      <w:bookmarkStart w:id="234"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3"/>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4"/>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5" w:name="_Ref171043370"/>
            <w:bookmarkStart w:id="236"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138BD38B"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7" w:name="_Toc172884140"/>
      <w:r w:rsidR="00026AB8" w:rsidRPr="00026AB8">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4</w:t>
      </w:r>
      <w:r w:rsidR="00176E96">
        <w:rPr>
          <w:color w:val="000000" w:themeColor="text1"/>
          <w:sz w:val="22"/>
        </w:rPr>
        <w:fldChar w:fldCharType="end"/>
      </w:r>
      <w:bookmarkEnd w:id="235"/>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6"/>
      <w:bookmarkEnd w:id="237"/>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01248" behindDoc="0" locked="0" layoutInCell="1" allowOverlap="1" wp14:anchorId="391220CD" wp14:editId="2F6A369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03296" behindDoc="0" locked="0" layoutInCell="1" allowOverlap="1" wp14:anchorId="3D855C6D" wp14:editId="18BCF5B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49D8A77E" w:rsidR="00F73331" w:rsidRPr="00193592" w:rsidRDefault="00F73331" w:rsidP="00193592">
                            <w:pPr>
                              <w:pStyle w:val="Descripcin"/>
                              <w:ind w:firstLine="0"/>
                              <w:jc w:val="center"/>
                              <w:rPr>
                                <w:i w:val="0"/>
                                <w:noProof/>
                                <w:color w:val="000000" w:themeColor="text1"/>
                                <w:sz w:val="32"/>
                                <w:szCs w:val="24"/>
                              </w:rPr>
                            </w:pPr>
                            <w:bookmarkStart w:id="238" w:name="_Ref171046438"/>
                            <w:bookmarkStart w:id="239" w:name="_Ref171046421"/>
                            <w:bookmarkStart w:id="240"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8"/>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60" type="#_x0000_t202" style="position:absolute;left:0;text-align:left;margin-left:22.8pt;margin-top:.6pt;width:453.9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49D8A77E" w:rsidR="00F73331" w:rsidRPr="00193592" w:rsidRDefault="00F73331" w:rsidP="00193592">
                      <w:pPr>
                        <w:pStyle w:val="Descripcin"/>
                        <w:ind w:firstLine="0"/>
                        <w:jc w:val="center"/>
                        <w:rPr>
                          <w:i w:val="0"/>
                          <w:noProof/>
                          <w:color w:val="000000" w:themeColor="text1"/>
                          <w:sz w:val="32"/>
                          <w:szCs w:val="24"/>
                        </w:rPr>
                      </w:pPr>
                      <w:bookmarkStart w:id="241" w:name="_Ref171046438"/>
                      <w:bookmarkStart w:id="242" w:name="_Ref171046421"/>
                      <w:bookmarkStart w:id="243"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41"/>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2"/>
                      <w:bookmarkEnd w:id="243"/>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10464" behindDoc="0" locked="0" layoutInCell="1" allowOverlap="1" wp14:anchorId="4EED9A1C" wp14:editId="242C42AB">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12512" behindDoc="0" locked="0" layoutInCell="1" allowOverlap="1" wp14:anchorId="772BF74E" wp14:editId="510664A3">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4AFEAD7" w:rsidR="00F73331" w:rsidRPr="00AC2DE9" w:rsidRDefault="00F73331"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61" type="#_x0000_t202" style="position:absolute;left:0;text-align:left;margin-left:393.3pt;margin-top:18.05pt;width:444.5pt;height:.05pt;z-index:2517125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4AFEAD7" w:rsidR="00F73331" w:rsidRPr="00AC2DE9" w:rsidRDefault="00F73331" w:rsidP="00123440">
                      <w:pPr>
                        <w:pStyle w:val="Descripcin"/>
                        <w:ind w:firstLine="0"/>
                        <w:jc w:val="center"/>
                        <w:rPr>
                          <w:noProof/>
                          <w:sz w:val="24"/>
                          <w:szCs w:val="24"/>
                        </w:rPr>
                      </w:pPr>
                      <w:bookmarkStart w:id="246" w:name="_Ref171062822"/>
                      <w:bookmarkStart w:id="247"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6"/>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7"/>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13536" behindDoc="0" locked="0" layoutInCell="1" allowOverlap="1" wp14:anchorId="5B4DE0F2" wp14:editId="7D4FA07C">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15584" behindDoc="0" locked="0" layoutInCell="1" allowOverlap="1" wp14:anchorId="07EDF2F4" wp14:editId="72CCA057">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0BA68077" w:rsidR="00F73331" w:rsidRPr="0054399B" w:rsidRDefault="00F73331"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2" type="#_x0000_t202" style="position:absolute;left:0;text-align:left;margin-left:387.55pt;margin-top:10.05pt;width:438.75pt;height:.05pt;z-index:251715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0BA68077" w:rsidR="00F73331" w:rsidRPr="0054399B" w:rsidRDefault="00F73331" w:rsidP="0054399B">
                      <w:pPr>
                        <w:pStyle w:val="Descripcin"/>
                        <w:ind w:firstLine="0"/>
                        <w:jc w:val="center"/>
                        <w:rPr>
                          <w:i w:val="0"/>
                          <w:noProof/>
                          <w:color w:val="000000" w:themeColor="text1"/>
                          <w:sz w:val="32"/>
                          <w:szCs w:val="24"/>
                        </w:rPr>
                      </w:pPr>
                      <w:bookmarkStart w:id="250" w:name="_Ref171054966"/>
                      <w:bookmarkStart w:id="251"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50"/>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51"/>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16608" behindDoc="0" locked="0" layoutInCell="1" allowOverlap="1" wp14:anchorId="0A7F36A3" wp14:editId="2F302E01">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18656" behindDoc="0" locked="0" layoutInCell="1" allowOverlap="1" wp14:anchorId="1FB32287" wp14:editId="6661B4B4">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5AA62746" w:rsidR="00F73331" w:rsidRPr="00031F4B" w:rsidRDefault="00F73331" w:rsidP="00704183">
                            <w:pPr>
                              <w:pStyle w:val="Descripcin"/>
                              <w:ind w:left="170" w:right="-4" w:firstLine="0"/>
                              <w:jc w:val="center"/>
                              <w:rPr>
                                <w:i w:val="0"/>
                                <w:noProof/>
                                <w:color w:val="000000" w:themeColor="text1"/>
                                <w:sz w:val="32"/>
                                <w:szCs w:val="24"/>
                              </w:rPr>
                            </w:pPr>
                            <w:bookmarkStart w:id="252"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3" type="#_x0000_t202" style="position:absolute;left:0;text-align:left;margin-left:0;margin-top:10.85pt;width:414.85pt;height:47.9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5AA62746" w:rsidR="00F73331" w:rsidRPr="00031F4B" w:rsidRDefault="00F73331" w:rsidP="00704183">
                      <w:pPr>
                        <w:pStyle w:val="Descripcin"/>
                        <w:ind w:left="170" w:right="-4" w:firstLine="0"/>
                        <w:jc w:val="center"/>
                        <w:rPr>
                          <w:i w:val="0"/>
                          <w:noProof/>
                          <w:color w:val="000000" w:themeColor="text1"/>
                          <w:sz w:val="32"/>
                          <w:szCs w:val="24"/>
                        </w:rPr>
                      </w:pPr>
                      <w:bookmarkStart w:id="253"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3"/>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19680" behindDoc="0" locked="0" layoutInCell="1" allowOverlap="1" wp14:anchorId="5DFC3472" wp14:editId="4D5E3D2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21728" behindDoc="0" locked="0" layoutInCell="1" allowOverlap="1" wp14:anchorId="3968C9ED" wp14:editId="335CB9E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04BB61A2" w:rsidR="00F73331" w:rsidRPr="00BF440D" w:rsidRDefault="00F73331"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4" type="#_x0000_t202" style="position:absolute;left:0;text-align:left;margin-left:41.05pt;margin-top:7.9pt;width:437.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04BB61A2" w:rsidR="00F73331" w:rsidRPr="00BF440D" w:rsidRDefault="00F73331" w:rsidP="00BF440D">
                      <w:pPr>
                        <w:pStyle w:val="Descripcin"/>
                        <w:ind w:firstLine="0"/>
                        <w:jc w:val="center"/>
                        <w:rPr>
                          <w:i w:val="0"/>
                          <w:noProof/>
                          <w:color w:val="000000" w:themeColor="text1"/>
                          <w:sz w:val="32"/>
                          <w:szCs w:val="24"/>
                        </w:rPr>
                      </w:pPr>
                      <w:bookmarkStart w:id="256" w:name="_Ref171159198"/>
                      <w:bookmarkStart w:id="257"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6"/>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7"/>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1D0256"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24800" behindDoc="0" locked="0" layoutInCell="1" allowOverlap="1" wp14:anchorId="483EB764" wp14:editId="07542690">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1E85721C" w:rsidR="00F73331" w:rsidRPr="007214B1" w:rsidRDefault="00F73331"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5" type="#_x0000_t202" style="position:absolute;left:0;text-align:left;margin-left:49.9pt;margin-top:451.6pt;width:430.9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1E85721C" w:rsidR="00F73331" w:rsidRPr="007214B1" w:rsidRDefault="00F73331" w:rsidP="007214B1">
                      <w:pPr>
                        <w:pStyle w:val="Descripcin"/>
                        <w:ind w:firstLine="0"/>
                        <w:jc w:val="center"/>
                        <w:rPr>
                          <w:noProof/>
                          <w:color w:val="000000" w:themeColor="text1"/>
                          <w:sz w:val="32"/>
                          <w:szCs w:val="24"/>
                        </w:rPr>
                      </w:pPr>
                      <w:bookmarkStart w:id="260" w:name="_Ref171177507"/>
                      <w:bookmarkStart w:id="261"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60"/>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61"/>
                    </w:p>
                  </w:txbxContent>
                </v:textbox>
              </v:shape>
            </w:pict>
          </mc:Fallback>
        </mc:AlternateContent>
      </w:r>
      <w:r>
        <w:rPr>
          <w:noProof/>
          <w:lang w:val="es-AR"/>
        </w:rPr>
        <w:drawing>
          <wp:anchor distT="0" distB="0" distL="114300" distR="114300" simplePos="0" relativeHeight="251722752" behindDoc="0" locked="0" layoutInCell="1" allowOverlap="1" wp14:anchorId="7AD8C8C1" wp14:editId="425827C5">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25824" behindDoc="0" locked="0" layoutInCell="1" allowOverlap="1" wp14:anchorId="0EA1A5B8" wp14:editId="4AFA9904">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27872" behindDoc="0" locked="0" layoutInCell="1" allowOverlap="1" wp14:anchorId="75DA682A" wp14:editId="0ACD103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62C6BF3D" w:rsidR="00F73331" w:rsidRPr="00E3512F" w:rsidRDefault="00F73331"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6" type="#_x0000_t202" style="position:absolute;left:0;text-align:left;margin-left:50.6pt;margin-top:5.4pt;width:430.0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62C6BF3D" w:rsidR="00F73331" w:rsidRPr="00E3512F" w:rsidRDefault="00F73331" w:rsidP="00E3512F">
                      <w:pPr>
                        <w:pStyle w:val="Descripcin"/>
                        <w:ind w:firstLine="0"/>
                        <w:jc w:val="center"/>
                        <w:rPr>
                          <w:i w:val="0"/>
                          <w:noProof/>
                          <w:color w:val="000000" w:themeColor="text1"/>
                          <w:sz w:val="32"/>
                          <w:szCs w:val="24"/>
                        </w:rPr>
                      </w:pPr>
                      <w:bookmarkStart w:id="264" w:name="_Ref171183188"/>
                      <w:bookmarkStart w:id="265"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4"/>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5"/>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28896" behindDoc="0" locked="0" layoutInCell="1" allowOverlap="1" wp14:anchorId="3E222E22" wp14:editId="77F4A935">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30944" behindDoc="0" locked="0" layoutInCell="1" allowOverlap="1" wp14:anchorId="165B0A16" wp14:editId="000C472D">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1A51BB32" w:rsidR="00F73331" w:rsidRPr="00C37C2E" w:rsidRDefault="00F73331"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7" type="#_x0000_t202" style="position:absolute;left:0;text-align:left;margin-left:50.6pt;margin-top:4.8pt;width:428.6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1A51BB32" w:rsidR="00F73331" w:rsidRPr="00C37C2E" w:rsidRDefault="00F73331" w:rsidP="00C37C2E">
                      <w:pPr>
                        <w:pStyle w:val="Descripcin"/>
                        <w:ind w:firstLine="0"/>
                        <w:jc w:val="center"/>
                        <w:rPr>
                          <w:i w:val="0"/>
                          <w:noProof/>
                          <w:color w:val="000000" w:themeColor="text1"/>
                          <w:sz w:val="32"/>
                          <w:szCs w:val="24"/>
                        </w:rPr>
                      </w:pPr>
                      <w:bookmarkStart w:id="268" w:name="_Ref171185428"/>
                      <w:bookmarkStart w:id="269"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8"/>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9"/>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1D0256"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1D0256"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1D0256"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1D0256"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0494F8BC" w:rsidR="00AC2A34" w:rsidRDefault="00640980" w:rsidP="005A564F">
      <w:pPr>
        <w:pStyle w:val="Ttulo3"/>
        <w:numPr>
          <w:ilvl w:val="2"/>
          <w:numId w:val="1"/>
        </w:numPr>
        <w:rPr>
          <w:color w:val="000000" w:themeColor="text1"/>
        </w:rPr>
      </w:pPr>
      <w:bookmarkStart w:id="270"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70"/>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34016" behindDoc="0" locked="0" layoutInCell="1" allowOverlap="1" wp14:anchorId="290D6F48" wp14:editId="721332A1">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33ED112C" w:rsidR="00F73331" w:rsidRPr="003F7C6D" w:rsidRDefault="00F73331"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8" type="#_x0000_t202" style="position:absolute;left:0;text-align:left;margin-left:31.7pt;margin-top:442.75pt;width:419.2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33ED112C" w:rsidR="00F73331" w:rsidRPr="003F7C6D" w:rsidRDefault="00F73331" w:rsidP="003F7C6D">
                      <w:pPr>
                        <w:pStyle w:val="Descripcin"/>
                        <w:ind w:firstLine="0"/>
                        <w:jc w:val="center"/>
                        <w:rPr>
                          <w:i w:val="0"/>
                          <w:noProof/>
                          <w:color w:val="000000" w:themeColor="text1"/>
                          <w:sz w:val="32"/>
                          <w:szCs w:val="24"/>
                        </w:rPr>
                      </w:pPr>
                      <w:bookmarkStart w:id="273" w:name="_Ref171267683"/>
                      <w:bookmarkStart w:id="274"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3"/>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4"/>
                    </w:p>
                  </w:txbxContent>
                </v:textbox>
              </v:shape>
            </w:pict>
          </mc:Fallback>
        </mc:AlternateContent>
      </w:r>
      <w:r>
        <w:rPr>
          <w:noProof/>
          <w:lang w:val="es-AR"/>
        </w:rPr>
        <w:drawing>
          <wp:anchor distT="0" distB="0" distL="114300" distR="114300" simplePos="0" relativeHeight="251731968" behindDoc="0" locked="0" layoutInCell="1" allowOverlap="1" wp14:anchorId="0E424D93" wp14:editId="658A4DE9">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2">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41184" behindDoc="0" locked="0" layoutInCell="1" allowOverlap="1" wp14:anchorId="2F6EABEC" wp14:editId="05DBE234">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3"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43232" behindDoc="0" locked="0" layoutInCell="1" allowOverlap="1" wp14:anchorId="4A7B3A87" wp14:editId="5F819059">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72A877D7" w:rsidR="00F73331" w:rsidRPr="00BB2383" w:rsidRDefault="00F73331"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9" type="#_x0000_t202" style="position:absolute;left:0;text-align:left;margin-left:18.1pt;margin-top:.7pt;width:432.8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72A877D7" w:rsidR="00F73331" w:rsidRPr="00BB2383" w:rsidRDefault="00F73331" w:rsidP="00BB2383">
                      <w:pPr>
                        <w:pStyle w:val="Descripcin"/>
                        <w:ind w:firstLine="0"/>
                        <w:jc w:val="center"/>
                        <w:rPr>
                          <w:i w:val="0"/>
                          <w:noProof/>
                          <w:color w:val="000000" w:themeColor="text1"/>
                          <w:sz w:val="32"/>
                          <w:szCs w:val="24"/>
                        </w:rPr>
                      </w:pPr>
                      <w:bookmarkStart w:id="277" w:name="_Ref171276773"/>
                      <w:bookmarkStart w:id="278"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8"/>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40160" behindDoc="0" locked="0" layoutInCell="1" allowOverlap="1" wp14:anchorId="1F3A62EB" wp14:editId="088B8DA9">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241DCDC0" w:rsidR="00F73331" w:rsidRPr="00BB2383" w:rsidRDefault="00F73331"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70" type="#_x0000_t202" style="position:absolute;left:0;text-align:left;margin-left:13.7pt;margin-top:476.8pt;width:455.1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241DCDC0" w:rsidR="00F73331" w:rsidRPr="00BB2383" w:rsidRDefault="00F73331" w:rsidP="00BB2383">
                      <w:pPr>
                        <w:pStyle w:val="Descripcin"/>
                        <w:ind w:firstLine="0"/>
                        <w:jc w:val="center"/>
                        <w:rPr>
                          <w:i w:val="0"/>
                          <w:noProof/>
                          <w:color w:val="000000" w:themeColor="text1"/>
                          <w:sz w:val="32"/>
                          <w:szCs w:val="24"/>
                        </w:rPr>
                      </w:pPr>
                      <w:bookmarkStart w:id="281" w:name="_Ref171276276"/>
                      <w:bookmarkStart w:id="282"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81"/>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2"/>
                    </w:p>
                  </w:txbxContent>
                </v:textbox>
              </v:shape>
            </w:pict>
          </mc:Fallback>
        </mc:AlternateContent>
      </w:r>
      <w:r>
        <w:rPr>
          <w:noProof/>
          <w:lang w:val="es-AR"/>
        </w:rPr>
        <w:drawing>
          <wp:anchor distT="0" distB="0" distL="114300" distR="114300" simplePos="0" relativeHeight="251738112" behindDoc="0" locked="0" layoutInCell="1" allowOverlap="1" wp14:anchorId="0A16D76A" wp14:editId="6CC65260">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44256" behindDoc="0" locked="0" layoutInCell="1" allowOverlap="1" wp14:anchorId="4FF3B99C" wp14:editId="0F531FBE">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746304" behindDoc="0" locked="0" layoutInCell="1" allowOverlap="1" wp14:anchorId="7E6172DF" wp14:editId="02F58109">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4F6500E4" w:rsidR="00F73331" w:rsidRPr="00C5466F" w:rsidRDefault="00F73331"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71" type="#_x0000_t202" style="position:absolute;left:0;text-align:left;margin-left:0;margin-top:5.85pt;width:411.4pt;height:.05pt;z-index:251746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4F6500E4" w:rsidR="00F73331" w:rsidRPr="00C5466F" w:rsidRDefault="00F73331" w:rsidP="00C5466F">
                      <w:pPr>
                        <w:pStyle w:val="Descripcin"/>
                        <w:ind w:firstLine="0"/>
                        <w:jc w:val="center"/>
                        <w:rPr>
                          <w:i w:val="0"/>
                          <w:color w:val="000000" w:themeColor="text1"/>
                          <w:sz w:val="32"/>
                          <w:szCs w:val="24"/>
                        </w:rPr>
                      </w:pPr>
                      <w:bookmarkStart w:id="285" w:name="_Ref171289242"/>
                      <w:bookmarkStart w:id="286"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5"/>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6"/>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750400" behindDoc="0" locked="0" layoutInCell="1" allowOverlap="1" wp14:anchorId="0F3902F8" wp14:editId="1F63F4E9">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4EA0E750" w:rsidR="00F73331" w:rsidRPr="006E62EC" w:rsidRDefault="00F73331"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2" type="#_x0000_t202" style="position:absolute;left:0;text-align:left;margin-left:55.7pt;margin-top:370.8pt;width:369.9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4EA0E750" w:rsidR="00F73331" w:rsidRPr="006E62EC" w:rsidRDefault="00F73331" w:rsidP="006E62EC">
                      <w:pPr>
                        <w:pStyle w:val="Descripcin"/>
                        <w:ind w:firstLine="0"/>
                        <w:jc w:val="center"/>
                        <w:rPr>
                          <w:i w:val="0"/>
                          <w:noProof/>
                          <w:color w:val="000000" w:themeColor="text1"/>
                          <w:sz w:val="32"/>
                          <w:szCs w:val="24"/>
                        </w:rPr>
                      </w:pPr>
                      <w:bookmarkStart w:id="289" w:name="_Ref171289439"/>
                      <w:bookmarkStart w:id="290"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9"/>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90"/>
                    </w:p>
                  </w:txbxContent>
                </v:textbox>
              </v:shape>
            </w:pict>
          </mc:Fallback>
        </mc:AlternateContent>
      </w:r>
      <w:r>
        <w:rPr>
          <w:noProof/>
          <w:lang w:val="es-AR"/>
        </w:rPr>
        <w:drawing>
          <wp:anchor distT="0" distB="0" distL="114300" distR="114300" simplePos="0" relativeHeight="251748352" behindDoc="0" locked="0" layoutInCell="1" allowOverlap="1" wp14:anchorId="76579297" wp14:editId="58B762CA">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6"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751424" behindDoc="0" locked="0" layoutInCell="1" allowOverlap="1" wp14:anchorId="4B9C8986" wp14:editId="0E55CF8E">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7">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750911" behindDoc="0" locked="0" layoutInCell="1" allowOverlap="1" wp14:anchorId="30805560" wp14:editId="0D082AD8">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6FA856EB" w:rsidR="00F73331" w:rsidRPr="00C70617" w:rsidRDefault="00F73331"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3" type="#_x0000_t202" style="position:absolute;left:0;text-align:left;margin-left:24.6pt;margin-top:17.35pt;width:432.7pt;height:.05pt;z-index:25175091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6FA856EB" w:rsidR="00F73331" w:rsidRPr="00C70617" w:rsidRDefault="00F73331" w:rsidP="00C70617">
                      <w:pPr>
                        <w:pStyle w:val="Descripcin"/>
                        <w:ind w:firstLine="0"/>
                        <w:jc w:val="center"/>
                        <w:rPr>
                          <w:i w:val="0"/>
                          <w:noProof/>
                          <w:color w:val="000000" w:themeColor="text1"/>
                          <w:sz w:val="24"/>
                          <w:szCs w:val="24"/>
                        </w:rPr>
                      </w:pPr>
                      <w:bookmarkStart w:id="293" w:name="_Ref171492513"/>
                      <w:bookmarkStart w:id="294"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3"/>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4"/>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064F0D9D" w:rsidR="00C24DCB" w:rsidRDefault="00712536" w:rsidP="005A564F">
      <w:pPr>
        <w:pStyle w:val="Ttulo3"/>
        <w:numPr>
          <w:ilvl w:val="2"/>
          <w:numId w:val="1"/>
        </w:numPr>
        <w:rPr>
          <w:color w:val="000000" w:themeColor="text1"/>
        </w:rPr>
      </w:pPr>
      <w:bookmarkStart w:id="295" w:name="_Toc172884094"/>
      <w:r>
        <w:rPr>
          <w:color w:val="000000" w:themeColor="text1"/>
        </w:rPr>
        <w:t>Diseño e implementación del circuito físico en PCB</w:t>
      </w:r>
      <w:bookmarkEnd w:id="295"/>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752448" behindDoc="0" locked="0" layoutInCell="1" allowOverlap="1" wp14:anchorId="32D5DD33" wp14:editId="0D60530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8">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754496" behindDoc="0" locked="0" layoutInCell="1" allowOverlap="1" wp14:anchorId="32F5B057" wp14:editId="435EBE23">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764FD894" w:rsidR="00F73331" w:rsidRPr="00B043C9" w:rsidRDefault="00F73331"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4" type="#_x0000_t202" style="position:absolute;left:0;text-align:left;margin-left:0;margin-top:11.85pt;width:444.75pt;height:.05pt;z-index:2517544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764FD894" w:rsidR="00F73331" w:rsidRPr="00B043C9" w:rsidRDefault="00F73331" w:rsidP="00B043C9">
                      <w:pPr>
                        <w:pStyle w:val="Descripcin"/>
                        <w:ind w:firstLine="0"/>
                        <w:jc w:val="center"/>
                        <w:rPr>
                          <w:i w:val="0"/>
                          <w:noProof/>
                          <w:color w:val="000000" w:themeColor="text1"/>
                          <w:sz w:val="32"/>
                          <w:szCs w:val="24"/>
                        </w:rPr>
                      </w:pPr>
                      <w:bookmarkStart w:id="298" w:name="_Ref171421122"/>
                      <w:bookmarkStart w:id="299"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8"/>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9"/>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768832" behindDoc="0" locked="0" layoutInCell="1" allowOverlap="1" wp14:anchorId="6C8B4A52" wp14:editId="24B12932">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1B281257" w:rsidR="00F73331" w:rsidRPr="00CC3835" w:rsidRDefault="00F73331"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5" type="#_x0000_t202" style="position:absolute;left:0;text-align:left;margin-left:16.7pt;margin-top:185.35pt;width:448.9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1B281257" w:rsidR="00F73331" w:rsidRPr="00CC3835" w:rsidRDefault="00F73331" w:rsidP="00CC3835">
                      <w:pPr>
                        <w:pStyle w:val="Descripcin"/>
                        <w:ind w:firstLine="0"/>
                        <w:rPr>
                          <w:i w:val="0"/>
                          <w:noProof/>
                          <w:color w:val="000000" w:themeColor="text1"/>
                          <w:sz w:val="32"/>
                          <w:szCs w:val="24"/>
                        </w:rPr>
                      </w:pPr>
                      <w:bookmarkStart w:id="302" w:name="_Ref171493244"/>
                      <w:bookmarkStart w:id="303"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2"/>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3"/>
                    </w:p>
                  </w:txbxContent>
                </v:textbox>
              </v:shape>
            </w:pict>
          </mc:Fallback>
        </mc:AlternateContent>
      </w:r>
      <w:r w:rsidR="009A66B4">
        <w:rPr>
          <w:noProof/>
          <w:lang w:val="es-AR"/>
        </w:rPr>
        <w:drawing>
          <wp:anchor distT="0" distB="0" distL="114300" distR="114300" simplePos="0" relativeHeight="251755520" behindDoc="0" locked="0" layoutInCell="1" allowOverlap="1" wp14:anchorId="6E3D421B" wp14:editId="3B862CE5">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9">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29E723B9" w:rsidR="009A66B4" w:rsidRDefault="006E6434" w:rsidP="009A66B4">
      <w:r>
        <w:rPr>
          <w:noProof/>
          <w:lang w:val="es-AR"/>
        </w:rPr>
        <mc:AlternateContent>
          <mc:Choice Requires="wpg">
            <w:drawing>
              <wp:anchor distT="0" distB="0" distL="114300" distR="114300" simplePos="0" relativeHeight="251759616" behindDoc="0" locked="0" layoutInCell="1" allowOverlap="1" wp14:anchorId="23524328" wp14:editId="25751CD8">
                <wp:simplePos x="0" y="0"/>
                <wp:positionH relativeFrom="column">
                  <wp:posOffset>13155</wp:posOffset>
                </wp:positionH>
                <wp:positionV relativeFrom="paragraph">
                  <wp:posOffset>1032941</wp:posOffset>
                </wp:positionV>
                <wp:extent cx="6128121" cy="4338320"/>
                <wp:effectExtent l="19050" t="19050" r="6350" b="5080"/>
                <wp:wrapNone/>
                <wp:docPr id="423" name="Grupo 423"/>
                <wp:cNvGraphicFramePr/>
                <a:graphic xmlns:a="http://schemas.openxmlformats.org/drawingml/2006/main">
                  <a:graphicData uri="http://schemas.microsoft.com/office/word/2010/wordprocessingGroup">
                    <wpg:wgp>
                      <wpg:cNvGrpSpPr/>
                      <wpg:grpSpPr>
                        <a:xfrm>
                          <a:off x="0" y="0"/>
                          <a:ext cx="6128121" cy="4338320"/>
                          <a:chOff x="0" y="0"/>
                          <a:chExt cx="6128121" cy="4338320"/>
                        </a:xfrm>
                      </wpg:grpSpPr>
                      <pic:pic xmlns:pic="http://schemas.openxmlformats.org/drawingml/2006/picture">
                        <pic:nvPicPr>
                          <pic:cNvPr id="246" name="Imagen 24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wps:wsp>
                        <wps:cNvPr id="247" name="Cuadro de texto 247"/>
                        <wps:cNvSpPr txBox="1"/>
                        <wps:spPr>
                          <a:xfrm>
                            <a:off x="8626" y="3890010"/>
                            <a:ext cx="6119495" cy="448310"/>
                          </a:xfrm>
                          <a:prstGeom prst="rect">
                            <a:avLst/>
                          </a:prstGeom>
                          <a:solidFill>
                            <a:prstClr val="white"/>
                          </a:solidFill>
                          <a:ln>
                            <a:noFill/>
                          </a:ln>
                          <a:effectLst/>
                        </wps:spPr>
                        <wps:txbx>
                          <w:txbxContent>
                            <w:p w14:paraId="336E8EAA" w14:textId="30FE38BC" w:rsidR="00F73331" w:rsidRPr="00730FF4" w:rsidRDefault="00F73331" w:rsidP="00730FF4">
                              <w:pPr>
                                <w:pStyle w:val="Descripcin"/>
                                <w:ind w:firstLine="0"/>
                                <w:jc w:val="center"/>
                                <w:rPr>
                                  <w:i w:val="0"/>
                                  <w:noProof/>
                                  <w:color w:val="auto"/>
                                  <w:sz w:val="32"/>
                                  <w:szCs w:val="24"/>
                                </w:rPr>
                              </w:pPr>
                              <w:bookmarkStart w:id="304" w:name="_Ref184930785"/>
                              <w:bookmarkStart w:id="305" w:name="_Toc172761227"/>
                              <w:bookmarkStart w:id="306" w:name="_Ref185168973"/>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4"/>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5"/>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524328" id="Grupo 423" o:spid="_x0000_s1076" style="position:absolute;left:0;text-align:left;margin-left:1.05pt;margin-top:81.35pt;width:482.55pt;height:341.6pt;z-index:251759616" coordsize="61281,43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">
                <v:shape id="Imagen 246" o:spid="_x0000_s1077" type="#_x0000_t75" style="position:absolute;width:61201;height:38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9+nDAAAA3AAAAA8AAABkcnMvZG93bnJldi54bWxEj91qAjEUhO8F3yEcoTdSs11Ey9YoIi62&#10;l/48wOnmuFncnCxJ1PXtTaHg5TAz3zCLVW9bcSMfGscKPiYZCOLK6YZrBadj+f4JIkRkja1jUvCg&#10;AKvlcLDAQrs77+l2iLVIEA4FKjAxdoWUoTJkMUxcR5y8s/MWY5K+ltrjPcFtK/Msm0mLDacFgx1t&#10;DFWXw9Uq0I986/P1tZ/vfn6Nb7bl9DIulXob9esvEJH6+Ar/t7+1gnw6g78z6QjI5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8736cMAAADcAAAADwAAAAAAAAAAAAAAAACf&#10;AgAAZHJzL2Rvd25yZXYueG1sUEsFBgAAAAAEAAQA9wAAAI8DAAAAAA==&#10;" stroked="t" strokecolor="black [3213]">
                  <v:imagedata r:id="rId161" o:title=""/>
                  <v:path arrowok="t"/>
                </v:shape>
                <v:shape id="Cuadro de texto 247" o:spid="_x0000_s1078" type="#_x0000_t202" style="position:absolute;left:86;top:38900;width:61195;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BpvscA&#10;AADcAAAADwAAAGRycy9kb3ducmV2LnhtbESPQUvDQBSE74L/YXmCF2k31hBL2m0pRUF7KcZeentk&#10;X7PR7Nuwu2njv3eFgsdhZr5hluvRduJMPrSOFTxOMxDEtdMtNwoOn6+TOYgQkTV2jknBDwVYr25v&#10;llhqd+EPOlexEQnCoUQFJsa+lDLUhiyGqeuJk3dy3mJM0jdSe7wkuO3kLMsKabHltGCwp62h+rsa&#10;rIJ9ftybh+H0stvkT/79MGyLr6ZS6v5u3CxARBrjf/jaftMKZvk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Qab7HAAAA3AAAAA8AAAAAAAAAAAAAAAAAmAIAAGRy&#10;cy9kb3ducmV2LnhtbFBLBQYAAAAABAAEAPUAAACMAwAAAAA=&#10;" stroked="f">
                  <v:textbox style="mso-fit-shape-to-text:t" inset="0,0,0,0">
                    <w:txbxContent>
                      <w:p w14:paraId="336E8EAA" w14:textId="30FE38BC" w:rsidR="00F73331" w:rsidRPr="00730FF4" w:rsidRDefault="00F73331" w:rsidP="00730FF4">
                        <w:pPr>
                          <w:pStyle w:val="Descripcin"/>
                          <w:ind w:firstLine="0"/>
                          <w:jc w:val="center"/>
                          <w:rPr>
                            <w:i w:val="0"/>
                            <w:noProof/>
                            <w:color w:val="auto"/>
                            <w:sz w:val="32"/>
                            <w:szCs w:val="24"/>
                          </w:rPr>
                        </w:pPr>
                        <w:bookmarkStart w:id="307" w:name="_Ref184930785"/>
                        <w:bookmarkStart w:id="308" w:name="_Toc172761227"/>
                        <w:bookmarkStart w:id="309" w:name="_Ref185168973"/>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7"/>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8"/>
                        <w:bookmarkEnd w:id="309"/>
                      </w:p>
                    </w:txbxContent>
                  </v:textbox>
                </v:shape>
              </v:group>
            </w:pict>
          </mc:Fallback>
        </mc:AlternateContent>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762688" behindDoc="0" locked="0" layoutInCell="1" allowOverlap="1" wp14:anchorId="27689C54" wp14:editId="18E0412B">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032CA63C" w:rsidR="00F73331" w:rsidRPr="001D4617" w:rsidRDefault="00F73331" w:rsidP="001D4617">
                            <w:pPr>
                              <w:pStyle w:val="Descripcin"/>
                              <w:ind w:firstLine="0"/>
                              <w:jc w:val="center"/>
                              <w:rPr>
                                <w:i w:val="0"/>
                                <w:noProof/>
                                <w:color w:val="auto"/>
                                <w:sz w:val="32"/>
                                <w:szCs w:val="24"/>
                              </w:rPr>
                            </w:pPr>
                            <w:bookmarkStart w:id="310" w:name="_Ref171428904"/>
                            <w:bookmarkStart w:id="311"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10"/>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9" type="#_x0000_t202" style="position:absolute;left:0;text-align:left;margin-left:1.5pt;margin-top:304.6pt;width:481.9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032CA63C" w:rsidR="00F73331" w:rsidRPr="001D4617" w:rsidRDefault="00F73331" w:rsidP="001D4617">
                      <w:pPr>
                        <w:pStyle w:val="Descripcin"/>
                        <w:ind w:firstLine="0"/>
                        <w:jc w:val="center"/>
                        <w:rPr>
                          <w:i w:val="0"/>
                          <w:noProof/>
                          <w:color w:val="auto"/>
                          <w:sz w:val="32"/>
                          <w:szCs w:val="24"/>
                        </w:rPr>
                      </w:pPr>
                      <w:bookmarkStart w:id="312" w:name="_Ref171428904"/>
                      <w:bookmarkStart w:id="313"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12"/>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13"/>
                    </w:p>
                  </w:txbxContent>
                </v:textbox>
              </v:shape>
            </w:pict>
          </mc:Fallback>
        </mc:AlternateContent>
      </w:r>
      <w:r>
        <w:rPr>
          <w:noProof/>
          <w:lang w:val="es-AR"/>
        </w:rPr>
        <w:drawing>
          <wp:anchor distT="0" distB="0" distL="114300" distR="114300" simplePos="0" relativeHeight="251760640" behindDoc="0" locked="0" layoutInCell="1" allowOverlap="1" wp14:anchorId="19DA754F" wp14:editId="6E30D906">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2">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763712" behindDoc="0" locked="0" layoutInCell="1" allowOverlap="1" wp14:anchorId="58B921AD" wp14:editId="6302A32E">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765760" behindDoc="0" locked="0" layoutInCell="1" allowOverlap="1" wp14:anchorId="5DFB8522" wp14:editId="773AFA0B">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68A1F69C" w:rsidR="00F73331" w:rsidRPr="00D84C3D" w:rsidRDefault="00F73331" w:rsidP="00D84C3D">
                            <w:pPr>
                              <w:pStyle w:val="Descripcin"/>
                              <w:ind w:firstLine="0"/>
                              <w:jc w:val="center"/>
                              <w:rPr>
                                <w:i w:val="0"/>
                                <w:noProof/>
                                <w:color w:val="000000" w:themeColor="text1"/>
                                <w:sz w:val="32"/>
                                <w:szCs w:val="24"/>
                              </w:rPr>
                            </w:pPr>
                            <w:bookmarkStart w:id="314" w:name="_Ref171430743"/>
                            <w:bookmarkStart w:id="315"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4"/>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80" type="#_x0000_t202" style="position:absolute;left:0;text-align:left;margin-left:59.65pt;margin-top:13.5pt;width:366.7pt;height:.05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68A1F69C" w:rsidR="00F73331" w:rsidRPr="00D84C3D" w:rsidRDefault="00F73331" w:rsidP="00D84C3D">
                      <w:pPr>
                        <w:pStyle w:val="Descripcin"/>
                        <w:ind w:firstLine="0"/>
                        <w:jc w:val="center"/>
                        <w:rPr>
                          <w:i w:val="0"/>
                          <w:noProof/>
                          <w:color w:val="000000" w:themeColor="text1"/>
                          <w:sz w:val="32"/>
                          <w:szCs w:val="24"/>
                        </w:rPr>
                      </w:pPr>
                      <w:bookmarkStart w:id="316" w:name="_Ref171430743"/>
                      <w:bookmarkStart w:id="317"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6"/>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7"/>
                    </w:p>
                  </w:txbxContent>
                </v:textbox>
              </v:shape>
            </w:pict>
          </mc:Fallback>
        </mc:AlternateContent>
      </w:r>
    </w:p>
    <w:p w14:paraId="3EB1AA70" w14:textId="59E09F58" w:rsidR="00597630" w:rsidRDefault="00597630" w:rsidP="005A564F">
      <w:pPr>
        <w:pStyle w:val="Ttulo2"/>
        <w:numPr>
          <w:ilvl w:val="1"/>
          <w:numId w:val="1"/>
        </w:numPr>
        <w:ind w:left="2552" w:right="2267" w:hanging="567"/>
      </w:pPr>
      <w:bookmarkStart w:id="318" w:name="_Toc172884095"/>
      <w:r>
        <w:lastRenderedPageBreak/>
        <w:t>Diseño y desarrollo del “Bloque B”: Fuente de Alimentación</w:t>
      </w:r>
      <w:bookmarkEnd w:id="318"/>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67A23178" w:rsidR="00615BD6" w:rsidRDefault="00615BD6" w:rsidP="005A564F">
      <w:pPr>
        <w:pStyle w:val="Ttulo3"/>
        <w:numPr>
          <w:ilvl w:val="2"/>
          <w:numId w:val="1"/>
        </w:numPr>
      </w:pPr>
      <w:bookmarkStart w:id="319" w:name="_Ref172837496"/>
      <w:bookmarkStart w:id="320" w:name="_Ref172837506"/>
      <w:bookmarkStart w:id="321" w:name="_Toc172884096"/>
      <w:r>
        <w:t>Análisis de requerimientos</w:t>
      </w:r>
      <w:bookmarkEnd w:id="319"/>
      <w:bookmarkEnd w:id="320"/>
      <w:bookmarkEnd w:id="321"/>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6F155E90" w:rsidR="001D2E56" w:rsidRPr="001D2E56" w:rsidRDefault="001D2E56" w:rsidP="001D2E56">
      <w:pPr>
        <w:pStyle w:val="Descripcin"/>
        <w:keepNext/>
        <w:ind w:left="1560" w:right="1558" w:firstLine="0"/>
        <w:jc w:val="center"/>
        <w:rPr>
          <w:i w:val="0"/>
          <w:color w:val="000000" w:themeColor="text1"/>
          <w:sz w:val="22"/>
        </w:rPr>
      </w:pPr>
      <w:bookmarkStart w:id="322" w:name="_Ref171791980"/>
      <w:bookmarkStart w:id="323" w:name="_Toc172884141"/>
      <w:r w:rsidRPr="001D2E56">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5</w:t>
      </w:r>
      <w:r w:rsidR="00176E96">
        <w:rPr>
          <w:color w:val="000000" w:themeColor="text1"/>
          <w:sz w:val="22"/>
        </w:rPr>
        <w:fldChar w:fldCharType="end"/>
      </w:r>
      <w:bookmarkEnd w:id="322"/>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23"/>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se realizaron las mediciones con el Bloque A trabajando en el Estado 4, con la señal de electroestimulación al máximo valor del IDAC y la programación por defecto de FREQ. = 1111 Hz (</w:t>
      </w:r>
      <w:proofErr w:type="spellStart"/>
      <w:r w:rsidR="00B95A15">
        <w:rPr>
          <w:color w:val="000000" w:themeColor="text1"/>
        </w:rPr>
        <w:t>TIc</w:t>
      </w:r>
      <w:proofErr w:type="spellEnd"/>
      <w:r w:rsidR="00B95A15">
        <w:rPr>
          <w:color w:val="000000" w:themeColor="text1"/>
        </w:rPr>
        <w:t xml:space="preserve"> = 150 </w:t>
      </w:r>
      <w:proofErr w:type="spellStart"/>
      <w:r w:rsidR="00B95A15">
        <w:rPr>
          <w:color w:val="000000" w:themeColor="text1"/>
        </w:rPr>
        <w:t>μs</w:t>
      </w:r>
      <w:proofErr w:type="spellEnd"/>
      <w:r w:rsidR="00B95A15">
        <w:rPr>
          <w:color w:val="000000" w:themeColor="text1"/>
        </w:rPr>
        <w:t xml:space="preserve">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24"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3,63 ± 0,56) </w:t>
            </w:r>
            <w:proofErr w:type="spellStart"/>
            <w:r w:rsidRPr="00B95A15">
              <w:rPr>
                <w:color w:val="000000" w:themeColor="text1"/>
                <w:sz w:val="22"/>
              </w:rPr>
              <w:t>mA</w:t>
            </w:r>
            <w:proofErr w:type="spellEnd"/>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 xml:space="preserve">5 </w:t>
            </w:r>
            <w:proofErr w:type="spellStart"/>
            <w:r w:rsidRPr="00B95A15">
              <w:rPr>
                <w:color w:val="000000" w:themeColor="text1"/>
                <w:sz w:val="22"/>
              </w:rPr>
              <w:t>mW</w:t>
            </w:r>
            <w:proofErr w:type="spellEnd"/>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 </w:t>
            </w:r>
            <w:proofErr w:type="spellStart"/>
            <w:r w:rsidRPr="00B95A15">
              <w:rPr>
                <w:color w:val="000000" w:themeColor="text1"/>
                <w:sz w:val="22"/>
              </w:rPr>
              <w:t>mA</w:t>
            </w:r>
            <w:proofErr w:type="spellEnd"/>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928 ± 70) </w:t>
            </w:r>
            <w:proofErr w:type="spellStart"/>
            <w:r w:rsidRPr="00B95A15">
              <w:rPr>
                <w:color w:val="000000" w:themeColor="text1"/>
                <w:sz w:val="22"/>
              </w:rPr>
              <w:t>μA</w:t>
            </w:r>
            <w:proofErr w:type="spellEnd"/>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w:t>
            </w:r>
            <w:proofErr w:type="spellStart"/>
            <w:r w:rsidRPr="00B95A15">
              <w:rPr>
                <w:color w:val="000000" w:themeColor="text1"/>
                <w:sz w:val="22"/>
              </w:rPr>
              <w:t>mW</w:t>
            </w:r>
            <w:proofErr w:type="spellEnd"/>
          </w:p>
        </w:tc>
        <w:tc>
          <w:tcPr>
            <w:tcW w:w="1949" w:type="dxa"/>
          </w:tcPr>
          <w:p w14:paraId="2629D3C8"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182 ± 70) </w:t>
            </w:r>
            <w:proofErr w:type="spellStart"/>
            <w:r w:rsidRPr="00B95A15">
              <w:rPr>
                <w:color w:val="000000" w:themeColor="text1"/>
                <w:sz w:val="22"/>
              </w:rPr>
              <w:t>μA</w:t>
            </w:r>
            <w:proofErr w:type="spellEnd"/>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proofErr w:type="spellStart"/>
            <w:r w:rsidRPr="00B95A15">
              <w:rPr>
                <w:color w:val="000000" w:themeColor="text1"/>
                <w:sz w:val="22"/>
              </w:rPr>
              <w:t>mW</w:t>
            </w:r>
            <w:proofErr w:type="spellEnd"/>
          </w:p>
        </w:tc>
        <w:tc>
          <w:tcPr>
            <w:tcW w:w="1949" w:type="dxa"/>
          </w:tcPr>
          <w:p w14:paraId="0065EEEF"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bl>
    <w:p w14:paraId="18F6D2CD" w14:textId="4095AA7A" w:rsidR="00597630" w:rsidRPr="00DC4B94" w:rsidRDefault="00B95A15" w:rsidP="00DC4B94">
      <w:pPr>
        <w:pStyle w:val="Descripcin"/>
        <w:keepNext/>
        <w:jc w:val="center"/>
        <w:rPr>
          <w:i w:val="0"/>
          <w:color w:val="000000" w:themeColor="text1"/>
          <w:sz w:val="22"/>
        </w:rPr>
      </w:pPr>
      <w:bookmarkStart w:id="325" w:name="_Ref172294780"/>
      <w:bookmarkStart w:id="326" w:name="_Toc172884142"/>
      <w:r w:rsidRPr="00B95A15">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6</w:t>
      </w:r>
      <w:r w:rsidR="00176E96">
        <w:rPr>
          <w:color w:val="000000" w:themeColor="text1"/>
          <w:sz w:val="22"/>
        </w:rPr>
        <w:fldChar w:fldCharType="end"/>
      </w:r>
      <w:bookmarkEnd w:id="324"/>
      <w:bookmarkEnd w:id="325"/>
      <w:r w:rsidRPr="00B95A15">
        <w:rPr>
          <w:color w:val="000000" w:themeColor="text1"/>
          <w:sz w:val="22"/>
        </w:rPr>
        <w:t>:</w:t>
      </w:r>
      <w:r w:rsidRPr="00B95A15">
        <w:rPr>
          <w:i w:val="0"/>
          <w:color w:val="000000" w:themeColor="text1"/>
          <w:sz w:val="22"/>
        </w:rPr>
        <w:t xml:space="preserve"> Consumos de subsistemas del Bloque A (Fuente: elaboración propia).</w:t>
      </w:r>
      <w:bookmarkEnd w:id="326"/>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w:t>
      </w:r>
      <w:proofErr w:type="spellStart"/>
      <w:r>
        <w:t>P</w:t>
      </w:r>
      <w:r w:rsidRPr="00B95A15">
        <w:rPr>
          <w:vertAlign w:val="subscript"/>
        </w:rPr>
        <w:t>max</w:t>
      </w:r>
      <w:proofErr w:type="spellEnd"/>
      <w:r>
        <w:t xml:space="preserve"> = 97,94 </w:t>
      </w:r>
      <w:proofErr w:type="spellStart"/>
      <w:r>
        <w:t>m</w:t>
      </w:r>
      <w:r w:rsidR="00F71BF8">
        <w:t>W</w:t>
      </w:r>
      <w:proofErr w:type="spellEnd"/>
      <w:r w:rsidR="00F71BF8">
        <w:t>. Ahora bien, esas mediciones s</w:t>
      </w:r>
      <w:r>
        <w:t xml:space="preserve">e han dado en los subsistemas que incluyen al </w:t>
      </w:r>
      <w:proofErr w:type="spellStart"/>
      <w:r>
        <w:t>PSoC</w:t>
      </w:r>
      <w:proofErr w:type="spellEnd"/>
      <w:r>
        <w:t xml:space="preserve">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w:t>
      </w:r>
      <w:proofErr w:type="spellStart"/>
      <w:r>
        <w:rPr>
          <w:color w:val="000000" w:themeColor="text1"/>
        </w:rPr>
        <w:t>Ec</w:t>
      </w:r>
      <w:proofErr w:type="spellEnd"/>
      <w:r>
        <w:rPr>
          <w:color w:val="000000" w:themeColor="text1"/>
        </w:rPr>
        <w:t>.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 xml:space="preserve">y T = 900 </w:t>
      </w:r>
      <w:proofErr w:type="spellStart"/>
      <w:r>
        <w:rPr>
          <w:color w:val="000000" w:themeColor="text1"/>
        </w:rPr>
        <w:t>us</w:t>
      </w:r>
      <w:proofErr w:type="spellEnd"/>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 xml:space="preserve">abe resaltar que una </w:t>
      </w:r>
      <w:proofErr w:type="spellStart"/>
      <w:r>
        <w:rPr>
          <w:lang w:val="es-AR"/>
        </w:rPr>
        <w:t>I</w:t>
      </w:r>
      <w:r w:rsidRPr="00B95A15">
        <w:rPr>
          <w:vertAlign w:val="subscript"/>
          <w:lang w:val="es-AR"/>
        </w:rPr>
        <w:t>pos</w:t>
      </w:r>
      <w:proofErr w:type="spellEnd"/>
      <w:r>
        <w:rPr>
          <w:lang w:val="es-AR"/>
        </w:rPr>
        <w:t xml:space="preserve"> = 2,94 </w:t>
      </w:r>
      <w:proofErr w:type="spellStart"/>
      <w:r>
        <w:rPr>
          <w:lang w:val="es-AR"/>
        </w:rPr>
        <w:t>mA</w:t>
      </w:r>
      <w:proofErr w:type="spellEnd"/>
      <w:r>
        <w:rPr>
          <w:lang w:val="es-AR"/>
        </w:rPr>
        <w:t xml:space="preserve">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1D0256"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1D0256"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1D0256"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1D0256"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w:t>
      </w:r>
      <w:proofErr w:type="spellStart"/>
      <w:r>
        <w:rPr>
          <w:color w:val="000000" w:themeColor="text1"/>
        </w:rPr>
        <w:t>Ec</w:t>
      </w:r>
      <w:proofErr w:type="spellEnd"/>
      <w:r>
        <w:rPr>
          <w:color w:val="000000" w:themeColor="text1"/>
        </w:rPr>
        <w:t xml:space="preserve">.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FDF7B6F" w:rsidR="00615BD6" w:rsidRDefault="00615BD6" w:rsidP="005A564F">
      <w:pPr>
        <w:pStyle w:val="Ttulo3"/>
        <w:numPr>
          <w:ilvl w:val="2"/>
          <w:numId w:val="1"/>
        </w:numPr>
        <w:rPr>
          <w:color w:val="000000" w:themeColor="text1"/>
          <w:lang w:val="es-AR"/>
        </w:rPr>
      </w:pPr>
      <w:bookmarkStart w:id="327"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7"/>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769856" behindDoc="0" locked="0" layoutInCell="1" allowOverlap="1" wp14:anchorId="3BD2FBBE" wp14:editId="2C976C23">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4">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771904" behindDoc="0" locked="0" layoutInCell="1" allowOverlap="1" wp14:anchorId="3FFA8178" wp14:editId="481C432C">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2CD21A8A" w:rsidR="00F73331" w:rsidRPr="00E85805" w:rsidRDefault="00F73331" w:rsidP="00E85805">
                            <w:pPr>
                              <w:pStyle w:val="Descripcin"/>
                              <w:ind w:firstLine="0"/>
                              <w:jc w:val="center"/>
                              <w:rPr>
                                <w:i w:val="0"/>
                                <w:noProof/>
                                <w:color w:val="000000" w:themeColor="text1"/>
                                <w:sz w:val="32"/>
                                <w:szCs w:val="24"/>
                              </w:rPr>
                            </w:pPr>
                            <w:bookmarkStart w:id="328" w:name="_Ref171980224"/>
                            <w:bookmarkStart w:id="329" w:name="_Ref172155158"/>
                            <w:bookmarkStart w:id="330"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8"/>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81" type="#_x0000_t202" style="position:absolute;left:0;text-align:left;margin-left:94.55pt;margin-top:25.2pt;width:285pt;height:.0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2CD21A8A" w:rsidR="00F73331" w:rsidRPr="00E85805" w:rsidRDefault="00F73331" w:rsidP="00E85805">
                      <w:pPr>
                        <w:pStyle w:val="Descripcin"/>
                        <w:ind w:firstLine="0"/>
                        <w:jc w:val="center"/>
                        <w:rPr>
                          <w:i w:val="0"/>
                          <w:noProof/>
                          <w:color w:val="000000" w:themeColor="text1"/>
                          <w:sz w:val="32"/>
                          <w:szCs w:val="24"/>
                        </w:rPr>
                      </w:pPr>
                      <w:bookmarkStart w:id="331" w:name="_Ref171980224"/>
                      <w:bookmarkStart w:id="332" w:name="_Ref172155158"/>
                      <w:bookmarkStart w:id="333"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31"/>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32"/>
                      <w:bookmarkEnd w:id="333"/>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proofErr w:type="spellStart"/>
      <w:r w:rsidR="00847E89" w:rsidRPr="002E1678">
        <w:rPr>
          <w:i/>
          <w:lang w:val="es-AR"/>
        </w:rPr>
        <w:t>Switch-Mode</w:t>
      </w:r>
      <w:proofErr w:type="spellEnd"/>
      <w:r w:rsidR="00847E89" w:rsidRPr="002E1678">
        <w:rPr>
          <w:i/>
          <w:lang w:val="es-AR"/>
        </w:rPr>
        <w:t xml:space="preserve"> </w:t>
      </w:r>
      <w:proofErr w:type="spellStart"/>
      <w:r w:rsidR="00847E89" w:rsidRPr="002E1678">
        <w:rPr>
          <w:i/>
          <w:lang w:val="es-AR"/>
        </w:rPr>
        <w:t>Power</w:t>
      </w:r>
      <w:proofErr w:type="spellEnd"/>
      <w:r w:rsidR="00847E89" w:rsidRPr="002E1678">
        <w:rPr>
          <w:i/>
          <w:lang w:val="es-AR"/>
        </w:rPr>
        <w:t xml:space="preserve"> </w:t>
      </w:r>
      <w:proofErr w:type="spellStart"/>
      <w:r w:rsidR="00847E89" w:rsidRPr="002E1678">
        <w:rPr>
          <w:i/>
          <w:lang w:val="es-AR"/>
        </w:rPr>
        <w:t>Supply</w:t>
      </w:r>
      <w:proofErr w:type="spellEnd"/>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 xml:space="preserve">Convertidores </w:t>
      </w:r>
      <w:proofErr w:type="spellStart"/>
      <w:r w:rsidRPr="00BD5A3F">
        <w:rPr>
          <w:i/>
          <w:lang w:val="es-AR"/>
        </w:rPr>
        <w:t>Buck</w:t>
      </w:r>
      <w:proofErr w:type="spellEnd"/>
      <w:r w:rsidR="00A92E65">
        <w:rPr>
          <w:i/>
          <w:lang w:val="es-AR"/>
        </w:rPr>
        <w:t xml:space="preserve"> o </w:t>
      </w:r>
      <w:proofErr w:type="spellStart"/>
      <w:r w:rsidR="00A92E65">
        <w:rPr>
          <w:i/>
          <w:lang w:val="es-AR"/>
        </w:rPr>
        <w:t>Step-down</w:t>
      </w:r>
      <w:proofErr w:type="spellEnd"/>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proofErr w:type="spellStart"/>
      <w:r>
        <w:rPr>
          <w:i/>
          <w:lang w:val="es-AR"/>
        </w:rPr>
        <w:t>Boost</w:t>
      </w:r>
      <w:proofErr w:type="spellEnd"/>
      <w:r w:rsidR="00A92E65">
        <w:rPr>
          <w:i/>
          <w:lang w:val="es-AR"/>
        </w:rPr>
        <w:t xml:space="preserve"> o </w:t>
      </w:r>
      <w:proofErr w:type="spellStart"/>
      <w:r w:rsidR="00A92E65">
        <w:rPr>
          <w:i/>
          <w:lang w:val="es-AR"/>
        </w:rPr>
        <w:t>Step</w:t>
      </w:r>
      <w:proofErr w:type="spellEnd"/>
      <w:r w:rsidR="00A92E65">
        <w:rPr>
          <w:i/>
          <w:lang w:val="es-AR"/>
        </w:rPr>
        <w:t>-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 xml:space="preserve">Convertidores </w:t>
      </w:r>
      <w:proofErr w:type="spellStart"/>
      <w:r w:rsidRPr="00BD5A3F">
        <w:rPr>
          <w:i/>
          <w:lang w:val="es-AR"/>
        </w:rPr>
        <w:t>Buck</w:t>
      </w:r>
      <w:proofErr w:type="spellEnd"/>
      <w:r>
        <w:rPr>
          <w:i/>
          <w:lang w:val="es-AR"/>
        </w:rPr>
        <w:t>-</w:t>
      </w:r>
      <w:r w:rsidRPr="0023521C">
        <w:rPr>
          <w:i/>
          <w:lang w:val="es-AR"/>
        </w:rPr>
        <w:t xml:space="preserve"> </w:t>
      </w:r>
      <w:proofErr w:type="spellStart"/>
      <w:r>
        <w:rPr>
          <w:i/>
          <w:lang w:val="es-AR"/>
        </w:rPr>
        <w:t>Boost</w:t>
      </w:r>
      <w:proofErr w:type="spellEnd"/>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 xml:space="preserve">CC-CC </w:t>
      </w:r>
      <w:proofErr w:type="spellStart"/>
      <w:r>
        <w:rPr>
          <w:lang w:val="es-AR"/>
        </w:rPr>
        <w:t>flyback</w:t>
      </w:r>
      <w:proofErr w:type="spellEnd"/>
      <w:r w:rsidR="0099289C">
        <w:rPr>
          <w:lang w:val="es-AR"/>
        </w:rPr>
        <w:t xml:space="preserve"> (</w:t>
      </w:r>
      <w:r w:rsidR="0099289C" w:rsidRPr="0099289C">
        <w:rPr>
          <w:i/>
          <w:lang w:val="es-AR"/>
        </w:rPr>
        <w:t xml:space="preserve">Reductores y elevadores con aislación galvánica y </w:t>
      </w:r>
      <w:proofErr w:type="spellStart"/>
      <w:r w:rsidR="0099289C" w:rsidRPr="0099289C">
        <w:rPr>
          <w:i/>
          <w:lang w:val="es-AR"/>
        </w:rPr>
        <w:t>multisalidas</w:t>
      </w:r>
      <w:proofErr w:type="spellEnd"/>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772928" behindDoc="0" locked="0" layoutInCell="1" allowOverlap="1" wp14:anchorId="22F832BA" wp14:editId="7F49BB42">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5">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774976" behindDoc="0" locked="0" layoutInCell="1" allowOverlap="1" wp14:anchorId="2767A5A4" wp14:editId="4AA1CFBB">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3C8CD3AC" w:rsidR="00F73331" w:rsidRPr="00C47F7E" w:rsidRDefault="00F73331" w:rsidP="00A92E65">
                            <w:pPr>
                              <w:pStyle w:val="Descripcin"/>
                              <w:ind w:firstLine="0"/>
                              <w:jc w:val="center"/>
                              <w:rPr>
                                <w:i w:val="0"/>
                                <w:noProof/>
                                <w:color w:val="000000" w:themeColor="text1"/>
                                <w:sz w:val="32"/>
                                <w:szCs w:val="24"/>
                              </w:rPr>
                            </w:pPr>
                            <w:bookmarkStart w:id="334" w:name="_Ref172036279"/>
                            <w:bookmarkStart w:id="335"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4"/>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82" type="#_x0000_t202" style="position:absolute;left:0;text-align:left;margin-left:0;margin-top:7.8pt;width:434.25pt;height:15.75pt;z-index:2517749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3C8CD3AC" w:rsidR="00F73331" w:rsidRPr="00C47F7E" w:rsidRDefault="00F73331" w:rsidP="00A92E65">
                      <w:pPr>
                        <w:pStyle w:val="Descripcin"/>
                        <w:ind w:firstLine="0"/>
                        <w:jc w:val="center"/>
                        <w:rPr>
                          <w:i w:val="0"/>
                          <w:noProof/>
                          <w:color w:val="000000" w:themeColor="text1"/>
                          <w:sz w:val="32"/>
                          <w:szCs w:val="24"/>
                        </w:rPr>
                      </w:pPr>
                      <w:bookmarkStart w:id="336" w:name="_Ref172036279"/>
                      <w:bookmarkStart w:id="337"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6"/>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7"/>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w:t>
      </w:r>
      <w:proofErr w:type="spellStart"/>
      <w:r w:rsidRPr="002464E8">
        <w:rPr>
          <w:i/>
          <w:u w:val="single"/>
          <w:lang w:val="es-AR"/>
        </w:rPr>
        <w:t>Buck</w:t>
      </w:r>
      <w:proofErr w:type="spellEnd"/>
      <w:r w:rsidRPr="002464E8">
        <w:rPr>
          <w:i/>
          <w:u w:val="single"/>
          <w:lang w:val="es-AR"/>
        </w:rPr>
        <w:t xml:space="preserve"> o </w:t>
      </w:r>
      <w:proofErr w:type="spellStart"/>
      <w:r w:rsidRPr="002464E8">
        <w:rPr>
          <w:i/>
          <w:u w:val="single"/>
          <w:lang w:val="es-AR"/>
        </w:rPr>
        <w:t>Step-down</w:t>
      </w:r>
      <w:proofErr w:type="spellEnd"/>
      <w:r w:rsidRPr="002464E8">
        <w:rPr>
          <w:i/>
          <w:u w:val="single"/>
          <w:lang w:val="es-AR"/>
        </w:rPr>
        <w:t>)</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776000" behindDoc="0" locked="0" layoutInCell="1" allowOverlap="1" wp14:anchorId="1799821D" wp14:editId="3CAB2368">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6">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w:t>
      </w:r>
      <w:proofErr w:type="spellStart"/>
      <w:r w:rsidR="00702403">
        <w:rPr>
          <w:lang w:val="es-AR"/>
        </w:rPr>
        <w:t>Buck</w:t>
      </w:r>
      <w:proofErr w:type="spellEnd"/>
      <w:r w:rsidR="00702403">
        <w:rPr>
          <w:lang w:val="es-AR"/>
        </w:rPr>
        <w:t xml:space="preserve">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778048" behindDoc="0" locked="0" layoutInCell="1" allowOverlap="1" wp14:anchorId="5C1FF369" wp14:editId="0C7A2AE5">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01F0EE65" w:rsidR="00F73331" w:rsidRPr="00635545" w:rsidRDefault="00F73331" w:rsidP="00635545">
                            <w:pPr>
                              <w:pStyle w:val="Descripcin"/>
                              <w:ind w:firstLine="0"/>
                              <w:jc w:val="center"/>
                              <w:rPr>
                                <w:i w:val="0"/>
                                <w:color w:val="000000" w:themeColor="text1"/>
                                <w:sz w:val="32"/>
                                <w:szCs w:val="24"/>
                              </w:rPr>
                            </w:pPr>
                            <w:bookmarkStart w:id="338" w:name="_Ref172037540"/>
                            <w:bookmarkStart w:id="339"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8"/>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83" type="#_x0000_t202" style="position:absolute;left:0;text-align:left;margin-left:84.3pt;margin-top:15.65pt;width:373.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01F0EE65" w:rsidR="00F73331" w:rsidRPr="00635545" w:rsidRDefault="00F73331" w:rsidP="00635545">
                      <w:pPr>
                        <w:pStyle w:val="Descripcin"/>
                        <w:ind w:firstLine="0"/>
                        <w:jc w:val="center"/>
                        <w:rPr>
                          <w:i w:val="0"/>
                          <w:color w:val="000000" w:themeColor="text1"/>
                          <w:sz w:val="32"/>
                          <w:szCs w:val="24"/>
                        </w:rPr>
                      </w:pPr>
                      <w:bookmarkStart w:id="340" w:name="_Ref172037540"/>
                      <w:bookmarkStart w:id="341"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40"/>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41"/>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 xml:space="preserve">que produce una tensión media reducida. El interruptor S es controlado por un modulador de ancho de pulso y se enciende y apaga a la frecuencia de conmutación </w:t>
      </w:r>
      <w:proofErr w:type="spellStart"/>
      <w:r w:rsidR="00B4511C" w:rsidRPr="00B4511C">
        <w:rPr>
          <w:lang w:val="es-AR"/>
        </w:rPr>
        <w:t>f</w:t>
      </w:r>
      <w:r w:rsidR="00B4511C" w:rsidRPr="00C157B4">
        <w:rPr>
          <w:vertAlign w:val="subscript"/>
          <w:lang w:val="es-AR"/>
        </w:rPr>
        <w:t>s</w:t>
      </w:r>
      <w:proofErr w:type="spellEnd"/>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proofErr w:type="spellStart"/>
      <w:r w:rsidRPr="00C157B4">
        <w:rPr>
          <w:rStyle w:val="katex-mathml"/>
          <w:i/>
        </w:rPr>
        <w:t>t</w:t>
      </w:r>
      <w:r w:rsidR="00B4511C" w:rsidRPr="00C157B4">
        <w:rPr>
          <w:rStyle w:val="katex-mathml"/>
          <w:i/>
          <w:vertAlign w:val="subscript"/>
        </w:rPr>
        <w:t>off</w:t>
      </w:r>
      <w:proofErr w:type="spellEnd"/>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proofErr w:type="spellStart"/>
      <w:r>
        <w:t>Vo</w:t>
      </w:r>
      <w:proofErr w:type="spellEnd"/>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proofErr w:type="spellStart"/>
      <w:r w:rsidR="00B4511C">
        <w:rPr>
          <w:rStyle w:val="katex-mathml"/>
        </w:rPr>
        <w:t>Io</w:t>
      </w:r>
      <w:proofErr w:type="spellEnd"/>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w:t>
      </w:r>
      <w:proofErr w:type="spellStart"/>
      <w:r w:rsidRPr="002464E8">
        <w:rPr>
          <w:i/>
          <w:u w:val="single"/>
          <w:lang w:val="es-AR"/>
        </w:rPr>
        <w:t>B</w:t>
      </w:r>
      <w:r>
        <w:rPr>
          <w:i/>
          <w:u w:val="single"/>
          <w:lang w:val="es-AR"/>
        </w:rPr>
        <w:t>oost</w:t>
      </w:r>
      <w:proofErr w:type="spellEnd"/>
      <w:r w:rsidRPr="002464E8">
        <w:rPr>
          <w:i/>
          <w:u w:val="single"/>
          <w:lang w:val="es-AR"/>
        </w:rPr>
        <w:t xml:space="preserve"> o </w:t>
      </w:r>
      <w:proofErr w:type="spellStart"/>
      <w:r w:rsidRPr="002464E8">
        <w:rPr>
          <w:i/>
          <w:u w:val="single"/>
          <w:lang w:val="es-AR"/>
        </w:rPr>
        <w:t>S</w:t>
      </w:r>
      <w:r>
        <w:rPr>
          <w:i/>
          <w:u w:val="single"/>
          <w:lang w:val="es-AR"/>
        </w:rPr>
        <w:t>tep</w:t>
      </w:r>
      <w:proofErr w:type="spellEnd"/>
      <w:r>
        <w:rPr>
          <w:i/>
          <w:u w:val="single"/>
          <w:lang w:val="es-AR"/>
        </w:rPr>
        <w:t>-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 xml:space="preserve">Realizando un paralelismo con su nombre como en el caso del convertidor </w:t>
      </w:r>
      <w:proofErr w:type="spellStart"/>
      <w:r>
        <w:rPr>
          <w:lang w:val="es-AR"/>
        </w:rPr>
        <w:t>Buck</w:t>
      </w:r>
      <w:proofErr w:type="spellEnd"/>
      <w:r>
        <w:rPr>
          <w:lang w:val="es-AR"/>
        </w:rPr>
        <w:t>,</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 xml:space="preserve">convertidor </w:t>
      </w:r>
      <w:proofErr w:type="spellStart"/>
      <w:r>
        <w:rPr>
          <w:lang w:val="es-AR"/>
        </w:rPr>
        <w:t>Boost</w:t>
      </w:r>
      <w:proofErr w:type="spellEnd"/>
      <w:r w:rsidR="00C157B4">
        <w:rPr>
          <w:lang w:val="es-AR"/>
        </w:rPr>
        <w:t xml:space="preserve"> con sus componentes </w:t>
      </w:r>
      <w:r w:rsidR="00B33848">
        <w:rPr>
          <w:i/>
          <w:noProof/>
          <w:u w:val="single"/>
          <w:lang w:val="es-AR"/>
        </w:rPr>
        <w:drawing>
          <wp:anchor distT="0" distB="0" distL="114300" distR="114300" simplePos="0" relativeHeight="251779072" behindDoc="0" locked="0" layoutInCell="1" allowOverlap="1" wp14:anchorId="28C66C5A" wp14:editId="45CC4C10">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7">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781120" behindDoc="0" locked="0" layoutInCell="1" allowOverlap="1" wp14:anchorId="7831AE15" wp14:editId="498ED67B">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14C82331" w:rsidR="00F73331" w:rsidRPr="00BE16F7" w:rsidRDefault="00F73331" w:rsidP="00BE16F7">
                            <w:pPr>
                              <w:pStyle w:val="Descripcin"/>
                              <w:ind w:firstLine="0"/>
                              <w:jc w:val="center"/>
                              <w:rPr>
                                <w:i w:val="0"/>
                                <w:noProof/>
                                <w:color w:val="000000" w:themeColor="text1"/>
                                <w:sz w:val="32"/>
                                <w:szCs w:val="24"/>
                                <w:u w:val="single"/>
                              </w:rPr>
                            </w:pPr>
                            <w:bookmarkStart w:id="342" w:name="_Ref172076693"/>
                            <w:bookmarkStart w:id="343"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42"/>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4" type="#_x0000_t202" style="position:absolute;left:0;text-align:left;margin-left:69.5pt;margin-top:17.8pt;width:410.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14C82331" w:rsidR="00F73331" w:rsidRPr="00BE16F7" w:rsidRDefault="00F73331" w:rsidP="00BE16F7">
                      <w:pPr>
                        <w:pStyle w:val="Descripcin"/>
                        <w:ind w:firstLine="0"/>
                        <w:jc w:val="center"/>
                        <w:rPr>
                          <w:i w:val="0"/>
                          <w:noProof/>
                          <w:color w:val="000000" w:themeColor="text1"/>
                          <w:sz w:val="32"/>
                          <w:szCs w:val="24"/>
                          <w:u w:val="single"/>
                        </w:rPr>
                      </w:pPr>
                      <w:bookmarkStart w:id="344" w:name="_Ref172076693"/>
                      <w:bookmarkStart w:id="345"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44"/>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45"/>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proofErr w:type="spellStart"/>
      <w:r w:rsidR="003D58EF">
        <w:rPr>
          <w:rStyle w:val="katex-mathml"/>
        </w:rPr>
        <w:t>Vo</w:t>
      </w:r>
      <w:proofErr w:type="spellEnd"/>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proofErr w:type="spellStart"/>
      <w:r>
        <w:rPr>
          <w:rStyle w:val="katex-mathml"/>
        </w:rPr>
        <w:t>V</w:t>
      </w:r>
      <w:r w:rsidR="00BE0D48">
        <w:rPr>
          <w:rStyle w:val="katex-mathml"/>
        </w:rPr>
        <w:t>o</w:t>
      </w:r>
      <w:proofErr w:type="spellEnd"/>
      <w:r w:rsidR="00BE0D48">
        <w:rPr>
          <w:rStyle w:val="katex-mathml"/>
        </w:rPr>
        <w:t xml:space="preserve">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w:t>
      </w:r>
      <w:proofErr w:type="spellStart"/>
      <w:r>
        <w:rPr>
          <w:rStyle w:val="katex-mathml"/>
        </w:rPr>
        <w:t>V</w:t>
      </w:r>
      <w:r w:rsidR="00BE0D48">
        <w:rPr>
          <w:rStyle w:val="katex-mathml"/>
        </w:rPr>
        <w:t>o</w:t>
      </w:r>
      <w:proofErr w:type="spellEnd"/>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w:t>
      </w:r>
      <w:proofErr w:type="spellStart"/>
      <w:r w:rsidR="00A66057">
        <w:rPr>
          <w:rStyle w:val="vlist-s"/>
        </w:rPr>
        <w:t>Vo</w:t>
      </w:r>
      <w:proofErr w:type="spellEnd"/>
      <w:r w:rsidR="00A66057">
        <w:rPr>
          <w:rStyle w:val="vlist-s"/>
        </w:rPr>
        <w:t xml:space="preserve">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w:t>
      </w:r>
      <w:proofErr w:type="spellStart"/>
      <w:r w:rsidRPr="002464E8">
        <w:rPr>
          <w:i/>
          <w:u w:val="single"/>
          <w:lang w:val="es-AR"/>
        </w:rPr>
        <w:t>B</w:t>
      </w:r>
      <w:r>
        <w:rPr>
          <w:i/>
          <w:u w:val="single"/>
          <w:lang w:val="es-AR"/>
        </w:rPr>
        <w:t>uck-</w:t>
      </w:r>
      <w:r w:rsidRPr="002464E8">
        <w:rPr>
          <w:i/>
          <w:u w:val="single"/>
          <w:lang w:val="es-AR"/>
        </w:rPr>
        <w:t>B</w:t>
      </w:r>
      <w:r>
        <w:rPr>
          <w:i/>
          <w:u w:val="single"/>
          <w:lang w:val="es-AR"/>
        </w:rPr>
        <w:t>oost</w:t>
      </w:r>
      <w:proofErr w:type="spellEnd"/>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 xml:space="preserve">l caso del convertidor </w:t>
      </w:r>
      <w:proofErr w:type="spellStart"/>
      <w:r w:rsidR="003D58EF" w:rsidRPr="003D58EF">
        <w:rPr>
          <w:lang w:val="es-AR"/>
        </w:rPr>
        <w:t>Buck</w:t>
      </w:r>
      <w:r>
        <w:rPr>
          <w:lang w:val="es-AR"/>
        </w:rPr>
        <w:t>-Boost</w:t>
      </w:r>
      <w:proofErr w:type="spellEnd"/>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proofErr w:type="spellStart"/>
      <w:r w:rsidRPr="003D58EF">
        <w:rPr>
          <w:lang w:val="es-AR"/>
        </w:rPr>
        <w:t>Buck</w:t>
      </w:r>
      <w:r>
        <w:rPr>
          <w:lang w:val="es-AR"/>
        </w:rPr>
        <w:t>-Boost</w:t>
      </w:r>
      <w:proofErr w:type="spellEnd"/>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782144" behindDoc="0" locked="0" layoutInCell="1" allowOverlap="1" wp14:anchorId="793E865C" wp14:editId="07C71044">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8">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784192" behindDoc="0" locked="0" layoutInCell="1" allowOverlap="1" wp14:anchorId="1095CFE8" wp14:editId="7AC7C389">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1F54DED6" w:rsidR="00F73331" w:rsidRPr="00A00EA9" w:rsidRDefault="00F73331" w:rsidP="00A00EA9">
                            <w:pPr>
                              <w:pStyle w:val="Descripcin"/>
                              <w:ind w:firstLine="0"/>
                              <w:jc w:val="center"/>
                              <w:rPr>
                                <w:i w:val="0"/>
                                <w:noProof/>
                                <w:color w:val="000000" w:themeColor="text1"/>
                                <w:sz w:val="32"/>
                                <w:szCs w:val="24"/>
                                <w:u w:val="single"/>
                              </w:rPr>
                            </w:pPr>
                            <w:bookmarkStart w:id="346" w:name="_Ref172078327"/>
                            <w:bookmarkStart w:id="347"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6"/>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5" type="#_x0000_t202" style="position:absolute;left:0;text-align:left;margin-left:76.8pt;margin-top:16.65pt;width:378.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1F54DED6" w:rsidR="00F73331" w:rsidRPr="00A00EA9" w:rsidRDefault="00F73331" w:rsidP="00A00EA9">
                      <w:pPr>
                        <w:pStyle w:val="Descripcin"/>
                        <w:ind w:firstLine="0"/>
                        <w:jc w:val="center"/>
                        <w:rPr>
                          <w:i w:val="0"/>
                          <w:noProof/>
                          <w:color w:val="000000" w:themeColor="text1"/>
                          <w:sz w:val="32"/>
                          <w:szCs w:val="24"/>
                          <w:u w:val="single"/>
                        </w:rPr>
                      </w:pPr>
                      <w:bookmarkStart w:id="348" w:name="_Ref172078327"/>
                      <w:bookmarkStart w:id="349"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8"/>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9"/>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xml:space="preserve">+ </w:t>
      </w:r>
      <w:proofErr w:type="spellStart"/>
      <w:r w:rsidR="005943F1">
        <w:t>Vo</w:t>
      </w:r>
      <w:proofErr w:type="spellEnd"/>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w:t>
      </w:r>
      <w:proofErr w:type="spellStart"/>
      <w:r w:rsidR="005943F1">
        <w:t>Vo</w:t>
      </w:r>
      <w:proofErr w:type="spellEnd"/>
      <w:r w:rsidR="005943F1" w:rsidRPr="00A00EA9">
        <w:t xml:space="preserve"> </w:t>
      </w:r>
      <w:r w:rsidRPr="00A00EA9">
        <w:t>​</w:t>
      </w:r>
      <w:r>
        <w:t xml:space="preserve"> </w:t>
      </w:r>
      <w:r w:rsidR="005943F1">
        <w:t>disminuyendo su</w:t>
      </w:r>
      <w:r>
        <w:t xml:space="preserve"> corriente linealmente con una pendiente de </w:t>
      </w:r>
      <w:r w:rsidR="005943F1">
        <w:t>−</w:t>
      </w:r>
      <w:proofErr w:type="spellStart"/>
      <w:r w:rsidR="005943F1">
        <w:t>Vo</w:t>
      </w:r>
      <w:proofErr w:type="spellEnd"/>
      <w:r w:rsidRPr="00A00EA9">
        <w:t>/L</w:t>
      </w:r>
      <w:r w:rsidR="00112643">
        <w:t xml:space="preserve"> y l</w:t>
      </w:r>
      <w:r>
        <w:t>a tensión a través del interruptor</w:t>
      </w:r>
      <w:r w:rsidR="005943F1">
        <w:t xml:space="preserve"> S será</w:t>
      </w:r>
      <w:r>
        <w:t xml:space="preserve"> </w:t>
      </w:r>
      <w:proofErr w:type="spellStart"/>
      <w:r w:rsidRPr="00A00EA9">
        <w:t>V</w:t>
      </w:r>
      <w:r w:rsidRPr="005943F1">
        <w:rPr>
          <w:vertAlign w:val="subscript"/>
        </w:rPr>
        <w:t>I</w:t>
      </w:r>
      <w:r w:rsidRPr="00A00EA9">
        <w:t>+</w:t>
      </w:r>
      <w:r w:rsidR="005943F1">
        <w:t>Vo</w:t>
      </w:r>
      <w:proofErr w:type="spellEnd"/>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 xml:space="preserve">Conversores </w:t>
      </w:r>
      <w:proofErr w:type="spellStart"/>
      <w:r w:rsidRPr="00635545">
        <w:rPr>
          <w:i/>
          <w:u w:val="single"/>
          <w:lang w:val="es-AR"/>
        </w:rPr>
        <w:t>Flayback</w:t>
      </w:r>
      <w:proofErr w:type="spellEnd"/>
      <w:r w:rsidRPr="00635545">
        <w:rPr>
          <w:i/>
          <w:u w:val="single"/>
          <w:lang w:val="es-AR"/>
        </w:rPr>
        <w:t>:</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785216" behindDoc="0" locked="0" layoutInCell="1" allowOverlap="1" wp14:anchorId="477707BF" wp14:editId="5CA55FDF">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9">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proofErr w:type="spellStart"/>
      <w:r w:rsidR="00EA165C">
        <w:t>Flyback</w:t>
      </w:r>
      <w:proofErr w:type="spellEnd"/>
      <w:r w:rsidR="00EA165C" w:rsidRPr="00EA165C">
        <w:t xml:space="preserve"> </w:t>
      </w:r>
      <w:r w:rsidR="00EA165C">
        <w:t xml:space="preserve">tiene el mismo principio de funcionamiento que el Convertidor </w:t>
      </w:r>
      <w:proofErr w:type="spellStart"/>
      <w:r w:rsidR="00EA165C">
        <w:t>Buck-Boost</w:t>
      </w:r>
      <w:proofErr w:type="spellEnd"/>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proofErr w:type="spellStart"/>
      <w:r w:rsidR="00EA165C">
        <w:t>Flyback</w:t>
      </w:r>
      <w:proofErr w:type="spellEnd"/>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787264" behindDoc="0" locked="0" layoutInCell="1" allowOverlap="1" wp14:anchorId="21D44E1A" wp14:editId="4F5BC6A7">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1B533F59" w:rsidR="00F73331" w:rsidRPr="0093436D" w:rsidRDefault="00F73331" w:rsidP="0093436D">
                            <w:pPr>
                              <w:pStyle w:val="Descripcin"/>
                              <w:ind w:firstLine="0"/>
                              <w:jc w:val="center"/>
                              <w:rPr>
                                <w:i w:val="0"/>
                                <w:noProof/>
                                <w:color w:val="000000" w:themeColor="text1"/>
                                <w:sz w:val="32"/>
                                <w:szCs w:val="24"/>
                              </w:rPr>
                            </w:pPr>
                            <w:bookmarkStart w:id="350" w:name="_Ref172112899"/>
                            <w:bookmarkStart w:id="351"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50"/>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6" type="#_x0000_t202" style="position:absolute;left:0;text-align:left;margin-left:62.55pt;margin-top:4.25pt;width:394.15pt;height:18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1B533F59" w:rsidR="00F73331" w:rsidRPr="0093436D" w:rsidRDefault="00F73331" w:rsidP="0093436D">
                      <w:pPr>
                        <w:pStyle w:val="Descripcin"/>
                        <w:ind w:firstLine="0"/>
                        <w:jc w:val="center"/>
                        <w:rPr>
                          <w:i w:val="0"/>
                          <w:noProof/>
                          <w:color w:val="000000" w:themeColor="text1"/>
                          <w:sz w:val="32"/>
                          <w:szCs w:val="24"/>
                        </w:rPr>
                      </w:pPr>
                      <w:bookmarkStart w:id="352" w:name="_Ref172112899"/>
                      <w:bookmarkStart w:id="353"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52"/>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53"/>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xml:space="preserve">. El convertidor </w:t>
      </w:r>
      <w:proofErr w:type="spellStart"/>
      <w:r>
        <w:t>flyback</w:t>
      </w:r>
      <w:proofErr w:type="spellEnd"/>
      <w:r>
        <w:t xml:space="preserve">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 xml:space="preserve">s ideales debería ser </w:t>
      </w:r>
      <w:proofErr w:type="spellStart"/>
      <w:r w:rsidR="0037768A">
        <w:rPr>
          <w:lang w:val="es-AR"/>
        </w:rPr>
        <w:t>senoidal</w:t>
      </w:r>
      <w:proofErr w:type="spellEnd"/>
      <w:r w:rsidR="0037768A">
        <w:rPr>
          <w:lang w:val="es-AR"/>
        </w:rPr>
        <w:t>,</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 xml:space="preserve">onda </w:t>
      </w:r>
      <w:proofErr w:type="spellStart"/>
      <w:r w:rsidRPr="0014473B">
        <w:rPr>
          <w:lang w:val="es-AR"/>
        </w:rPr>
        <w:t>senoidales</w:t>
      </w:r>
      <w:proofErr w:type="spellEnd"/>
      <w:r w:rsidRPr="0014473B">
        <w:rPr>
          <w:lang w:val="es-AR"/>
        </w:rPr>
        <w:t xml:space="preserve">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w:t>
      </w:r>
      <w:proofErr w:type="spellStart"/>
      <w:r>
        <w:rPr>
          <w:lang w:val="es-AR"/>
        </w:rPr>
        <w:t>semi</w:t>
      </w:r>
      <w:proofErr w:type="spellEnd"/>
      <w:r>
        <w:rPr>
          <w:lang w:val="es-AR"/>
        </w:rPr>
        <w:t xml:space="preserve">-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788288" behindDoc="0" locked="0" layoutInCell="1" allowOverlap="1" wp14:anchorId="119E06C8" wp14:editId="0EE0C9F1">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70">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790336" behindDoc="0" locked="0" layoutInCell="1" allowOverlap="1" wp14:anchorId="6E3B2B3A" wp14:editId="60AFCAC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00395786" w:rsidR="00F73331" w:rsidRPr="00905C06" w:rsidRDefault="00F73331" w:rsidP="00905C06">
                            <w:pPr>
                              <w:pStyle w:val="Descripcin"/>
                              <w:ind w:firstLine="0"/>
                              <w:jc w:val="center"/>
                              <w:rPr>
                                <w:i w:val="0"/>
                                <w:color w:val="000000" w:themeColor="text1"/>
                                <w:sz w:val="32"/>
                                <w:szCs w:val="24"/>
                              </w:rPr>
                            </w:pPr>
                            <w:bookmarkStart w:id="354" w:name="_Ref172121238"/>
                            <w:bookmarkStart w:id="355"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4"/>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7" type="#_x0000_t202" style="position:absolute;left:0;text-align:left;margin-left:383.35pt;margin-top:1.15pt;width:434.55pt;height:27.75pt;z-index:251790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00395786" w:rsidR="00F73331" w:rsidRPr="00905C06" w:rsidRDefault="00F73331" w:rsidP="00905C06">
                      <w:pPr>
                        <w:pStyle w:val="Descripcin"/>
                        <w:ind w:firstLine="0"/>
                        <w:jc w:val="center"/>
                        <w:rPr>
                          <w:i w:val="0"/>
                          <w:color w:val="000000" w:themeColor="text1"/>
                          <w:sz w:val="32"/>
                          <w:szCs w:val="24"/>
                        </w:rPr>
                      </w:pPr>
                      <w:bookmarkStart w:id="356" w:name="_Ref172121238"/>
                      <w:bookmarkStart w:id="357"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6"/>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7"/>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w:t>
      </w:r>
      <w:proofErr w:type="spellStart"/>
      <w:r>
        <w:t>troceadores</w:t>
      </w:r>
      <w:proofErr w:type="spellEnd"/>
      <w:r>
        <w:t>” o “</w:t>
      </w:r>
      <w:proofErr w:type="spellStart"/>
      <w:r>
        <w:t>choppers</w:t>
      </w:r>
      <w:proofErr w:type="spellEnd"/>
      <w:r>
        <w:t>”. Cuando el transistor Q1 se enciende</w:t>
      </w:r>
      <w:r w:rsidR="0070296D">
        <w:t xml:space="preserve"> (con Q2 abierto/apagado)</w:t>
      </w:r>
      <w:r>
        <w:t xml:space="preserve"> durante un tiempo T</w:t>
      </w:r>
      <w:r w:rsidR="00E829FA">
        <w:t xml:space="preserve">/2, el voltaje instantáneo </w:t>
      </w:r>
      <w:proofErr w:type="spellStart"/>
      <w:r w:rsidR="00E829FA">
        <w:t>Vo</w:t>
      </w:r>
      <w:proofErr w:type="spellEnd"/>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w:t>
      </w:r>
      <w:proofErr w:type="spellStart"/>
      <w:r w:rsidR="002231DB">
        <w:t>Vb</w:t>
      </w:r>
      <w:proofErr w:type="spellEnd"/>
      <w:r w:rsidR="002231DB">
        <w:t>.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 xml:space="preserve">una polaridad negativa en Va y positiva en </w:t>
      </w:r>
      <w:proofErr w:type="spellStart"/>
      <w:r w:rsidR="002231DB">
        <w:t>Vb</w:t>
      </w:r>
      <w:proofErr w:type="spellEnd"/>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791360" behindDoc="0" locked="0" layoutInCell="1" allowOverlap="1" wp14:anchorId="5796B6CD" wp14:editId="53036F9D">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71"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w:t>
      </w:r>
      <w:proofErr w:type="spellStart"/>
      <w:r w:rsidR="009F541C">
        <w:t>F</w:t>
      </w:r>
      <w:r w:rsidR="00C35808">
        <w:t>lyback</w:t>
      </w:r>
      <w:proofErr w:type="spellEnd"/>
      <w:r w:rsidR="00C35808">
        <w:t>.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w:t>
      </w:r>
      <w:proofErr w:type="spellStart"/>
      <w:r w:rsidR="00600AC3">
        <w:t>mA</w:t>
      </w:r>
      <w:proofErr w:type="spellEnd"/>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793408" behindDoc="0" locked="0" layoutInCell="1" allowOverlap="1" wp14:anchorId="378A7D0F" wp14:editId="45DDB7C5">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48FE7770" w:rsidR="00F73331" w:rsidRPr="00467074" w:rsidRDefault="00F73331" w:rsidP="00DB021E">
                            <w:pPr>
                              <w:pStyle w:val="Descripcin"/>
                              <w:ind w:left="567" w:right="570" w:firstLine="0"/>
                              <w:jc w:val="center"/>
                              <w:rPr>
                                <w:i w:val="0"/>
                                <w:noProof/>
                                <w:color w:val="000000" w:themeColor="text1"/>
                                <w:sz w:val="32"/>
                                <w:szCs w:val="24"/>
                              </w:rPr>
                            </w:pPr>
                            <w:bookmarkStart w:id="358" w:name="_Ref172143256"/>
                            <w:bookmarkStart w:id="359"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8"/>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8" type="#_x0000_t202" style="position:absolute;left:0;text-align:left;margin-left:0;margin-top:9.8pt;width:481.9pt;height:.05pt;z-index:251793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48FE7770" w:rsidR="00F73331" w:rsidRPr="00467074" w:rsidRDefault="00F73331" w:rsidP="00DB021E">
                      <w:pPr>
                        <w:pStyle w:val="Descripcin"/>
                        <w:ind w:left="567" w:right="570" w:firstLine="0"/>
                        <w:jc w:val="center"/>
                        <w:rPr>
                          <w:i w:val="0"/>
                          <w:noProof/>
                          <w:color w:val="000000" w:themeColor="text1"/>
                          <w:sz w:val="32"/>
                          <w:szCs w:val="24"/>
                        </w:rPr>
                      </w:pPr>
                      <w:bookmarkStart w:id="360" w:name="_Ref172143256"/>
                      <w:bookmarkStart w:id="361"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60"/>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61"/>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 xml:space="preserve">Además las tensiones a las que son sometidas los transistores son menores que las de </w:t>
      </w:r>
      <w:proofErr w:type="spellStart"/>
      <w:r w:rsidR="00BD3C37">
        <w:t>semi</w:t>
      </w:r>
      <w:proofErr w:type="spellEnd"/>
      <w:r w:rsidR="00BD3C37">
        <w:t>-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w:t>
      </w:r>
      <w:proofErr w:type="spellStart"/>
      <w:r w:rsidR="00AC5A94">
        <w:rPr>
          <w:color w:val="000000" w:themeColor="text1"/>
        </w:rPr>
        <w:t>Vbat</w:t>
      </w:r>
      <w:proofErr w:type="spellEnd"/>
      <w:r w:rsidR="00AC5A94">
        <w:rPr>
          <w:color w:val="000000" w:themeColor="text1"/>
        </w:rPr>
        <w:t xml:space="preserve">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w:t>
      </w:r>
      <w:proofErr w:type="spellStart"/>
      <w:r>
        <w:rPr>
          <w:color w:val="000000" w:themeColor="text1"/>
        </w:rPr>
        <w:t>semi</w:t>
      </w:r>
      <w:proofErr w:type="spellEnd"/>
      <w:r>
        <w:rPr>
          <w:color w:val="000000" w:themeColor="text1"/>
        </w:rPr>
        <w:t xml:space="preserve">-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 xml:space="preserve">diversos métodos para le generación de los disparos de los transistores tales como; osciladores </w:t>
      </w:r>
      <w:proofErr w:type="spellStart"/>
      <w:r w:rsidR="00433EF5">
        <w:rPr>
          <w:color w:val="000000" w:themeColor="text1"/>
        </w:rPr>
        <w:t>astables</w:t>
      </w:r>
      <w:proofErr w:type="spellEnd"/>
      <w:r w:rsidR="00433EF5">
        <w:rPr>
          <w:color w:val="000000" w:themeColor="text1"/>
        </w:rPr>
        <w:t xml:space="preserve">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54A0EF3" w:rsidR="009F541C" w:rsidRDefault="006D09CE" w:rsidP="007B4E2A">
      <w:pPr>
        <w:pStyle w:val="Ttulo3"/>
        <w:numPr>
          <w:ilvl w:val="2"/>
          <w:numId w:val="1"/>
        </w:numPr>
        <w:rPr>
          <w:color w:val="000000" w:themeColor="text1"/>
          <w:lang w:val="es-AR"/>
        </w:rPr>
      </w:pPr>
      <w:bookmarkStart w:id="362" w:name="_Toc172884098"/>
      <w:r>
        <w:rPr>
          <w:color w:val="000000" w:themeColor="text1"/>
          <w:lang w:val="es-AR"/>
        </w:rPr>
        <w:t>Diseño por etapas funcionales</w:t>
      </w:r>
      <w:bookmarkEnd w:id="362"/>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794432" behindDoc="0" locked="0" layoutInCell="1" allowOverlap="1" wp14:anchorId="27EC3473" wp14:editId="65DFE352">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2">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796480" behindDoc="0" locked="0" layoutInCell="1" allowOverlap="1" wp14:anchorId="2D71909F" wp14:editId="5920AA10">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75694A48" w:rsidR="00F73331" w:rsidRPr="009E7E3D" w:rsidRDefault="00F73331" w:rsidP="009E7E3D">
                            <w:pPr>
                              <w:pStyle w:val="Descripcin"/>
                              <w:ind w:firstLine="0"/>
                              <w:jc w:val="center"/>
                              <w:rPr>
                                <w:i w:val="0"/>
                                <w:noProof/>
                                <w:color w:val="000000" w:themeColor="text1"/>
                                <w:sz w:val="32"/>
                                <w:szCs w:val="24"/>
                              </w:rPr>
                            </w:pPr>
                            <w:bookmarkStart w:id="363" w:name="_Ref172296410"/>
                            <w:bookmarkStart w:id="364"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63"/>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9" type="#_x0000_t202" style="position:absolute;left:0;text-align:left;margin-left:45.8pt;margin-top:8.85pt;width:391.1pt;height:.05pt;z-index:251796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75694A48" w:rsidR="00F73331" w:rsidRPr="009E7E3D" w:rsidRDefault="00F73331" w:rsidP="009E7E3D">
                      <w:pPr>
                        <w:pStyle w:val="Descripcin"/>
                        <w:ind w:firstLine="0"/>
                        <w:jc w:val="center"/>
                        <w:rPr>
                          <w:i w:val="0"/>
                          <w:noProof/>
                          <w:color w:val="000000" w:themeColor="text1"/>
                          <w:sz w:val="32"/>
                          <w:szCs w:val="24"/>
                        </w:rPr>
                      </w:pPr>
                      <w:bookmarkStart w:id="365" w:name="_Ref172296410"/>
                      <w:bookmarkStart w:id="366"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65"/>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6"/>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797504" behindDoc="0" locked="0" layoutInCell="1" allowOverlap="1" wp14:anchorId="7B81D50E" wp14:editId="55290985">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3">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799552" behindDoc="0" locked="0" layoutInCell="1" allowOverlap="1" wp14:anchorId="77C89B07" wp14:editId="225F07C3">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69183B9D" w:rsidR="00F73331" w:rsidRPr="00980A27" w:rsidRDefault="00F73331" w:rsidP="00980A27">
                            <w:pPr>
                              <w:pStyle w:val="Descripcin"/>
                              <w:ind w:firstLine="0"/>
                              <w:jc w:val="center"/>
                              <w:rPr>
                                <w:i w:val="0"/>
                                <w:noProof/>
                                <w:color w:val="000000" w:themeColor="text1"/>
                                <w:sz w:val="32"/>
                                <w:szCs w:val="24"/>
                              </w:rPr>
                            </w:pPr>
                            <w:bookmarkStart w:id="367" w:name="_Ref172473019"/>
                            <w:bookmarkStart w:id="368"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7"/>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90" type="#_x0000_t202" style="position:absolute;left:0;text-align:left;margin-left:430.7pt;margin-top:26pt;width:481.9pt;height:31.5pt;z-index:251799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69183B9D" w:rsidR="00F73331" w:rsidRPr="00980A27" w:rsidRDefault="00F73331" w:rsidP="00980A27">
                      <w:pPr>
                        <w:pStyle w:val="Descripcin"/>
                        <w:ind w:firstLine="0"/>
                        <w:jc w:val="center"/>
                        <w:rPr>
                          <w:i w:val="0"/>
                          <w:noProof/>
                          <w:color w:val="000000" w:themeColor="text1"/>
                          <w:sz w:val="32"/>
                          <w:szCs w:val="24"/>
                        </w:rPr>
                      </w:pPr>
                      <w:bookmarkStart w:id="369" w:name="_Ref172473019"/>
                      <w:bookmarkStart w:id="370"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9"/>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70"/>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w:t>
      </w:r>
      <w:proofErr w:type="spellStart"/>
      <w:r w:rsidR="009E46B7">
        <w:rPr>
          <w:lang w:val="es-AR"/>
        </w:rPr>
        <w:t>semi</w:t>
      </w:r>
      <w:proofErr w:type="spellEnd"/>
      <w:r w:rsidR="009E46B7">
        <w:rPr>
          <w:lang w:val="es-AR"/>
        </w:rPr>
        <w:t>-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00576" behindDoc="0" locked="0" layoutInCell="1" allowOverlap="1" wp14:anchorId="3B3DCB9A" wp14:editId="32B99284">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4">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02624" behindDoc="0" locked="0" layoutInCell="1" allowOverlap="1" wp14:anchorId="3D63F0A8" wp14:editId="1436A128">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02B08D8A" w:rsidR="00F73331" w:rsidRPr="00C303B3" w:rsidRDefault="00F73331" w:rsidP="00C303B3">
                            <w:pPr>
                              <w:pStyle w:val="Descripcin"/>
                              <w:ind w:firstLine="0"/>
                              <w:rPr>
                                <w:i w:val="0"/>
                                <w:noProof/>
                                <w:color w:val="000000" w:themeColor="text1"/>
                                <w:sz w:val="32"/>
                                <w:szCs w:val="24"/>
                              </w:rPr>
                            </w:pPr>
                            <w:bookmarkStart w:id="371" w:name="_Ref172335352"/>
                            <w:bookmarkStart w:id="372"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71"/>
                            <w:r w:rsidRPr="00C303B3">
                              <w:rPr>
                                <w:color w:val="000000" w:themeColor="text1"/>
                                <w:sz w:val="22"/>
                              </w:rPr>
                              <w:t>:</w:t>
                            </w:r>
                            <w:r w:rsidRPr="00C303B3">
                              <w:rPr>
                                <w:i w:val="0"/>
                                <w:color w:val="000000" w:themeColor="text1"/>
                                <w:sz w:val="22"/>
                              </w:rPr>
                              <w:t xml:space="preserve"> Diagrama interno del SG3525 (Fuente: Hojas de Datos del componente).</w:t>
                            </w:r>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91" type="#_x0000_t202" style="position:absolute;left:0;text-align:left;margin-left:64.45pt;margin-top:18.55pt;width:378.8pt;height:.0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02B08D8A" w:rsidR="00F73331" w:rsidRPr="00C303B3" w:rsidRDefault="00F73331" w:rsidP="00C303B3">
                      <w:pPr>
                        <w:pStyle w:val="Descripcin"/>
                        <w:ind w:firstLine="0"/>
                        <w:rPr>
                          <w:i w:val="0"/>
                          <w:noProof/>
                          <w:color w:val="000000" w:themeColor="text1"/>
                          <w:sz w:val="32"/>
                          <w:szCs w:val="24"/>
                        </w:rPr>
                      </w:pPr>
                      <w:bookmarkStart w:id="373" w:name="_Ref172335352"/>
                      <w:bookmarkStart w:id="374"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73"/>
                      <w:r w:rsidRPr="00C303B3">
                        <w:rPr>
                          <w:color w:val="000000" w:themeColor="text1"/>
                          <w:sz w:val="22"/>
                        </w:rPr>
                        <w:t>:</w:t>
                      </w:r>
                      <w:r w:rsidRPr="00C303B3">
                        <w:rPr>
                          <w:i w:val="0"/>
                          <w:color w:val="000000" w:themeColor="text1"/>
                          <w:sz w:val="22"/>
                        </w:rPr>
                        <w:t xml:space="preserve"> Diagrama interno del SG3525 (Fuente: Hojas de Datos del componente).</w:t>
                      </w:r>
                      <w:bookmarkEnd w:id="374"/>
                    </w:p>
                  </w:txbxContent>
                </v:textbox>
              </v:shape>
            </w:pict>
          </mc:Fallback>
        </mc:AlternateContent>
      </w:r>
    </w:p>
    <w:p w14:paraId="0FC9D872" w14:textId="549C93F5"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r w:rsidR="00840383" w:rsidRPr="002344C7">
        <w:rPr>
          <w:lang w:val="es-AR"/>
        </w:rPr>
        <w:t>inglés</w:t>
      </w:r>
      <w:r w:rsidR="002344C7">
        <w:rPr>
          <w:i/>
          <w:lang w:val="es-AR"/>
        </w:rPr>
        <w:t xml:space="preserve"> “</w:t>
      </w:r>
      <w:proofErr w:type="spellStart"/>
      <w:r w:rsidR="006C7158">
        <w:rPr>
          <w:lang w:val="es-AR"/>
        </w:rPr>
        <w:t>death</w:t>
      </w:r>
      <w:proofErr w:type="spellEnd"/>
      <w:r w:rsidR="006C7158">
        <w:rPr>
          <w:lang w:val="es-AR"/>
        </w:rPr>
        <w:t>-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03648" behindDoc="0" locked="0" layoutInCell="1" allowOverlap="1" wp14:anchorId="5CABE95E" wp14:editId="0ED12EC9">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5">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05696" behindDoc="0" locked="0" layoutInCell="1" allowOverlap="1" wp14:anchorId="3EEBE5D1" wp14:editId="09FC91CA">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306338C0" w:rsidR="00F73331" w:rsidRPr="00807D3E" w:rsidRDefault="00F73331" w:rsidP="00807D3E">
                            <w:pPr>
                              <w:pStyle w:val="Descripcin"/>
                              <w:ind w:firstLine="0"/>
                              <w:jc w:val="center"/>
                              <w:rPr>
                                <w:i w:val="0"/>
                                <w:noProof/>
                                <w:color w:val="000000" w:themeColor="text1"/>
                                <w:sz w:val="32"/>
                                <w:szCs w:val="24"/>
                              </w:rPr>
                            </w:pPr>
                            <w:bookmarkStart w:id="375" w:name="_Ref172466181"/>
                            <w:bookmarkStart w:id="376" w:name="_Toc172761241"/>
                            <w:bookmarkStart w:id="377"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5"/>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92" type="#_x0000_t202" style="position:absolute;left:0;text-align:left;margin-left:105.45pt;margin-top:6.6pt;width:294.9pt;height:.0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306338C0" w:rsidR="00F73331" w:rsidRPr="00807D3E" w:rsidRDefault="00F73331" w:rsidP="00807D3E">
                      <w:pPr>
                        <w:pStyle w:val="Descripcin"/>
                        <w:ind w:firstLine="0"/>
                        <w:jc w:val="center"/>
                        <w:rPr>
                          <w:i w:val="0"/>
                          <w:noProof/>
                          <w:color w:val="000000" w:themeColor="text1"/>
                          <w:sz w:val="32"/>
                          <w:szCs w:val="24"/>
                        </w:rPr>
                      </w:pPr>
                      <w:bookmarkStart w:id="378" w:name="_Ref172466181"/>
                      <w:bookmarkStart w:id="379" w:name="_Toc172761241"/>
                      <w:bookmarkStart w:id="380"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8"/>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9"/>
                      <w:bookmarkEnd w:id="380"/>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 xml:space="preserve">200 </w:t>
            </w:r>
            <w:proofErr w:type="spellStart"/>
            <w:r>
              <w:t>us</w:t>
            </w:r>
            <w:proofErr w:type="spellEnd"/>
            <w:r>
              <w:t>)</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proofErr w:type="spellStart"/>
            <w:r>
              <w:t>V</w:t>
            </w:r>
            <w:r w:rsidRPr="00D75B71">
              <w:rPr>
                <w:vertAlign w:val="subscript"/>
              </w:rPr>
              <w:t>ref</w:t>
            </w:r>
            <w:proofErr w:type="spellEnd"/>
            <w:r w:rsidRPr="00D75B71">
              <w:rPr>
                <w:vertAlign w:val="subscript"/>
              </w:rPr>
              <w:t xml:space="preserve">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552D00E0"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81" w:name="_Ref172416346"/>
      <w:bookmarkStart w:id="382" w:name="_Toc172884143"/>
      <w:r w:rsidRPr="00D91EE7">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7</w:t>
      </w:r>
      <w:r w:rsidR="00176E96">
        <w:rPr>
          <w:color w:val="000000" w:themeColor="text1"/>
          <w:sz w:val="22"/>
        </w:rPr>
        <w:fldChar w:fldCharType="end"/>
      </w:r>
      <w:bookmarkEnd w:id="381"/>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82"/>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1D0256"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 xml:space="preserve">Donde </w:t>
      </w:r>
      <w:proofErr w:type="spellStart"/>
      <w:r>
        <w:rPr>
          <w:color w:val="000000" w:themeColor="text1"/>
        </w:rPr>
        <w:t>f</w:t>
      </w:r>
      <w:r w:rsidRPr="00E7493F">
        <w:rPr>
          <w:color w:val="000000" w:themeColor="text1"/>
          <w:vertAlign w:val="subscript"/>
        </w:rPr>
        <w:t>A</w:t>
      </w:r>
      <w:proofErr w:type="spellEnd"/>
      <w:r>
        <w:rPr>
          <w:color w:val="000000" w:themeColor="text1"/>
        </w:rPr>
        <w:t xml:space="preserve"> y </w:t>
      </w:r>
      <w:proofErr w:type="spellStart"/>
      <w:r>
        <w:rPr>
          <w:color w:val="000000" w:themeColor="text1"/>
        </w:rPr>
        <w:t>f</w:t>
      </w:r>
      <w:r w:rsidRPr="00E7493F">
        <w:rPr>
          <w:color w:val="000000" w:themeColor="text1"/>
          <w:vertAlign w:val="subscript"/>
        </w:rPr>
        <w:t>B</w:t>
      </w:r>
      <w:proofErr w:type="spellEnd"/>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w:t>
      </w:r>
      <w:proofErr w:type="spellStart"/>
      <w:r w:rsidR="007950A4">
        <w:t>us</w:t>
      </w:r>
      <w:proofErr w:type="spellEnd"/>
      <w:r w:rsidR="007950A4">
        <w:t xml:space="preserve">),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1D0256"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 xml:space="preserve">ón </w:t>
      </w:r>
      <w:proofErr w:type="spellStart"/>
      <w:r w:rsidR="0055730B">
        <w:rPr>
          <w:color w:val="000000" w:themeColor="text1"/>
        </w:rPr>
        <w:t>V</w:t>
      </w:r>
      <w:r w:rsidR="0055730B" w:rsidRPr="0055730B">
        <w:rPr>
          <w:color w:val="000000" w:themeColor="text1"/>
          <w:vertAlign w:val="subscript"/>
        </w:rPr>
        <w:t>ref</w:t>
      </w:r>
      <w:proofErr w:type="spellEnd"/>
      <w:r w:rsidR="0055730B">
        <w:rPr>
          <w:color w:val="000000" w:themeColor="text1"/>
        </w:rPr>
        <w:t xml:space="preserve"> configurada en el PIN2 y la que esté presente en el terminal </w:t>
      </w:r>
      <w:proofErr w:type="spellStart"/>
      <w:r w:rsidR="0055730B">
        <w:rPr>
          <w:color w:val="000000" w:themeColor="text1"/>
        </w:rPr>
        <w:t>V</w:t>
      </w:r>
      <w:r w:rsidR="0055730B" w:rsidRPr="0055730B">
        <w:rPr>
          <w:color w:val="000000" w:themeColor="text1"/>
          <w:vertAlign w:val="subscript"/>
        </w:rPr>
        <w:t>fb</w:t>
      </w:r>
      <w:proofErr w:type="spellEnd"/>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 xml:space="preserve">ara el caso de lazo abierto, la etapa del circuito del AO se anula conectando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proofErr w:type="spellStart"/>
      <w:r w:rsidR="003321BF" w:rsidRPr="002C2B68">
        <w:rPr>
          <w:lang w:val="es-AR"/>
        </w:rPr>
        <w:t>V</w:t>
      </w:r>
      <w:r w:rsidR="003321BF" w:rsidRPr="003321BF">
        <w:rPr>
          <w:vertAlign w:val="subscript"/>
          <w:lang w:val="es-AR"/>
        </w:rPr>
        <w:t>GS</w:t>
      </w:r>
      <w:r>
        <w:rPr>
          <w:vertAlign w:val="subscript"/>
          <w:lang w:val="es-AR"/>
        </w:rPr>
        <w:t>th</w:t>
      </w:r>
      <w:proofErr w:type="spellEnd"/>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proofErr w:type="spellStart"/>
      <w:r w:rsidR="003321BF" w:rsidRPr="002C2B68">
        <w:rPr>
          <w:lang w:val="es-AR"/>
        </w:rPr>
        <w:t>V</w:t>
      </w:r>
      <w:r w:rsidR="003321BF" w:rsidRPr="003321BF">
        <w:rPr>
          <w:vertAlign w:val="subscript"/>
          <w:lang w:val="es-AR"/>
        </w:rPr>
        <w:t>GS</w:t>
      </w:r>
      <w:r w:rsidR="003321BF">
        <w:rPr>
          <w:vertAlign w:val="subscript"/>
          <w:lang w:val="es-AR"/>
        </w:rPr>
        <w:t>th</w:t>
      </w:r>
      <w:proofErr w:type="spellEnd"/>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08768" behindDoc="0" locked="0" layoutInCell="1" allowOverlap="1" wp14:anchorId="7A3ED35D" wp14:editId="3971B1C6">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1EDB5847" w:rsidR="00F73331" w:rsidRPr="003321BF" w:rsidRDefault="00F73331" w:rsidP="003321BF">
                            <w:pPr>
                              <w:pStyle w:val="Descripcin"/>
                              <w:ind w:firstLine="0"/>
                              <w:jc w:val="center"/>
                              <w:rPr>
                                <w:i w:val="0"/>
                                <w:noProof/>
                                <w:color w:val="000000" w:themeColor="text1"/>
                                <w:sz w:val="32"/>
                                <w:szCs w:val="24"/>
                              </w:rPr>
                            </w:pPr>
                            <w:bookmarkStart w:id="383" w:name="_Ref172426419"/>
                            <w:bookmarkStart w:id="384"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83"/>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93" type="#_x0000_t202" style="position:absolute;left:0;text-align:left;margin-left:48.2pt;margin-top:307.35pt;width:385.4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1EDB5847" w:rsidR="00F73331" w:rsidRPr="003321BF" w:rsidRDefault="00F73331" w:rsidP="003321BF">
                      <w:pPr>
                        <w:pStyle w:val="Descripcin"/>
                        <w:ind w:firstLine="0"/>
                        <w:jc w:val="center"/>
                        <w:rPr>
                          <w:i w:val="0"/>
                          <w:noProof/>
                          <w:color w:val="000000" w:themeColor="text1"/>
                          <w:sz w:val="32"/>
                          <w:szCs w:val="24"/>
                        </w:rPr>
                      </w:pPr>
                      <w:bookmarkStart w:id="385" w:name="_Ref172426419"/>
                      <w:bookmarkStart w:id="386"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85"/>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6"/>
                    </w:p>
                  </w:txbxContent>
                </v:textbox>
              </v:shape>
            </w:pict>
          </mc:Fallback>
        </mc:AlternateContent>
      </w:r>
      <w:r>
        <w:rPr>
          <w:noProof/>
          <w:lang w:val="es-AR"/>
        </w:rPr>
        <w:drawing>
          <wp:anchor distT="0" distB="0" distL="114300" distR="114300" simplePos="0" relativeHeight="251806720" behindDoc="0" locked="0" layoutInCell="1" allowOverlap="1" wp14:anchorId="4CE7C67D" wp14:editId="59BDC608">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proofErr w:type="spellStart"/>
      <w:r w:rsidR="002763CB">
        <w:rPr>
          <w:lang w:val="es-AR"/>
        </w:rPr>
        <w:t>Vbat</w:t>
      </w:r>
      <w:proofErr w:type="spellEnd"/>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w:t>
      </w:r>
      <w:proofErr w:type="spellStart"/>
      <w:r w:rsidR="002C2B68" w:rsidRPr="002C2B68">
        <w:rPr>
          <w:lang w:val="es-AR"/>
        </w:rPr>
        <w:t>V</w:t>
      </w:r>
      <w:r w:rsidRPr="003321BF">
        <w:rPr>
          <w:vertAlign w:val="subscript"/>
          <w:lang w:val="es-AR"/>
        </w:rPr>
        <w:t>GS</w:t>
      </w:r>
      <w:r w:rsidR="00A71079">
        <w:rPr>
          <w:vertAlign w:val="subscript"/>
          <w:lang w:val="es-AR"/>
        </w:rPr>
        <w:t>th</w:t>
      </w:r>
      <w:proofErr w:type="spellEnd"/>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proofErr w:type="spellStart"/>
      <w:r w:rsidR="00A71079" w:rsidRPr="002C2B68">
        <w:rPr>
          <w:lang w:val="es-AR"/>
        </w:rPr>
        <w:t>V</w:t>
      </w:r>
      <w:r w:rsidR="00A71079" w:rsidRPr="003321BF">
        <w:rPr>
          <w:vertAlign w:val="subscript"/>
          <w:lang w:val="es-AR"/>
        </w:rPr>
        <w:t>GS</w:t>
      </w:r>
      <w:r w:rsidR="00A71079">
        <w:rPr>
          <w:vertAlign w:val="subscript"/>
          <w:lang w:val="es-AR"/>
        </w:rPr>
        <w:t>th</w:t>
      </w:r>
      <w:proofErr w:type="spellEnd"/>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19008" behindDoc="0" locked="0" layoutInCell="1" allowOverlap="1" wp14:anchorId="33C94876" wp14:editId="6062F73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21056" behindDoc="0" locked="0" layoutInCell="1" allowOverlap="1" wp14:anchorId="5D076A64" wp14:editId="4FB32923">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4A4CDAB7" w:rsidR="00F73331" w:rsidRPr="00706C43" w:rsidRDefault="00F73331" w:rsidP="00706C43">
                            <w:pPr>
                              <w:pStyle w:val="Descripcin"/>
                              <w:ind w:firstLine="0"/>
                              <w:jc w:val="center"/>
                              <w:rPr>
                                <w:i w:val="0"/>
                                <w:noProof/>
                                <w:color w:val="000000" w:themeColor="text1"/>
                                <w:sz w:val="32"/>
                                <w:szCs w:val="24"/>
                              </w:rPr>
                            </w:pPr>
                            <w:bookmarkStart w:id="387" w:name="_Ref172431155"/>
                            <w:bookmarkStart w:id="388"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7"/>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4" type="#_x0000_t202" style="position:absolute;left:0;text-align:left;margin-left:0;margin-top:1.1pt;width:360.4pt;height:27.75pt;z-index:2518210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4A4CDAB7" w:rsidR="00F73331" w:rsidRPr="00706C43" w:rsidRDefault="00F73331" w:rsidP="00706C43">
                      <w:pPr>
                        <w:pStyle w:val="Descripcin"/>
                        <w:ind w:firstLine="0"/>
                        <w:jc w:val="center"/>
                        <w:rPr>
                          <w:i w:val="0"/>
                          <w:noProof/>
                          <w:color w:val="000000" w:themeColor="text1"/>
                          <w:sz w:val="32"/>
                          <w:szCs w:val="24"/>
                        </w:rPr>
                      </w:pPr>
                      <w:bookmarkStart w:id="389" w:name="_Ref172431155"/>
                      <w:bookmarkStart w:id="390"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9"/>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90"/>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2D4EB9">
        <w:rPr>
          <w:lang w:val="es-AR"/>
        </w:rPr>
        <w:t>, lo</w:t>
      </w:r>
      <w:r w:rsidR="00847E77">
        <w:rPr>
          <w:lang w:val="es-AR"/>
        </w:rPr>
        <w:t xml:space="preserve"> que dará una tensión mínima </w:t>
      </w:r>
      <w:r w:rsidR="00FF4C95">
        <w:rPr>
          <w:lang w:val="es-AR"/>
        </w:rPr>
        <w:t xml:space="preserve">(considerando </w:t>
      </w:r>
      <w:proofErr w:type="spellStart"/>
      <w:r w:rsidR="00FF4C95">
        <w:rPr>
          <w:lang w:val="es-AR"/>
        </w:rPr>
        <w:t>V</w:t>
      </w:r>
      <w:r w:rsidR="00FF4C95" w:rsidRPr="002D4EB9">
        <w:rPr>
          <w:vertAlign w:val="subscript"/>
          <w:lang w:val="es-AR"/>
        </w:rPr>
        <w:t>bat</w:t>
      </w:r>
      <w:proofErr w:type="spellEnd"/>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proofErr w:type="spellStart"/>
      <w:r>
        <w:rPr>
          <w:lang w:val="es-AR"/>
        </w:rPr>
        <w:t>V</w:t>
      </w:r>
      <w:r w:rsidRPr="00847E77">
        <w:rPr>
          <w:vertAlign w:val="subscript"/>
          <w:lang w:val="es-AR"/>
        </w:rPr>
        <w:t>min</w:t>
      </w:r>
      <w:proofErr w:type="spellEnd"/>
      <w:r>
        <w:rPr>
          <w:lang w:val="es-AR"/>
        </w:rPr>
        <w:t xml:space="preserve"> =</w:t>
      </w:r>
      <w:r w:rsidR="002C2B68" w:rsidRPr="00D82E73">
        <w:rPr>
          <w:lang w:val="es-AR"/>
        </w:rPr>
        <w:t xml:space="preserve"> </w:t>
      </w:r>
      <w:proofErr w:type="spellStart"/>
      <w:r w:rsidR="002D4EB9">
        <w:rPr>
          <w:lang w:val="es-AR"/>
        </w:rPr>
        <w:t>V</w:t>
      </w:r>
      <w:r w:rsidR="002D4EB9" w:rsidRPr="002D4EB9">
        <w:rPr>
          <w:vertAlign w:val="subscript"/>
          <w:lang w:val="es-AR"/>
        </w:rPr>
        <w:t>bat</w:t>
      </w:r>
      <w:proofErr w:type="spellEnd"/>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proofErr w:type="spellStart"/>
      <w:r w:rsidR="002D4EB9">
        <w:rPr>
          <w:lang w:val="es-AR"/>
        </w:rPr>
        <w:t>V</w:t>
      </w:r>
      <w:r w:rsidR="002D4EB9" w:rsidRPr="002D4EB9">
        <w:rPr>
          <w:vertAlign w:val="subscript"/>
          <w:lang w:val="es-AR"/>
        </w:rPr>
        <w:t>bat</w:t>
      </w:r>
      <w:proofErr w:type="spellEnd"/>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15936" behindDoc="0" locked="0" layoutInCell="1" allowOverlap="1" wp14:anchorId="52C1810C" wp14:editId="273DFEFB">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17984" behindDoc="0" locked="0" layoutInCell="1" allowOverlap="1" wp14:anchorId="651D4B2D" wp14:editId="106B9FCE">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17EAC688" w:rsidR="00F73331" w:rsidRPr="00706C43" w:rsidRDefault="00F73331" w:rsidP="00706C43">
                            <w:pPr>
                              <w:pStyle w:val="Descripcin"/>
                              <w:ind w:firstLine="0"/>
                              <w:jc w:val="center"/>
                              <w:rPr>
                                <w:i w:val="0"/>
                                <w:noProof/>
                                <w:color w:val="000000" w:themeColor="text1"/>
                                <w:sz w:val="32"/>
                                <w:szCs w:val="24"/>
                              </w:rPr>
                            </w:pPr>
                            <w:bookmarkStart w:id="391" w:name="_Ref172473037"/>
                            <w:bookmarkStart w:id="392" w:name="_Toc172761244"/>
                            <w:bookmarkStart w:id="393"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91"/>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92"/>
                            <w:bookmarkEnd w:id="3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5" type="#_x0000_t202" style="position:absolute;left:0;text-align:left;margin-left:49.8pt;margin-top:1pt;width:368.55pt;height:26.2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17EAC688" w:rsidR="00F73331" w:rsidRPr="00706C43" w:rsidRDefault="00F73331" w:rsidP="00706C43">
                      <w:pPr>
                        <w:pStyle w:val="Descripcin"/>
                        <w:ind w:firstLine="0"/>
                        <w:jc w:val="center"/>
                        <w:rPr>
                          <w:i w:val="0"/>
                          <w:noProof/>
                          <w:color w:val="000000" w:themeColor="text1"/>
                          <w:sz w:val="32"/>
                          <w:szCs w:val="24"/>
                        </w:rPr>
                      </w:pPr>
                      <w:bookmarkStart w:id="394" w:name="_Ref172473037"/>
                      <w:bookmarkStart w:id="395" w:name="_Toc172761244"/>
                      <w:bookmarkStart w:id="396"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94"/>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95"/>
                      <w:bookmarkEnd w:id="39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 xml:space="preserve">555 para generar un oscilador </w:t>
      </w:r>
      <w:proofErr w:type="spellStart"/>
      <w:r w:rsidR="002C2B68" w:rsidRPr="00D82E73">
        <w:t>astable</w:t>
      </w:r>
      <w:proofErr w:type="spellEnd"/>
      <w:r w:rsidR="002C2B68" w:rsidRPr="00D82E73">
        <w:t xml:space="preserv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1D0256"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w:t>
      </w:r>
      <w:proofErr w:type="spellStart"/>
      <w:r>
        <w:t>Vbat</w:t>
      </w:r>
      <w:proofErr w:type="spellEnd"/>
      <w:r>
        <w:t xml:space="preserve">) &lt; </w:t>
      </w:r>
      <w:proofErr w:type="spellStart"/>
      <w:r>
        <w:t>Vz</w:t>
      </w:r>
      <w:proofErr w:type="spellEnd"/>
      <w:r>
        <w:t xml:space="preserve">, </w:t>
      </w:r>
      <w:r w:rsidR="00EE1506">
        <w:t>si la</w:t>
      </w:r>
      <w:r w:rsidR="00814CD5">
        <w:t xml:space="preserve"> diferencia </w:t>
      </w:r>
      <w:r w:rsidR="00EE1506">
        <w:t>resulta</w:t>
      </w:r>
      <w:r w:rsidR="009A6424">
        <w:t xml:space="preserve"> mayor a la </w:t>
      </w:r>
      <w:proofErr w:type="spellStart"/>
      <w:r w:rsidR="009A6424">
        <w:t>Vz</w:t>
      </w:r>
      <w:proofErr w:type="spellEnd"/>
      <w:r w:rsidR="009A6424">
        <w:t xml:space="preserve"> de D6, </w:t>
      </w:r>
      <w:r w:rsidR="00814CD5">
        <w:t>la corriente demandada ser</w:t>
      </w:r>
      <w:r w:rsidR="00EE1506">
        <w:t>á:</w:t>
      </w:r>
    </w:p>
    <w:p w14:paraId="7625A11D" w14:textId="3597BE8F" w:rsidR="00EE1506" w:rsidRDefault="001D0256"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 xml:space="preserve">Considerando una </w:t>
      </w:r>
      <w:proofErr w:type="spellStart"/>
      <w:r w:rsidR="00EE1506">
        <w:t>Vbat</w:t>
      </w:r>
      <w:proofErr w:type="spellEnd"/>
      <w:r w:rsidR="00EE1506">
        <w:t xml:space="preserve"> = 14.8 V, una </w:t>
      </w:r>
      <w:proofErr w:type="spellStart"/>
      <w:r w:rsidR="00EE1506">
        <w:t>Vz</w:t>
      </w:r>
      <w:proofErr w:type="spellEnd"/>
      <w:r w:rsidR="00EE1506">
        <w:t xml:space="preserve">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w:t>
      </w:r>
      <w:proofErr w:type="spellStart"/>
      <w:r w:rsidR="0041694C">
        <w:t>uA</w:t>
      </w:r>
      <w:proofErr w:type="spellEnd"/>
      <w:r w:rsidR="0041694C">
        <w:t>,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proofErr w:type="spellStart"/>
            <w:r>
              <w:rPr>
                <w:color w:val="000000" w:themeColor="text1"/>
                <w:sz w:val="22"/>
              </w:rPr>
              <w:t>Rp</w:t>
            </w:r>
            <w:proofErr w:type="spellEnd"/>
            <w:r>
              <w:rPr>
                <w:color w:val="000000" w:themeColor="text1"/>
                <w:sz w:val="22"/>
              </w:rPr>
              <w:t xml:space="preserve">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proofErr w:type="spellStart"/>
            <w:r>
              <w:rPr>
                <w:color w:val="000000" w:themeColor="text1"/>
                <w:sz w:val="22"/>
              </w:rPr>
              <w:t>Rs</w:t>
            </w:r>
            <w:proofErr w:type="spellEnd"/>
            <w:r>
              <w:rPr>
                <w:color w:val="000000" w:themeColor="text1"/>
                <w:sz w:val="22"/>
              </w:rPr>
              <w:t xml:space="preserve">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proofErr w:type="spellStart"/>
            <w:r>
              <w:rPr>
                <w:color w:val="000000" w:themeColor="text1"/>
                <w:sz w:val="22"/>
              </w:rPr>
              <w:t>Lp</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 xml:space="preserve">8,5 </w:t>
            </w:r>
            <w:proofErr w:type="spellStart"/>
            <w:r>
              <w:rPr>
                <w:color w:val="000000" w:themeColor="text1"/>
                <w:sz w:val="22"/>
              </w:rPr>
              <w:t>mHy</w:t>
            </w:r>
            <w:proofErr w:type="spellEnd"/>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proofErr w:type="spellStart"/>
            <w:r>
              <w:rPr>
                <w:color w:val="000000" w:themeColor="text1"/>
                <w:sz w:val="22"/>
              </w:rPr>
              <w:t>mHy</w:t>
            </w:r>
            <w:proofErr w:type="spellEnd"/>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proofErr w:type="spellStart"/>
            <w:r>
              <w:rPr>
                <w:color w:val="000000" w:themeColor="text1"/>
                <w:sz w:val="22"/>
              </w:rPr>
              <w:t>Ls</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 xml:space="preserve">10,25 </w:t>
            </w:r>
            <w:proofErr w:type="spellStart"/>
            <w:r>
              <w:rPr>
                <w:color w:val="000000" w:themeColor="text1"/>
                <w:sz w:val="22"/>
              </w:rPr>
              <w:t>Hy</w:t>
            </w:r>
            <w:proofErr w:type="spellEnd"/>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proofErr w:type="spellStart"/>
            <w:r>
              <w:rPr>
                <w:color w:val="000000" w:themeColor="text1"/>
                <w:sz w:val="22"/>
              </w:rPr>
              <w:t>Hy</w:t>
            </w:r>
            <w:proofErr w:type="spellEnd"/>
          </w:p>
        </w:tc>
      </w:tr>
    </w:tbl>
    <w:p w14:paraId="004069B0" w14:textId="1CF0E11B" w:rsidR="00E84A8F" w:rsidRPr="00E84A8F" w:rsidRDefault="00E84A8F" w:rsidP="00E84A8F">
      <w:pPr>
        <w:pStyle w:val="Descripcin"/>
        <w:keepNext/>
        <w:ind w:left="1134" w:right="1133" w:firstLine="0"/>
        <w:jc w:val="center"/>
        <w:rPr>
          <w:i w:val="0"/>
          <w:color w:val="000000" w:themeColor="text1"/>
          <w:sz w:val="22"/>
        </w:rPr>
      </w:pPr>
      <w:bookmarkStart w:id="397" w:name="_Toc172884144"/>
      <w:r w:rsidRPr="00E84A8F">
        <w:rPr>
          <w:i w:val="0"/>
          <w:color w:val="000000" w:themeColor="text1"/>
          <w:sz w:val="22"/>
        </w:rPr>
        <w:t xml:space="preserve">Tabla </w:t>
      </w:r>
      <w:r w:rsidR="00176E96">
        <w:rPr>
          <w:i w:val="0"/>
          <w:color w:val="000000" w:themeColor="text1"/>
          <w:sz w:val="22"/>
        </w:rPr>
        <w:fldChar w:fldCharType="begin"/>
      </w:r>
      <w:r w:rsidR="00176E96">
        <w:rPr>
          <w:i w:val="0"/>
          <w:color w:val="000000" w:themeColor="text1"/>
          <w:sz w:val="22"/>
        </w:rPr>
        <w:instrText xml:space="preserve"> STYLEREF 1 \s </w:instrText>
      </w:r>
      <w:r w:rsidR="00176E96">
        <w:rPr>
          <w:i w:val="0"/>
          <w:color w:val="000000" w:themeColor="text1"/>
          <w:sz w:val="22"/>
        </w:rPr>
        <w:fldChar w:fldCharType="separate"/>
      </w:r>
      <w:r w:rsidR="00176E96">
        <w:rPr>
          <w:i w:val="0"/>
          <w:noProof/>
          <w:color w:val="000000" w:themeColor="text1"/>
          <w:sz w:val="22"/>
        </w:rPr>
        <w:t>2</w:t>
      </w:r>
      <w:r w:rsidR="00176E96">
        <w:rPr>
          <w:i w:val="0"/>
          <w:color w:val="000000" w:themeColor="text1"/>
          <w:sz w:val="22"/>
        </w:rPr>
        <w:fldChar w:fldCharType="end"/>
      </w:r>
      <w:r w:rsidR="00176E96">
        <w:rPr>
          <w:i w:val="0"/>
          <w:color w:val="000000" w:themeColor="text1"/>
          <w:sz w:val="22"/>
        </w:rPr>
        <w:noBreakHyphen/>
      </w:r>
      <w:r w:rsidR="00176E96">
        <w:rPr>
          <w:i w:val="0"/>
          <w:color w:val="000000" w:themeColor="text1"/>
          <w:sz w:val="22"/>
        </w:rPr>
        <w:fldChar w:fldCharType="begin"/>
      </w:r>
      <w:r w:rsidR="00176E96">
        <w:rPr>
          <w:i w:val="0"/>
          <w:color w:val="000000" w:themeColor="text1"/>
          <w:sz w:val="22"/>
        </w:rPr>
        <w:instrText xml:space="preserve"> SEQ Tabla \* ARABIC \s 1 </w:instrText>
      </w:r>
      <w:r w:rsidR="00176E96">
        <w:rPr>
          <w:i w:val="0"/>
          <w:color w:val="000000" w:themeColor="text1"/>
          <w:sz w:val="22"/>
        </w:rPr>
        <w:fldChar w:fldCharType="separate"/>
      </w:r>
      <w:r w:rsidR="00176E96">
        <w:rPr>
          <w:i w:val="0"/>
          <w:noProof/>
          <w:color w:val="000000" w:themeColor="text1"/>
          <w:sz w:val="22"/>
        </w:rPr>
        <w:t>8</w:t>
      </w:r>
      <w:r w:rsidR="00176E96">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97"/>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proofErr w:type="spellStart"/>
      <w:r w:rsidRPr="00C72A05">
        <w:rPr>
          <w:i/>
          <w:lang w:val="es-AR"/>
        </w:rPr>
        <w:t>SECout</w:t>
      </w:r>
      <w:proofErr w:type="spellEnd"/>
      <w:r>
        <w:rPr>
          <w:lang w:val="es-AR"/>
        </w:rPr>
        <w:t xml:space="preserve"> es positivo y </w:t>
      </w:r>
      <w:r>
        <w:rPr>
          <w:lang w:val="es-AR"/>
        </w:rPr>
        <w:lastRenderedPageBreak/>
        <w:t xml:space="preserve">GND es negativo, mientras que D6 y C2 realizan la misma tarea cuando se invierte la polaridad siendo </w:t>
      </w:r>
      <w:proofErr w:type="spellStart"/>
      <w:r w:rsidRPr="00C72A05">
        <w:rPr>
          <w:i/>
          <w:lang w:val="es-AR"/>
        </w:rPr>
        <w:t>SECout</w:t>
      </w:r>
      <w:proofErr w:type="spellEnd"/>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24128" behindDoc="0" locked="0" layoutInCell="1" allowOverlap="1" wp14:anchorId="02F32FDC" wp14:editId="0BDE534B">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2CCD6F6F" w:rsidR="00F73331" w:rsidRPr="000562EE" w:rsidRDefault="00F73331" w:rsidP="000562EE">
                            <w:pPr>
                              <w:pStyle w:val="Descripcin"/>
                              <w:ind w:firstLine="0"/>
                              <w:jc w:val="center"/>
                              <w:rPr>
                                <w:i w:val="0"/>
                                <w:noProof/>
                                <w:color w:val="000000" w:themeColor="text1"/>
                                <w:sz w:val="32"/>
                                <w:szCs w:val="24"/>
                              </w:rPr>
                            </w:pPr>
                            <w:bookmarkStart w:id="398" w:name="_Ref172463764"/>
                            <w:bookmarkStart w:id="399"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8"/>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6" type="#_x0000_t202" style="position:absolute;left:0;text-align:left;margin-left:71.6pt;margin-top:244.5pt;width:314.7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2CCD6F6F" w:rsidR="00F73331" w:rsidRPr="000562EE" w:rsidRDefault="00F73331" w:rsidP="000562EE">
                      <w:pPr>
                        <w:pStyle w:val="Descripcin"/>
                        <w:ind w:firstLine="0"/>
                        <w:jc w:val="center"/>
                        <w:rPr>
                          <w:i w:val="0"/>
                          <w:noProof/>
                          <w:color w:val="000000" w:themeColor="text1"/>
                          <w:sz w:val="32"/>
                          <w:szCs w:val="24"/>
                        </w:rPr>
                      </w:pPr>
                      <w:bookmarkStart w:id="400" w:name="_Ref172463764"/>
                      <w:bookmarkStart w:id="40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40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401"/>
                    </w:p>
                  </w:txbxContent>
                </v:textbox>
              </v:shape>
            </w:pict>
          </mc:Fallback>
        </mc:AlternateContent>
      </w:r>
      <w:r>
        <w:rPr>
          <w:noProof/>
          <w:lang w:val="es-AR"/>
        </w:rPr>
        <w:drawing>
          <wp:anchor distT="0" distB="0" distL="114300" distR="114300" simplePos="0" relativeHeight="251822080" behindDoc="0" locked="0" layoutInCell="1" allowOverlap="1" wp14:anchorId="766C3C8B" wp14:editId="6B2E1339">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9">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w:t>
      </w:r>
      <w:proofErr w:type="spellStart"/>
      <w:r>
        <w:rPr>
          <w:lang w:val="es-AR"/>
        </w:rPr>
        <w:t>uF</w:t>
      </w:r>
      <w:proofErr w:type="spellEnd"/>
      <w:r>
        <w:rPr>
          <w:lang w:val="es-AR"/>
        </w:rPr>
        <w:t xml:space="preserve">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w:t>
      </w:r>
      <w:proofErr w:type="spellStart"/>
      <w:r w:rsidR="00177D94" w:rsidRPr="00EF0400">
        <w:rPr>
          <w:lang w:val="es-AR"/>
        </w:rPr>
        <w:t>senoidal</w:t>
      </w:r>
      <w:proofErr w:type="spellEnd"/>
      <w:r w:rsidR="00177D94" w:rsidRPr="00EF0400">
        <w:rPr>
          <w:lang w:val="es-AR"/>
        </w:rPr>
        <w:t xml:space="preserve">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w:t>
      </w:r>
      <w:proofErr w:type="spellStart"/>
      <w:r w:rsidR="00C10B11">
        <w:rPr>
          <w:lang w:val="es-AR"/>
        </w:rPr>
        <w:t>mA</w:t>
      </w:r>
      <w:proofErr w:type="spellEnd"/>
      <w:r w:rsidR="00C10B11">
        <w:rPr>
          <w:lang w:val="es-AR"/>
        </w:rPr>
        <w:t>,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w:t>
      </w:r>
      <w:proofErr w:type="spellStart"/>
      <w:r w:rsidR="00BD4A42">
        <w:rPr>
          <w:lang w:val="es-AR"/>
        </w:rPr>
        <w:t>Pull-down</w:t>
      </w:r>
      <w:proofErr w:type="spellEnd"/>
      <w:r w:rsidR="00BD4A42">
        <w:rPr>
          <w:lang w:val="es-AR"/>
        </w:rPr>
        <w:t xml:space="preserve">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w:t>
      </w:r>
      <w:proofErr w:type="spellStart"/>
      <w:r>
        <w:rPr>
          <w:color w:val="000000" w:themeColor="text1"/>
          <w:lang w:val="es-AR"/>
        </w:rPr>
        <w:t>Proteus</w:t>
      </w:r>
      <w:proofErr w:type="spellEnd"/>
      <w:r>
        <w:rPr>
          <w:color w:val="000000" w:themeColor="text1"/>
          <w:lang w:val="es-AR"/>
        </w:rPr>
        <w:t xml:space="preserve">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35392" behindDoc="0" locked="0" layoutInCell="1" allowOverlap="1" wp14:anchorId="04463A95" wp14:editId="61A46DA3">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5AE6157B" w:rsidR="00945637" w:rsidRPr="00945637" w:rsidRDefault="00945637" w:rsidP="00945637">
      <w:pPr>
        <w:pStyle w:val="Descripcin"/>
        <w:ind w:left="851" w:right="849" w:firstLine="0"/>
        <w:jc w:val="center"/>
        <w:rPr>
          <w:i w:val="0"/>
          <w:color w:val="000000" w:themeColor="text1"/>
          <w:sz w:val="22"/>
          <w:lang w:val="es-AR"/>
        </w:rPr>
      </w:pPr>
      <w:bookmarkStart w:id="402" w:name="_Ref172586474"/>
      <w:bookmarkStart w:id="403" w:name="_Toc172761246"/>
      <w:r w:rsidRPr="0094563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1</w:t>
      </w:r>
      <w:r w:rsidR="000358F5">
        <w:rPr>
          <w:color w:val="000000" w:themeColor="text1"/>
          <w:sz w:val="22"/>
        </w:rPr>
        <w:fldChar w:fldCharType="end"/>
      </w:r>
      <w:bookmarkEnd w:id="402"/>
      <w:r w:rsidRPr="00945637">
        <w:rPr>
          <w:i w:val="0"/>
          <w:color w:val="000000" w:themeColor="text1"/>
          <w:sz w:val="22"/>
        </w:rPr>
        <w:t xml:space="preserve">: Esquemático de la simulación del SG3525 en </w:t>
      </w:r>
      <w:proofErr w:type="spellStart"/>
      <w:r w:rsidRPr="00945637">
        <w:rPr>
          <w:i w:val="0"/>
          <w:color w:val="000000" w:themeColor="text1"/>
          <w:sz w:val="22"/>
        </w:rPr>
        <w:t>Proteus</w:t>
      </w:r>
      <w:proofErr w:type="spellEnd"/>
      <w:r w:rsidRPr="00945637">
        <w:rPr>
          <w:i w:val="0"/>
          <w:color w:val="000000" w:themeColor="text1"/>
          <w:sz w:val="22"/>
        </w:rPr>
        <w:t xml:space="preserve"> 8.13 (Fuente: elaboración propia).</w:t>
      </w:r>
      <w:bookmarkEnd w:id="403"/>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36416" behindDoc="0" locked="0" layoutInCell="1" allowOverlap="1" wp14:anchorId="239D0BE5" wp14:editId="7C0EF0D6">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6DC26A44" w:rsidR="00A721E6" w:rsidRDefault="00A721E6" w:rsidP="00A721E6">
      <w:pPr>
        <w:pStyle w:val="Descripcin"/>
        <w:ind w:left="567" w:right="566" w:firstLine="0"/>
        <w:jc w:val="center"/>
        <w:rPr>
          <w:i w:val="0"/>
          <w:color w:val="000000" w:themeColor="text1"/>
          <w:sz w:val="22"/>
        </w:rPr>
      </w:pPr>
      <w:bookmarkStart w:id="404" w:name="_Ref172586059"/>
      <w:bookmarkStart w:id="405" w:name="_Toc172761247"/>
      <w:r w:rsidRPr="00A721E6">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2</w:t>
      </w:r>
      <w:r w:rsidR="000358F5">
        <w:rPr>
          <w:color w:val="000000" w:themeColor="text1"/>
          <w:sz w:val="22"/>
        </w:rPr>
        <w:fldChar w:fldCharType="end"/>
      </w:r>
      <w:bookmarkEnd w:id="404"/>
      <w:r w:rsidRPr="00A721E6">
        <w:rPr>
          <w:i w:val="0"/>
          <w:color w:val="000000" w:themeColor="text1"/>
          <w:sz w:val="22"/>
        </w:rPr>
        <w:t>: Valores de tensión CC presentes en el pin VREF y en el punto medio de divisor resistivo conectado a la entrada No Inversora del AO (Fuente: elaboración propia).</w:t>
      </w:r>
      <w:bookmarkEnd w:id="405"/>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w:t>
      </w:r>
      <w:proofErr w:type="spellStart"/>
      <w:r>
        <w:rPr>
          <w:color w:val="000000" w:themeColor="text1"/>
          <w:lang w:val="es-AR"/>
        </w:rPr>
        <w:t>Vcomp</w:t>
      </w:r>
      <w:proofErr w:type="spellEnd"/>
      <w:r>
        <w:rPr>
          <w:color w:val="000000" w:themeColor="text1"/>
          <w:lang w:val="es-AR"/>
        </w:rPr>
        <w:t xml:space="preserve">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proofErr w:type="spellStart"/>
      <w:r w:rsidR="00FB6B90" w:rsidRPr="00FB6B90">
        <w:rPr>
          <w:color w:val="000000" w:themeColor="text1"/>
          <w:lang w:val="es-AR"/>
        </w:rPr>
        <w:t>Vfb</w:t>
      </w:r>
      <w:proofErr w:type="spellEnd"/>
      <w:r w:rsidR="00FB6B90" w:rsidRPr="00FB6B90">
        <w:rPr>
          <w:color w:val="000000" w:themeColor="text1"/>
          <w:lang w:val="es-AR"/>
        </w:rPr>
        <w:t xml:space="preserve">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37440" behindDoc="0" locked="0" layoutInCell="1" allowOverlap="1" wp14:anchorId="133859CB" wp14:editId="643A2DC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39488" behindDoc="0" locked="0" layoutInCell="1" allowOverlap="1" wp14:anchorId="4519B4B8" wp14:editId="26FB7587">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7F23FA50" w:rsidR="00F73331" w:rsidRPr="00752E1B" w:rsidRDefault="00F73331" w:rsidP="00752E1B">
                            <w:pPr>
                              <w:pStyle w:val="Descripcin"/>
                              <w:ind w:firstLine="0"/>
                              <w:jc w:val="center"/>
                              <w:rPr>
                                <w:i w:val="0"/>
                                <w:noProof/>
                                <w:color w:val="000000" w:themeColor="text1"/>
                                <w:sz w:val="32"/>
                                <w:szCs w:val="24"/>
                              </w:rPr>
                            </w:pPr>
                            <w:bookmarkStart w:id="406" w:name="_Ref172589571"/>
                            <w:bookmarkStart w:id="407"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6"/>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7" type="#_x0000_t202" style="position:absolute;left:0;text-align:left;margin-left:21.3pt;margin-top:7.95pt;width:436.5pt;height:27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7F23FA50" w:rsidR="00F73331" w:rsidRPr="00752E1B" w:rsidRDefault="00F73331" w:rsidP="00752E1B">
                      <w:pPr>
                        <w:pStyle w:val="Descripcin"/>
                        <w:ind w:firstLine="0"/>
                        <w:jc w:val="center"/>
                        <w:rPr>
                          <w:i w:val="0"/>
                          <w:noProof/>
                          <w:color w:val="000000" w:themeColor="text1"/>
                          <w:sz w:val="32"/>
                          <w:szCs w:val="24"/>
                        </w:rPr>
                      </w:pPr>
                      <w:bookmarkStart w:id="408" w:name="_Ref172589571"/>
                      <w:bookmarkStart w:id="40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40512" behindDoc="0" locked="0" layoutInCell="1" allowOverlap="1" wp14:anchorId="53557E9F" wp14:editId="17D8790A">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867136" behindDoc="0" locked="0" layoutInCell="1" allowOverlap="1" wp14:anchorId="5AC108DE" wp14:editId="66A82290">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42560" behindDoc="0" locked="0" layoutInCell="1" allowOverlap="1" wp14:anchorId="0151F8E0" wp14:editId="5B42D56A">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24ABEACF" w:rsidR="00F73331" w:rsidRPr="002421A0" w:rsidRDefault="00F73331" w:rsidP="002421A0">
                            <w:pPr>
                              <w:pStyle w:val="Descripcin"/>
                              <w:jc w:val="center"/>
                              <w:rPr>
                                <w:i w:val="0"/>
                                <w:color w:val="000000" w:themeColor="text1"/>
                                <w:sz w:val="32"/>
                                <w:szCs w:val="24"/>
                              </w:rPr>
                            </w:pPr>
                            <w:bookmarkStart w:id="410" w:name="_Ref172589282"/>
                            <w:bookmarkStart w:id="411"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10"/>
                            <w:r w:rsidRPr="002421A0">
                              <w:rPr>
                                <w:i w:val="0"/>
                                <w:color w:val="000000" w:themeColor="text1"/>
                                <w:sz w:val="22"/>
                              </w:rPr>
                              <w:t>: Señales de salida presentes en OUTA (verde) y OUTB (rojo) (Fuente: elaboración propia).</w:t>
                            </w:r>
                            <w:bookmarkEnd w:id="4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8" type="#_x0000_t202" style="position:absolute;left:0;text-align:left;margin-left:0;margin-top:7.5pt;width:430.5pt;height:31.5pt;z-index:2518425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24ABEACF" w:rsidR="00F73331" w:rsidRPr="002421A0" w:rsidRDefault="00F73331" w:rsidP="002421A0">
                      <w:pPr>
                        <w:pStyle w:val="Descripcin"/>
                        <w:jc w:val="center"/>
                        <w:rPr>
                          <w:i w:val="0"/>
                          <w:color w:val="000000" w:themeColor="text1"/>
                          <w:sz w:val="32"/>
                          <w:szCs w:val="24"/>
                        </w:rPr>
                      </w:pPr>
                      <w:bookmarkStart w:id="412" w:name="_Ref172589282"/>
                      <w:bookmarkStart w:id="41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12"/>
                      <w:r w:rsidRPr="002421A0">
                        <w:rPr>
                          <w:i w:val="0"/>
                          <w:color w:val="000000" w:themeColor="text1"/>
                          <w:sz w:val="22"/>
                        </w:rPr>
                        <w:t>: Señales de salida presentes en OUTA (verde) y OUTB (rojo) (Fuente: elaboración propia).</w:t>
                      </w:r>
                      <w:bookmarkEnd w:id="41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semiciclo,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 xml:space="preserve">o dicho de otra manera, la mitad de la calculada con la </w:t>
      </w:r>
      <w:proofErr w:type="spellStart"/>
      <w:r w:rsidR="00D77C85">
        <w:rPr>
          <w:color w:val="000000" w:themeColor="text1"/>
          <w:lang w:val="es-AR"/>
        </w:rPr>
        <w:t>Ec</w:t>
      </w:r>
      <w:proofErr w:type="spellEnd"/>
      <w:r w:rsidR="00D77C85">
        <w:rPr>
          <w:color w:val="000000" w:themeColor="text1"/>
          <w:lang w:val="es-AR"/>
        </w:rPr>
        <w:t>.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849728" behindDoc="0" locked="0" layoutInCell="1" allowOverlap="1" wp14:anchorId="1919B86C" wp14:editId="2E021AF3">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5">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 xml:space="preserve">mentado en </w:t>
      </w:r>
      <w:proofErr w:type="spellStart"/>
      <w:r w:rsidR="00D2392B">
        <w:rPr>
          <w:lang w:val="es-AR"/>
        </w:rPr>
        <w:t>Proteus</w:t>
      </w:r>
      <w:proofErr w:type="spellEnd"/>
      <w:r w:rsidR="00D2392B">
        <w:rPr>
          <w:lang w:val="es-AR"/>
        </w:rPr>
        <w:t xml:space="preserve">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45632" behindDoc="0" locked="0" layoutInCell="1" allowOverlap="1" wp14:anchorId="1DF2E078" wp14:editId="21D0B525">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14A3ABF5" w:rsidR="00F73331" w:rsidRPr="00D2392B" w:rsidRDefault="00F73331" w:rsidP="00D2392B">
                            <w:pPr>
                              <w:pStyle w:val="Descripcin"/>
                              <w:ind w:firstLine="0"/>
                              <w:jc w:val="center"/>
                              <w:rPr>
                                <w:i w:val="0"/>
                                <w:noProof/>
                                <w:color w:val="000000" w:themeColor="text1"/>
                                <w:sz w:val="32"/>
                                <w:szCs w:val="24"/>
                              </w:rPr>
                            </w:pPr>
                            <w:bookmarkStart w:id="414" w:name="_Ref172881267"/>
                            <w:bookmarkStart w:id="415"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4"/>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9" type="#_x0000_t202" style="position:absolute;left:0;text-align:left;margin-left:0;margin-top:8.1pt;width:481.9pt;height:27.75pt;z-index:2518456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14A3ABF5" w:rsidR="00F73331" w:rsidRPr="00D2392B" w:rsidRDefault="00F73331" w:rsidP="00D2392B">
                      <w:pPr>
                        <w:pStyle w:val="Descripcin"/>
                        <w:ind w:firstLine="0"/>
                        <w:jc w:val="center"/>
                        <w:rPr>
                          <w:i w:val="0"/>
                          <w:noProof/>
                          <w:color w:val="000000" w:themeColor="text1"/>
                          <w:sz w:val="32"/>
                          <w:szCs w:val="24"/>
                        </w:rPr>
                      </w:pPr>
                      <w:bookmarkStart w:id="416" w:name="_Ref172881267"/>
                      <w:bookmarkStart w:id="417"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6"/>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7"/>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w:t>
      </w:r>
      <w:proofErr w:type="spellStart"/>
      <w:r>
        <w:rPr>
          <w:lang w:val="es-AR"/>
        </w:rPr>
        <w:t>Proteus</w:t>
      </w:r>
      <w:proofErr w:type="spellEnd"/>
      <w:r>
        <w:rPr>
          <w:lang w:val="es-AR"/>
        </w:rPr>
        <w:t xml:space="preserve">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w:t>
      </w:r>
      <w:proofErr w:type="spellStart"/>
      <w:r w:rsidR="00EA6470">
        <w:rPr>
          <w:lang w:val="es-AR"/>
        </w:rPr>
        <w:t>us</w:t>
      </w:r>
      <w:proofErr w:type="spellEnd"/>
      <w:r w:rsidR="00EA6470">
        <w:rPr>
          <w:lang w:val="es-AR"/>
        </w:rPr>
        <w:t>,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846656" behindDoc="0" locked="0" layoutInCell="1" allowOverlap="1" wp14:anchorId="62D1F868" wp14:editId="5EC21040">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6">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864064" behindDoc="0" locked="0" layoutInCell="1" allowOverlap="1" wp14:anchorId="49CB9907" wp14:editId="55F64FD9">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6">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w:t>
      </w:r>
      <w:proofErr w:type="spellStart"/>
      <w:r w:rsidR="0018205C">
        <w:rPr>
          <w:color w:val="000000" w:themeColor="text1"/>
          <w:lang w:val="es-AR"/>
        </w:rPr>
        <w:t>main.ino</w:t>
      </w:r>
      <w:proofErr w:type="spellEnd"/>
      <w:r w:rsidR="0018205C">
        <w:rPr>
          <w:color w:val="000000" w:themeColor="text1"/>
          <w:lang w:val="es-AR"/>
        </w:rPr>
        <w:t>”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866112" behindDoc="0" locked="0" layoutInCell="1" allowOverlap="1" wp14:anchorId="04B543D0" wp14:editId="6562278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5CB68241" w:rsidR="00F73331" w:rsidRPr="005E59A7" w:rsidRDefault="00F73331"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100" type="#_x0000_t202" style="position:absolute;left:0;text-align:left;margin-left:18.1pt;margin-top:9.45pt;width:442.05pt;height:27.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5CB68241" w:rsidR="00F73331" w:rsidRPr="005E59A7" w:rsidRDefault="00F73331"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850752" behindDoc="0" locked="0" layoutInCell="1" allowOverlap="1" wp14:anchorId="2E0A6901" wp14:editId="01941F66">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7"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852800" behindDoc="0" locked="0" layoutInCell="1" allowOverlap="1" wp14:anchorId="440F3087" wp14:editId="2A8530FF">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1995AE44" w:rsidR="00F73331" w:rsidRPr="00FF4C95" w:rsidRDefault="00F73331" w:rsidP="00FF4C95">
                            <w:pPr>
                              <w:pStyle w:val="Descripcin"/>
                              <w:ind w:firstLine="0"/>
                              <w:jc w:val="center"/>
                              <w:rPr>
                                <w:i w:val="0"/>
                                <w:noProof/>
                                <w:color w:val="000000" w:themeColor="text1"/>
                                <w:sz w:val="32"/>
                                <w:szCs w:val="24"/>
                              </w:rPr>
                            </w:pPr>
                            <w:bookmarkStart w:id="418" w:name="_Ref172744442"/>
                            <w:bookmarkStart w:id="419"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8"/>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101" type="#_x0000_t202" style="position:absolute;left:0;text-align:left;margin-left:0;margin-top:9.05pt;width:433.5pt;height:29.25pt;z-index:251852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1995AE44" w:rsidR="00F73331" w:rsidRPr="00FF4C95" w:rsidRDefault="00F73331" w:rsidP="00FF4C95">
                      <w:pPr>
                        <w:pStyle w:val="Descripcin"/>
                        <w:ind w:firstLine="0"/>
                        <w:jc w:val="center"/>
                        <w:rPr>
                          <w:i w:val="0"/>
                          <w:noProof/>
                          <w:color w:val="000000" w:themeColor="text1"/>
                          <w:sz w:val="32"/>
                          <w:szCs w:val="24"/>
                        </w:rPr>
                      </w:pPr>
                      <w:bookmarkStart w:id="420" w:name="_Ref172744442"/>
                      <w:bookmarkStart w:id="42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2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2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 xml:space="preserve">el calculado en la </w:t>
      </w:r>
      <w:proofErr w:type="spellStart"/>
      <w:r w:rsidR="00FF4C95">
        <w:rPr>
          <w:color w:val="000000" w:themeColor="text1"/>
          <w:lang w:val="es-AR"/>
        </w:rPr>
        <w:t>Ec</w:t>
      </w:r>
      <w:proofErr w:type="spellEnd"/>
      <w:r w:rsidR="00FF4C95">
        <w:rPr>
          <w:color w:val="000000" w:themeColor="text1"/>
          <w:lang w:val="es-AR"/>
        </w:rPr>
        <w:t>. (2-22) sin inconvenientes.</w:t>
      </w:r>
    </w:p>
    <w:p w14:paraId="1A200C77" w14:textId="22227D5C" w:rsidR="008C6F35" w:rsidRDefault="00622A89" w:rsidP="007F26C6">
      <w:pPr>
        <w:rPr>
          <w:lang w:val="es-AR"/>
        </w:rPr>
      </w:pPr>
      <w:r>
        <w:rPr>
          <w:noProof/>
          <w:lang w:val="es-AR"/>
        </w:rPr>
        <w:drawing>
          <wp:anchor distT="0" distB="0" distL="114300" distR="114300" simplePos="0" relativeHeight="251857920" behindDoc="0" locked="0" layoutInCell="1" allowOverlap="1" wp14:anchorId="0738C93D" wp14:editId="52B56F2B">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 xml:space="preserve">5 </w:t>
      </w:r>
      <w:proofErr w:type="spellStart"/>
      <w:r w:rsidR="008C6F35" w:rsidRPr="00F623C3">
        <w:rPr>
          <w:i/>
          <w:lang w:val="es-AR"/>
        </w:rPr>
        <w:t>seg</w:t>
      </w:r>
      <w:proofErr w:type="spellEnd"/>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855872" behindDoc="0" locked="0" layoutInCell="1" allowOverlap="1" wp14:anchorId="752FF6B2" wp14:editId="1576A35F">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B11BB8C" w:rsidR="00F73331" w:rsidRPr="00F623C3" w:rsidRDefault="00F73331" w:rsidP="00F623C3">
                            <w:pPr>
                              <w:pStyle w:val="Descripcin"/>
                              <w:ind w:firstLine="0"/>
                              <w:jc w:val="center"/>
                              <w:rPr>
                                <w:i w:val="0"/>
                                <w:noProof/>
                                <w:color w:val="000000" w:themeColor="text1"/>
                                <w:sz w:val="32"/>
                                <w:szCs w:val="24"/>
                              </w:rPr>
                            </w:pPr>
                            <w:bookmarkStart w:id="422" w:name="_Ref172746525"/>
                            <w:bookmarkStart w:id="423"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22"/>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102" type="#_x0000_t202" style="position:absolute;left:0;text-align:left;margin-left:430.7pt;margin-top:24.1pt;width:481.9pt;height:.05pt;z-index:2518558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B11BB8C" w:rsidR="00F73331" w:rsidRPr="00F623C3" w:rsidRDefault="00F73331" w:rsidP="00F623C3">
                      <w:pPr>
                        <w:pStyle w:val="Descripcin"/>
                        <w:ind w:firstLine="0"/>
                        <w:jc w:val="center"/>
                        <w:rPr>
                          <w:i w:val="0"/>
                          <w:noProof/>
                          <w:color w:val="000000" w:themeColor="text1"/>
                          <w:sz w:val="32"/>
                          <w:szCs w:val="24"/>
                        </w:rPr>
                      </w:pPr>
                      <w:bookmarkStart w:id="424" w:name="_Ref172746525"/>
                      <w:bookmarkStart w:id="42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2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2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856896" behindDoc="0" locked="0" layoutInCell="1" allowOverlap="1" wp14:anchorId="5B0F4790" wp14:editId="03662E1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0796CFAE" w:rsidR="00333FE6" w:rsidRPr="00D76AB7" w:rsidRDefault="00D76AB7" w:rsidP="00D76AB7">
      <w:pPr>
        <w:pStyle w:val="Descripcin"/>
        <w:ind w:firstLine="0"/>
        <w:jc w:val="center"/>
        <w:rPr>
          <w:i w:val="0"/>
          <w:color w:val="000000" w:themeColor="text1"/>
          <w:sz w:val="22"/>
          <w:lang w:val="es-AR"/>
        </w:rPr>
      </w:pPr>
      <w:bookmarkStart w:id="426" w:name="_Ref172882712"/>
      <w:bookmarkStart w:id="427" w:name="_Toc172761254"/>
      <w:r w:rsidRPr="00D76AB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9</w:t>
      </w:r>
      <w:r w:rsidR="000358F5">
        <w:rPr>
          <w:color w:val="000000" w:themeColor="text1"/>
          <w:sz w:val="22"/>
        </w:rPr>
        <w:fldChar w:fldCharType="end"/>
      </w:r>
      <w:bookmarkEnd w:id="426"/>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w:t>
      </w:r>
      <w:proofErr w:type="spellStart"/>
      <w:r w:rsidR="00F04573">
        <w:rPr>
          <w:i w:val="0"/>
          <w:color w:val="000000" w:themeColor="text1"/>
          <w:sz w:val="22"/>
        </w:rPr>
        <w:t>seg</w:t>
      </w:r>
      <w:proofErr w:type="spellEnd"/>
      <w:r w:rsidR="00F04573">
        <w:rPr>
          <w:i w:val="0"/>
          <w:color w:val="000000" w:themeColor="text1"/>
          <w:sz w:val="22"/>
        </w:rPr>
        <w:t>.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27"/>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50DD59B0" w:rsidR="003308EF" w:rsidRDefault="003308EF" w:rsidP="003308EF">
      <w:pPr>
        <w:pStyle w:val="Ttulo3"/>
        <w:numPr>
          <w:ilvl w:val="2"/>
          <w:numId w:val="1"/>
        </w:numPr>
        <w:rPr>
          <w:lang w:val="es-AR"/>
        </w:rPr>
      </w:pPr>
      <w:bookmarkStart w:id="428" w:name="_Toc172884099"/>
      <w:r>
        <w:rPr>
          <w:lang w:val="es-AR"/>
        </w:rPr>
        <w:lastRenderedPageBreak/>
        <w:t>Diseño e implementación del circuito físico en PCB</w:t>
      </w:r>
      <w:bookmarkEnd w:id="428"/>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w:t>
      </w:r>
      <w:proofErr w:type="spellStart"/>
      <w:r>
        <w:t>shield</w:t>
      </w:r>
      <w:proofErr w:type="spellEnd"/>
      <w:r>
        <w:t>” macho individuales y de a pares, para vincular o independizar las etapas mediante “</w:t>
      </w:r>
      <w:proofErr w:type="spellStart"/>
      <w:r>
        <w:t>jumpers</w:t>
      </w:r>
      <w:proofErr w:type="spellEnd"/>
      <w:r>
        <w:t>”,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 xml:space="preserve">potenciómetros del tipo </w:t>
      </w:r>
      <w:proofErr w:type="spellStart"/>
      <w:r>
        <w:t>Bourns</w:t>
      </w:r>
      <w:proofErr w:type="spellEnd"/>
      <w:r>
        <w:t xml:space="preserve">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w:t>
      </w:r>
      <w:proofErr w:type="spellStart"/>
      <w:r w:rsidR="00361B27">
        <w:rPr>
          <w:color w:val="000000" w:themeColor="text1"/>
        </w:rPr>
        <w:t>Vfb</w:t>
      </w:r>
      <w:proofErr w:type="spellEnd"/>
      <w:r w:rsidR="00361B27">
        <w:rPr>
          <w:color w:val="000000" w:themeColor="text1"/>
        </w:rPr>
        <w:t>)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 xml:space="preserve">utilizando nuevamente el software libre </w:t>
      </w:r>
      <w:proofErr w:type="spellStart"/>
      <w:r>
        <w:rPr>
          <w:color w:val="000000" w:themeColor="text1"/>
        </w:rPr>
        <w:t>KiCAD</w:t>
      </w:r>
      <w:proofErr w:type="spellEnd"/>
      <w:r>
        <w:rPr>
          <w:color w:val="000000" w:themeColor="text1"/>
        </w:rPr>
        <w:t xml:space="preserve">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 xml:space="preserve">mente con su </w:t>
      </w:r>
      <w:proofErr w:type="spellStart"/>
      <w:r>
        <w:rPr>
          <w:color w:val="000000" w:themeColor="text1"/>
        </w:rPr>
        <w:t>footprint</w:t>
      </w:r>
      <w:proofErr w:type="spellEnd"/>
      <w:r>
        <w:rPr>
          <w:color w:val="000000" w:themeColor="text1"/>
        </w:rPr>
        <w:t xml:space="preserve">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25152" behindDoc="0" locked="0" layoutInCell="1" allowOverlap="1" wp14:anchorId="3909CB05" wp14:editId="02039D4D">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90">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27200" behindDoc="0" locked="0" layoutInCell="1" allowOverlap="1" wp14:anchorId="10E2E48E" wp14:editId="5FB63E21">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21614715" w:rsidR="00F73331" w:rsidRPr="00C86C53" w:rsidRDefault="00F73331" w:rsidP="00C86C53">
                            <w:pPr>
                              <w:pStyle w:val="Descripcin"/>
                              <w:ind w:left="284" w:right="285" w:firstLine="0"/>
                              <w:jc w:val="center"/>
                              <w:rPr>
                                <w:i w:val="0"/>
                                <w:noProof/>
                                <w:color w:val="000000" w:themeColor="text1"/>
                                <w:sz w:val="32"/>
                                <w:szCs w:val="24"/>
                              </w:rPr>
                            </w:pPr>
                            <w:bookmarkStart w:id="429" w:name="_Ref172474011"/>
                            <w:bookmarkStart w:id="430"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9"/>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103" type="#_x0000_t202" style="position:absolute;left:0;text-align:left;margin-left:0;margin-top:22.75pt;width:481.9pt;height:.05pt;z-index:251827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21614715" w:rsidR="00F73331" w:rsidRPr="00C86C53" w:rsidRDefault="00F73331" w:rsidP="00C86C53">
                      <w:pPr>
                        <w:pStyle w:val="Descripcin"/>
                        <w:ind w:left="284" w:right="285" w:firstLine="0"/>
                        <w:jc w:val="center"/>
                        <w:rPr>
                          <w:i w:val="0"/>
                          <w:noProof/>
                          <w:color w:val="000000" w:themeColor="text1"/>
                          <w:sz w:val="32"/>
                          <w:szCs w:val="24"/>
                        </w:rPr>
                      </w:pPr>
                      <w:bookmarkStart w:id="431" w:name="_Ref172474011"/>
                      <w:bookmarkStart w:id="43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3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3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31296" behindDoc="0" locked="0" layoutInCell="1" allowOverlap="1" wp14:anchorId="3E0399ED" wp14:editId="6D7A69CE">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668E2A2F" w:rsidR="00F73331" w:rsidRPr="00CE1459" w:rsidRDefault="00F73331" w:rsidP="00CE1459">
                            <w:pPr>
                              <w:pStyle w:val="Descripcin"/>
                              <w:ind w:firstLine="0"/>
                              <w:jc w:val="center"/>
                              <w:rPr>
                                <w:i w:val="0"/>
                                <w:noProof/>
                                <w:color w:val="000000" w:themeColor="text1"/>
                                <w:sz w:val="32"/>
                                <w:szCs w:val="24"/>
                              </w:rPr>
                            </w:pPr>
                            <w:bookmarkStart w:id="433" w:name="_Ref172511388"/>
                            <w:bookmarkStart w:id="434"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33"/>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4" type="#_x0000_t202" style="position:absolute;left:0;text-align:left;margin-left:1.5pt;margin-top:247.95pt;width:481.9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668E2A2F" w:rsidR="00F73331" w:rsidRPr="00CE1459" w:rsidRDefault="00F73331" w:rsidP="00CE1459">
                      <w:pPr>
                        <w:pStyle w:val="Descripcin"/>
                        <w:ind w:firstLine="0"/>
                        <w:jc w:val="center"/>
                        <w:rPr>
                          <w:i w:val="0"/>
                          <w:noProof/>
                          <w:color w:val="000000" w:themeColor="text1"/>
                          <w:sz w:val="32"/>
                          <w:szCs w:val="24"/>
                        </w:rPr>
                      </w:pPr>
                      <w:bookmarkStart w:id="435" w:name="_Ref172511388"/>
                      <w:bookmarkStart w:id="43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3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6"/>
                    </w:p>
                  </w:txbxContent>
                </v:textbox>
              </v:shape>
            </w:pict>
          </mc:Fallback>
        </mc:AlternateContent>
      </w:r>
      <w:r>
        <w:rPr>
          <w:noProof/>
          <w:lang w:val="es-AR"/>
        </w:rPr>
        <w:drawing>
          <wp:anchor distT="0" distB="0" distL="114300" distR="114300" simplePos="0" relativeHeight="251829248" behindDoc="0" locked="0" layoutInCell="1" allowOverlap="1" wp14:anchorId="0B58789C" wp14:editId="0C39F14F">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32320" behindDoc="0" locked="0" layoutInCell="1" allowOverlap="1" wp14:anchorId="56EB8653" wp14:editId="25EB25B7">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34368" behindDoc="0" locked="0" layoutInCell="1" allowOverlap="1" wp14:anchorId="46392439" wp14:editId="491291EE">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22B83D1A" w:rsidR="00F73331" w:rsidRPr="00267C4F" w:rsidRDefault="00F73331" w:rsidP="00267C4F">
                            <w:pPr>
                              <w:pStyle w:val="Descripcin"/>
                              <w:jc w:val="center"/>
                              <w:rPr>
                                <w:i w:val="0"/>
                                <w:noProof/>
                                <w:color w:val="000000" w:themeColor="text1"/>
                                <w:sz w:val="32"/>
                                <w:szCs w:val="24"/>
                              </w:rPr>
                            </w:pPr>
                            <w:bookmarkStart w:id="437" w:name="_Ref172511499"/>
                            <w:bookmarkStart w:id="438"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5" type="#_x0000_t202" style="position:absolute;left:0;text-align:left;margin-left:4.15pt;margin-top:8.45pt;width:481.9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22B83D1A" w:rsidR="00F73331" w:rsidRPr="00267C4F" w:rsidRDefault="00F73331" w:rsidP="00267C4F">
                      <w:pPr>
                        <w:pStyle w:val="Descripcin"/>
                        <w:jc w:val="center"/>
                        <w:rPr>
                          <w:i w:val="0"/>
                          <w:noProof/>
                          <w:color w:val="000000" w:themeColor="text1"/>
                          <w:sz w:val="32"/>
                          <w:szCs w:val="24"/>
                        </w:rPr>
                      </w:pPr>
                      <w:bookmarkStart w:id="439" w:name="_Ref172511499"/>
                      <w:bookmarkStart w:id="44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4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41" w:name="_Ref172511301"/>
            <w:bookmarkStart w:id="442"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proofErr w:type="spellStart"/>
            <w:r>
              <w:t>Jumpers</w:t>
            </w:r>
            <w:proofErr w:type="spellEnd"/>
            <w:r>
              <w:t xml:space="preserve">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 xml:space="preserve">Bornera de entrada de </w:t>
            </w:r>
            <w:proofErr w:type="spellStart"/>
            <w:r>
              <w:t>Vbat</w:t>
            </w:r>
            <w:proofErr w:type="spellEnd"/>
            <w:r>
              <w: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46816DCA" w:rsidR="00EE0BEB" w:rsidRPr="00EE0BEB" w:rsidRDefault="00EE0BEB" w:rsidP="00EE0BEB">
      <w:pPr>
        <w:pStyle w:val="Descripcin"/>
        <w:keepNext/>
        <w:ind w:left="1134" w:right="1133" w:firstLine="0"/>
        <w:jc w:val="center"/>
        <w:rPr>
          <w:i w:val="0"/>
        </w:rPr>
      </w:pPr>
      <w:bookmarkStart w:id="443" w:name="_Toc172884145"/>
      <w:r w:rsidRPr="00CE1459">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9</w:t>
      </w:r>
      <w:r w:rsidR="00176E96">
        <w:rPr>
          <w:color w:val="000000" w:themeColor="text1"/>
          <w:sz w:val="22"/>
        </w:rPr>
        <w:fldChar w:fldCharType="end"/>
      </w:r>
      <w:bookmarkEnd w:id="441"/>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42"/>
      <w:bookmarkEnd w:id="443"/>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4402430" w:rsidR="006C597D" w:rsidRDefault="00574781" w:rsidP="006C597D">
      <w:pPr>
        <w:pStyle w:val="Ttulo2"/>
        <w:numPr>
          <w:ilvl w:val="1"/>
          <w:numId w:val="1"/>
        </w:numPr>
        <w:ind w:left="2552" w:right="2267" w:hanging="567"/>
        <w:rPr>
          <w:lang w:val="es-AR"/>
        </w:rPr>
      </w:pPr>
      <w:bookmarkStart w:id="444" w:name="_Toc172884100"/>
      <w:r>
        <w:rPr>
          <w:lang w:val="es-AR"/>
        </w:rPr>
        <w:lastRenderedPageBreak/>
        <w:t>Consideraciones para el</w:t>
      </w:r>
      <w:r w:rsidR="006C597D">
        <w:rPr>
          <w:lang w:val="es-AR"/>
        </w:rPr>
        <w:t xml:space="preserve"> ensayo</w:t>
      </w:r>
      <w:r>
        <w:rPr>
          <w:lang w:val="es-AR"/>
        </w:rPr>
        <w:t xml:space="preserve"> del prototipo</w:t>
      </w:r>
      <w:bookmarkEnd w:id="444"/>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w:t>
      </w:r>
      <w:proofErr w:type="spellStart"/>
      <w:r>
        <w:rPr>
          <w:lang w:val="es-AR"/>
        </w:rPr>
        <w:t>Ohms</w:t>
      </w:r>
      <w:proofErr w:type="spellEnd"/>
      <w:r>
        <w:rPr>
          <w:lang w:val="es-AR"/>
        </w:rPr>
        <w:t xml:space="preserve">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860992" behindDoc="0" locked="0" layoutInCell="1" allowOverlap="1" wp14:anchorId="2BFD0CB5" wp14:editId="687536FE">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4">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38D6C46" id="Grupo 314" o:spid="_x0000_s1026" style="position:absolute;margin-left:0;margin-top:40.25pt;width:345.75pt;height:191pt;z-index:251860992;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5"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6"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863040" behindDoc="0" locked="0" layoutInCell="1" allowOverlap="1" wp14:anchorId="33DD0044" wp14:editId="73CB9ED0">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0AC084ED" w:rsidR="00F73331" w:rsidRPr="00294EAA" w:rsidRDefault="00F73331" w:rsidP="00294EAA">
                            <w:pPr>
                              <w:pStyle w:val="Descripcin"/>
                              <w:ind w:firstLine="0"/>
                              <w:jc w:val="center"/>
                              <w:rPr>
                                <w:i w:val="0"/>
                                <w:noProof/>
                                <w:color w:val="000000" w:themeColor="text1"/>
                                <w:sz w:val="32"/>
                                <w:szCs w:val="24"/>
                              </w:rPr>
                            </w:pPr>
                            <w:bookmarkStart w:id="445" w:name="_Ref172760945"/>
                            <w:bookmarkStart w:id="446"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5"/>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6" type="#_x0000_t202" style="position:absolute;left:0;text-align:left;margin-left:0;margin-top:1.1pt;width:459pt;height:29.25pt;z-index:251863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0AC084ED" w:rsidR="00F73331" w:rsidRPr="00294EAA" w:rsidRDefault="00F73331" w:rsidP="00294EAA">
                      <w:pPr>
                        <w:pStyle w:val="Descripcin"/>
                        <w:ind w:firstLine="0"/>
                        <w:jc w:val="center"/>
                        <w:rPr>
                          <w:i w:val="0"/>
                          <w:noProof/>
                          <w:color w:val="000000" w:themeColor="text1"/>
                          <w:sz w:val="32"/>
                          <w:szCs w:val="24"/>
                        </w:rPr>
                      </w:pPr>
                      <w:bookmarkStart w:id="447" w:name="_Ref172760945"/>
                      <w:bookmarkStart w:id="44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8"/>
                    </w:p>
                  </w:txbxContent>
                </v:textbox>
                <w10:wrap anchorx="margin"/>
              </v:shape>
            </w:pict>
          </mc:Fallback>
        </mc:AlternateContent>
      </w:r>
    </w:p>
    <w:p w14:paraId="79866E08" w14:textId="02B0A7FE" w:rsidR="00597630" w:rsidRDefault="00C35808" w:rsidP="005A564F">
      <w:pPr>
        <w:pStyle w:val="Ttulo1"/>
        <w:numPr>
          <w:ilvl w:val="0"/>
          <w:numId w:val="1"/>
        </w:numPr>
      </w:pPr>
      <w:bookmarkStart w:id="449" w:name="_Toc172884101"/>
      <w:r>
        <w:lastRenderedPageBreak/>
        <w:t>Ensayos realizados y re</w:t>
      </w:r>
      <w:r w:rsidR="00A933AB">
        <w:t>sultados obtenidos</w:t>
      </w:r>
      <w:bookmarkEnd w:id="449"/>
    </w:p>
    <w:p w14:paraId="1B6522FD" w14:textId="72F35FC9" w:rsidR="00A933AB" w:rsidRDefault="00A933AB" w:rsidP="005A564F">
      <w:pPr>
        <w:pStyle w:val="Ttulo2"/>
        <w:numPr>
          <w:ilvl w:val="1"/>
          <w:numId w:val="1"/>
        </w:numPr>
        <w:ind w:left="2552" w:right="2267" w:hanging="567"/>
      </w:pPr>
      <w:bookmarkStart w:id="450" w:name="_Toc172884102"/>
      <w:r>
        <w:t>Fuente de alimentación</w:t>
      </w:r>
      <w:bookmarkEnd w:id="450"/>
    </w:p>
    <w:p w14:paraId="735489C1" w14:textId="28725639" w:rsidR="00BD2165" w:rsidRPr="00BD2165" w:rsidRDefault="00BD2165" w:rsidP="00BD2165">
      <w:r>
        <w:t xml:space="preserve">Como primera instancia, </w:t>
      </w:r>
      <w:r w:rsidR="0058608B">
        <w:t>resulta necesario</w:t>
      </w:r>
      <w:r>
        <w:t xml:space="preserve"> contar con un claro contexto sobre las capacidades de la fuente de alimentación para responder a las necesidades del sistema de electroestimu</w:t>
      </w:r>
      <w:r w:rsidR="0058608B">
        <w:t>lación.</w:t>
      </w:r>
      <w:r>
        <w:t xml:space="preserve"> </w:t>
      </w:r>
      <w:r w:rsidR="0058608B">
        <w:t>En este sentido, es necesaria</w:t>
      </w:r>
      <w:r>
        <w:t xml:space="preserve"> la realización de pruebas</w:t>
      </w:r>
      <w:r w:rsidR="0058608B">
        <w:t xml:space="preserve"> ya sea, del funcionamiento aislado de sus bloques constitutivos, como de su desempeño integral en términos de</w:t>
      </w:r>
      <w:r>
        <w:t xml:space="preserve"> su rendimiento, capacidades de corriente y regulación de carga. Una clara delimitación de los parámetros de funcionamient</w:t>
      </w:r>
      <w:r w:rsidR="0058608B">
        <w:t xml:space="preserve">o en estos aspectos, permitirán </w:t>
      </w:r>
      <w:r>
        <w:t>una correcta caracterización de las limitaciones del sistema en su conjunto.</w:t>
      </w:r>
    </w:p>
    <w:p w14:paraId="70DA150C" w14:textId="4EE3496B" w:rsidR="00A933AB" w:rsidRDefault="00A933AB" w:rsidP="005A564F">
      <w:pPr>
        <w:pStyle w:val="Ttulo3"/>
        <w:numPr>
          <w:ilvl w:val="2"/>
          <w:numId w:val="1"/>
        </w:numPr>
      </w:pPr>
      <w:bookmarkStart w:id="451" w:name="_Toc172884103"/>
      <w:r>
        <w:t>Ensayo por etapas</w:t>
      </w:r>
      <w:r w:rsidR="009B6124">
        <w:t>,</w:t>
      </w:r>
      <w:r>
        <w:t xml:space="preserve"> en </w:t>
      </w:r>
      <w:r w:rsidR="00D43695">
        <w:t>vacío</w:t>
      </w:r>
      <w:bookmarkEnd w:id="451"/>
    </w:p>
    <w:p w14:paraId="189656FA" w14:textId="12AB543E" w:rsidR="009A6F85" w:rsidRDefault="00424B99" w:rsidP="009A6F85">
      <w:r>
        <w:t>Seguidamente se describirán el sistema que conforma la Fuente de Alimentación desde la perspectiva de sus bloquen funcionales independientes: el regulador PWM basado en un SG3525, el duplicador de tensión basado en el CI 555 y las etapas de BT como AT del puente H</w:t>
      </w:r>
      <w:r w:rsidR="00770E9F">
        <w:t xml:space="preserve">. </w:t>
      </w:r>
    </w:p>
    <w:p w14:paraId="4AF90F36" w14:textId="37EE84D5" w:rsidR="004E38EB" w:rsidRPr="008E008B" w:rsidRDefault="00770E9F" w:rsidP="008E008B">
      <w:r>
        <w:t>Dichos ensayos están, en algunos casos, realizados con los bloques individuales “independizados” de los demás y siempre con el sistema en vacía en las</w:t>
      </w:r>
      <w:r w:rsidR="008E008B">
        <w:t xml:space="preserve"> salidas V</w:t>
      </w:r>
      <w:r w:rsidR="00ED2F51" w:rsidRPr="00ED2F51">
        <w:rPr>
          <w:vertAlign w:val="subscript"/>
        </w:rPr>
        <w:t>AT</w:t>
      </w:r>
      <w:r w:rsidR="00ED2F51">
        <w:t>±</w:t>
      </w:r>
      <w:r w:rsidR="008E008B">
        <w:t xml:space="preserve"> y en lazo abierto.</w:t>
      </w:r>
    </w:p>
    <w:p w14:paraId="3EBCB91C" w14:textId="77777777" w:rsidR="00770E9F" w:rsidRDefault="00770E9F" w:rsidP="00770E9F">
      <w:pPr>
        <w:pStyle w:val="Ttulo4"/>
        <w:numPr>
          <w:ilvl w:val="3"/>
          <w:numId w:val="1"/>
        </w:numPr>
      </w:pPr>
      <w:r>
        <w:t>Doblador de tensión y regulador PWM</w:t>
      </w:r>
    </w:p>
    <w:p w14:paraId="73580421" w14:textId="6886FD4A" w:rsidR="008E008B" w:rsidRPr="008E008B" w:rsidRDefault="008E008B" w:rsidP="008E008B">
      <w:pPr>
        <w:pStyle w:val="Prrafodelista"/>
        <w:numPr>
          <w:ilvl w:val="0"/>
          <w:numId w:val="25"/>
        </w:numPr>
        <w:ind w:left="709"/>
        <w:rPr>
          <w:i/>
          <w:u w:val="single"/>
        </w:rPr>
      </w:pPr>
      <w:r w:rsidRPr="008E008B">
        <w:rPr>
          <w:i/>
          <w:u w:val="single"/>
        </w:rPr>
        <w:t xml:space="preserve">Doblador de tensión con CI </w:t>
      </w:r>
      <w:r>
        <w:rPr>
          <w:i/>
          <w:u w:val="single"/>
        </w:rPr>
        <w:t>NE555</w:t>
      </w:r>
    </w:p>
    <w:p w14:paraId="4E308256" w14:textId="480AF8B9" w:rsidR="00770E9F" w:rsidRDefault="009E1A11" w:rsidP="00770E9F">
      <w:r>
        <w:rPr>
          <w:noProof/>
          <w:lang w:val="es-AR"/>
        </w:rPr>
        <w:drawing>
          <wp:anchor distT="0" distB="0" distL="114300" distR="114300" simplePos="0" relativeHeight="251868160" behindDoc="0" locked="0" layoutInCell="1" allowOverlap="1" wp14:anchorId="2F7BC5DA" wp14:editId="65988B05">
            <wp:simplePos x="0" y="0"/>
            <wp:positionH relativeFrom="margin">
              <wp:align>center</wp:align>
            </wp:positionH>
            <wp:positionV relativeFrom="paragraph">
              <wp:posOffset>1047115</wp:posOffset>
            </wp:positionV>
            <wp:extent cx="3390900" cy="2034540"/>
            <wp:effectExtent l="19050" t="19050" r="19050" b="22860"/>
            <wp:wrapNone/>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ESIS - Figura 3-1.BMP"/>
                    <pic:cNvPicPr/>
                  </pic:nvPicPr>
                  <pic:blipFill>
                    <a:blip r:embed="rId197">
                      <a:extLst>
                        <a:ext uri="{28A0092B-C50C-407E-A947-70E740481C1C}">
                          <a14:useLocalDpi xmlns:a14="http://schemas.microsoft.com/office/drawing/2010/main" val="0"/>
                        </a:ext>
                      </a:extLst>
                    </a:blip>
                    <a:stretch>
                      <a:fillRect/>
                    </a:stretch>
                  </pic:blipFill>
                  <pic:spPr>
                    <a:xfrm>
                      <a:off x="0" y="0"/>
                      <a:ext cx="3390900" cy="2034540"/>
                    </a:xfrm>
                    <a:prstGeom prst="rect">
                      <a:avLst/>
                    </a:prstGeom>
                    <a:ln>
                      <a:solidFill>
                        <a:schemeClr val="tx1"/>
                      </a:solidFill>
                    </a:ln>
                  </pic:spPr>
                </pic:pic>
              </a:graphicData>
            </a:graphic>
          </wp:anchor>
        </w:drawing>
      </w:r>
      <w:r w:rsidR="004E38EB">
        <w:t xml:space="preserve">En primera instancia, el doblador de tensión, cuya implementación responde al circuito esquemático de </w:t>
      </w:r>
      <w:r w:rsidR="004E38EB" w:rsidRPr="0040016D">
        <w:t xml:space="preserve">la </w:t>
      </w:r>
      <w:r w:rsidR="004E38EB" w:rsidRPr="0040016D">
        <w:fldChar w:fldCharType="begin"/>
      </w:r>
      <w:r w:rsidR="004E38EB" w:rsidRPr="0040016D">
        <w:instrText xml:space="preserve"> REF _Ref172473037 \h </w:instrText>
      </w:r>
      <w:r w:rsidR="0040016D">
        <w:instrText xml:space="preserve"> \* MERGEFORMAT </w:instrText>
      </w:r>
      <w:r w:rsidR="004E38EB" w:rsidRPr="0040016D">
        <w:fldChar w:fldCharType="separate"/>
      </w:r>
      <w:r>
        <w:rPr>
          <w:color w:val="000000" w:themeColor="text1"/>
        </w:rPr>
        <w:t>Fig.</w:t>
      </w:r>
      <w:r w:rsidR="004E38EB" w:rsidRPr="0040016D">
        <w:rPr>
          <w:color w:val="000000" w:themeColor="text1"/>
        </w:rPr>
        <w:t xml:space="preserve"> </w:t>
      </w:r>
      <w:r w:rsidR="00364BD4" w:rsidRPr="00364BD4">
        <w:rPr>
          <w:color w:val="0070C0"/>
          <w:u w:val="single"/>
        </w:rPr>
        <w:t>(</w:t>
      </w:r>
      <w:r w:rsidR="004E38EB" w:rsidRPr="0040016D">
        <w:rPr>
          <w:noProof/>
          <w:color w:val="0070C0"/>
          <w:u w:val="single"/>
        </w:rPr>
        <w:t>2</w:t>
      </w:r>
      <w:r w:rsidR="004E38EB" w:rsidRPr="0040016D">
        <w:rPr>
          <w:color w:val="0070C0"/>
          <w:u w:val="single"/>
        </w:rPr>
        <w:noBreakHyphen/>
      </w:r>
      <w:r w:rsidR="004E38EB" w:rsidRPr="0040016D">
        <w:rPr>
          <w:noProof/>
          <w:color w:val="0070C0"/>
          <w:u w:val="single"/>
        </w:rPr>
        <w:t>59</w:t>
      </w:r>
      <w:r w:rsidR="004E38EB" w:rsidRPr="0040016D">
        <w:fldChar w:fldCharType="end"/>
      </w:r>
      <w:r w:rsidR="00364BD4" w:rsidRPr="00364BD4">
        <w:rPr>
          <w:color w:val="0070C0"/>
          <w:u w:val="single"/>
        </w:rPr>
        <w:t>)</w:t>
      </w:r>
      <w:r>
        <w:t>,</w:t>
      </w:r>
      <w:r w:rsidR="0040016D">
        <w:t xml:space="preserve"> presentó </w:t>
      </w:r>
      <w:r>
        <w:t>una señal de</w:t>
      </w:r>
      <w:r w:rsidR="0040016D">
        <w:t xml:space="preserve"> salid</w:t>
      </w:r>
      <w:r w:rsidR="00B64F01">
        <w:t>a con una frecuencia de f = 950.</w:t>
      </w:r>
      <w:r w:rsidR="0040016D">
        <w:t>2 Hz, un ciclo de trabajo de 43% y una tensión d</w:t>
      </w:r>
      <w:r w:rsidR="00B64F01">
        <w:t>e estado alto en su PIN-3 de 11.</w:t>
      </w:r>
      <w:r w:rsidR="0040016D">
        <w:t>6 V</w:t>
      </w:r>
      <w:r w:rsidR="008A5418">
        <w:t xml:space="preserve">, la forma de onda registrada se presenta en </w:t>
      </w:r>
      <w:r w:rsidR="008A5418" w:rsidRPr="009E1A11">
        <w:t>la</w:t>
      </w:r>
      <w:r w:rsidRPr="009E1A11">
        <w:t xml:space="preserve"> </w:t>
      </w:r>
      <w:r w:rsidRPr="009E1A11">
        <w:fldChar w:fldCharType="begin"/>
      </w:r>
      <w:r w:rsidRPr="009E1A11">
        <w:instrText xml:space="preserve"> REF _Ref184484068 \h </w:instrText>
      </w:r>
      <w:r>
        <w:instrText xml:space="preserve"> \* MERGEFORMAT </w:instrText>
      </w:r>
      <w:r w:rsidRPr="009E1A11">
        <w:fldChar w:fldCharType="separate"/>
      </w:r>
      <w:r w:rsidRPr="009E1A11">
        <w:rPr>
          <w:color w:val="000000" w:themeColor="text1"/>
        </w:rPr>
        <w:t xml:space="preserve">Figura </w:t>
      </w:r>
      <w:r w:rsidR="00364BD4" w:rsidRPr="00364BD4">
        <w:rPr>
          <w:color w:val="0070C0"/>
          <w:u w:val="single"/>
        </w:rPr>
        <w:t>(</w:t>
      </w:r>
      <w:r w:rsidRPr="009E1A11">
        <w:rPr>
          <w:color w:val="0070C0"/>
          <w:u w:val="single"/>
        </w:rPr>
        <w:t>3</w:t>
      </w:r>
      <w:r w:rsidRPr="009E1A11">
        <w:rPr>
          <w:color w:val="0070C0"/>
          <w:u w:val="single"/>
        </w:rPr>
        <w:noBreakHyphen/>
        <w:t>1</w:t>
      </w:r>
      <w:r w:rsidRPr="009E1A11">
        <w:fldChar w:fldCharType="end"/>
      </w:r>
      <w:r w:rsidR="00364BD4" w:rsidRPr="00364BD4">
        <w:rPr>
          <w:color w:val="0070C0"/>
          <w:u w:val="single"/>
        </w:rPr>
        <w:t>)</w:t>
      </w:r>
      <w:r w:rsidR="008A5418">
        <w:t>:</w:t>
      </w:r>
    </w:p>
    <w:p w14:paraId="2954D3B7" w14:textId="0539A36F" w:rsidR="008A5418" w:rsidRDefault="008A5418" w:rsidP="008A5418">
      <w:pPr>
        <w:keepNext/>
        <w:ind w:firstLine="0"/>
        <w:jc w:val="center"/>
      </w:pPr>
    </w:p>
    <w:p w14:paraId="415FC4DD" w14:textId="77777777" w:rsidR="009E1A11" w:rsidRDefault="009E1A11" w:rsidP="008A5418">
      <w:pPr>
        <w:keepNext/>
        <w:ind w:firstLine="0"/>
        <w:jc w:val="center"/>
      </w:pPr>
    </w:p>
    <w:p w14:paraId="4FA621F5" w14:textId="77777777" w:rsidR="009E1A11" w:rsidRDefault="009E1A11" w:rsidP="008A5418">
      <w:pPr>
        <w:keepNext/>
        <w:ind w:firstLine="0"/>
        <w:jc w:val="center"/>
      </w:pPr>
    </w:p>
    <w:p w14:paraId="33719689" w14:textId="77777777" w:rsidR="009E1A11" w:rsidRDefault="009E1A11" w:rsidP="008A5418">
      <w:pPr>
        <w:keepNext/>
        <w:ind w:firstLine="0"/>
        <w:jc w:val="center"/>
      </w:pPr>
    </w:p>
    <w:p w14:paraId="27A8DA24" w14:textId="77777777" w:rsidR="009E1A11" w:rsidRDefault="009E1A11" w:rsidP="008A5418">
      <w:pPr>
        <w:keepNext/>
        <w:ind w:firstLine="0"/>
        <w:jc w:val="center"/>
      </w:pPr>
    </w:p>
    <w:p w14:paraId="13C55ECA" w14:textId="77777777" w:rsidR="009E1A11" w:rsidRDefault="009E1A11" w:rsidP="008A5418">
      <w:pPr>
        <w:keepNext/>
        <w:ind w:firstLine="0"/>
        <w:jc w:val="center"/>
      </w:pPr>
    </w:p>
    <w:p w14:paraId="523CE6FE" w14:textId="5F540208" w:rsidR="008A5418" w:rsidRDefault="008A5418" w:rsidP="008A5418">
      <w:pPr>
        <w:pStyle w:val="Descripcin"/>
        <w:jc w:val="center"/>
        <w:rPr>
          <w:i w:val="0"/>
          <w:color w:val="000000" w:themeColor="text1"/>
          <w:sz w:val="22"/>
        </w:rPr>
      </w:pPr>
      <w:bookmarkStart w:id="452" w:name="_Ref184484068"/>
      <w:r w:rsidRPr="008A5418">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3</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bookmarkEnd w:id="452"/>
      <w:r w:rsidRPr="008A5418">
        <w:rPr>
          <w:color w:val="000000" w:themeColor="text1"/>
          <w:sz w:val="22"/>
        </w:rPr>
        <w:t xml:space="preserve">: </w:t>
      </w:r>
      <w:r w:rsidRPr="009E1A11">
        <w:rPr>
          <w:i w:val="0"/>
          <w:color w:val="000000" w:themeColor="text1"/>
          <w:sz w:val="22"/>
        </w:rPr>
        <w:t>Señal de salida del PIN-3 del 555 que conforma el duplicador de tensión.</w:t>
      </w:r>
    </w:p>
    <w:p w14:paraId="44E6E70A" w14:textId="11DA369A" w:rsidR="00364BD4" w:rsidRDefault="009E1A11" w:rsidP="00364BD4">
      <w:r>
        <w:lastRenderedPageBreak/>
        <w:t>E</w:t>
      </w:r>
      <w:r w:rsidR="00393974">
        <w:t>sta señal resultó</w:t>
      </w:r>
      <w:r>
        <w:t xml:space="preserve"> invariante para todos los estados de funcionamiento de la fuente, solo dependiente</w:t>
      </w:r>
      <w:r w:rsidR="00393974">
        <w:t xml:space="preserve"> de la fuente de alimentación el CI. En este sentido, las tensiones medidas a la salida del doblador, que se corresponde con la tensión sobre el capacitor C6 de la </w:t>
      </w:r>
      <w:r w:rsidR="00393974" w:rsidRPr="0040016D">
        <w:fldChar w:fldCharType="begin"/>
      </w:r>
      <w:r w:rsidR="00393974" w:rsidRPr="0040016D">
        <w:instrText xml:space="preserve"> REF _Ref172473037 \h </w:instrText>
      </w:r>
      <w:r w:rsidR="00393974">
        <w:instrText xml:space="preserve"> \* MERGEFORMAT </w:instrText>
      </w:r>
      <w:r w:rsidR="00393974" w:rsidRPr="0040016D">
        <w:fldChar w:fldCharType="separate"/>
      </w:r>
      <w:r w:rsidR="00393974">
        <w:rPr>
          <w:color w:val="000000" w:themeColor="text1"/>
        </w:rPr>
        <w:t>Fig.</w:t>
      </w:r>
      <w:r w:rsidR="00393974" w:rsidRPr="0040016D">
        <w:rPr>
          <w:color w:val="000000" w:themeColor="text1"/>
        </w:rPr>
        <w:t xml:space="preserve"> </w:t>
      </w:r>
      <w:r w:rsidR="00364BD4" w:rsidRPr="00364BD4">
        <w:rPr>
          <w:color w:val="0070C0"/>
          <w:u w:val="single"/>
        </w:rPr>
        <w:t>(</w:t>
      </w:r>
      <w:r w:rsidR="00393974" w:rsidRPr="0040016D">
        <w:rPr>
          <w:noProof/>
          <w:color w:val="0070C0"/>
          <w:u w:val="single"/>
        </w:rPr>
        <w:t>2</w:t>
      </w:r>
      <w:r w:rsidR="00393974" w:rsidRPr="0040016D">
        <w:rPr>
          <w:color w:val="0070C0"/>
          <w:u w:val="single"/>
        </w:rPr>
        <w:noBreakHyphen/>
      </w:r>
      <w:r w:rsidR="00393974" w:rsidRPr="0040016D">
        <w:rPr>
          <w:noProof/>
          <w:color w:val="0070C0"/>
          <w:u w:val="single"/>
        </w:rPr>
        <w:t>59</w:t>
      </w:r>
      <w:r w:rsidR="00393974" w:rsidRPr="0040016D">
        <w:fldChar w:fldCharType="end"/>
      </w:r>
      <w:r w:rsidR="00364BD4" w:rsidRPr="00364BD4">
        <w:rPr>
          <w:color w:val="0070C0"/>
          <w:u w:val="single"/>
        </w:rPr>
        <w:t>)</w:t>
      </w:r>
      <w:r w:rsidR="00393974">
        <w:t>, sí presento distintos valores estando en vac</w:t>
      </w:r>
      <w:r w:rsidR="008F5095">
        <w:t>ío o con carga, esta última</w:t>
      </w:r>
      <w:r w:rsidR="00393974">
        <w:t xml:space="preserve"> siendo representada por las corriente</w:t>
      </w:r>
      <w:r w:rsidR="00F95FCC">
        <w:t>s</w:t>
      </w:r>
      <w:r w:rsidR="00393974">
        <w:t xml:space="preserve"> demandadas por los </w:t>
      </w:r>
      <w:r w:rsidR="00393974" w:rsidRPr="00364BD4">
        <w:t xml:space="preserve">colectores de los optoacopladores U2 y U7, del circuito esquemático de la </w:t>
      </w:r>
      <w:r w:rsidR="00F95FCC" w:rsidRPr="00364BD4">
        <w:fldChar w:fldCharType="begin"/>
      </w:r>
      <w:r w:rsidR="00F95FCC" w:rsidRPr="00364BD4">
        <w:instrText xml:space="preserve"> REF _Ref172474011 \h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70</w:t>
      </w:r>
      <w:r w:rsidR="00F95FCC" w:rsidRPr="00364BD4">
        <w:fldChar w:fldCharType="end"/>
      </w:r>
      <w:r w:rsidR="00F95FCC" w:rsidRPr="00364BD4">
        <w:rPr>
          <w:color w:val="0070C0"/>
          <w:u w:val="single"/>
        </w:rPr>
        <w:t>)</w:t>
      </w:r>
      <w:r w:rsidR="00F95FCC" w:rsidRPr="00364BD4">
        <w:t xml:space="preserve">. Esta variación de tensión, responde al comportamiento simulado, cuya dinámica se presentó en la </w:t>
      </w:r>
      <w:r w:rsidR="00F95FCC" w:rsidRPr="00364BD4">
        <w:fldChar w:fldCharType="begin"/>
      </w:r>
      <w:r w:rsidR="00F95FCC" w:rsidRPr="00364BD4">
        <w:instrText xml:space="preserve"> REF _Ref172744442 \h </w:instrText>
      </w:r>
      <w:r w:rsidR="00364BD4">
        <w:instrText xml:space="preserve">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67</w:t>
      </w:r>
      <w:r w:rsidR="00F95FCC" w:rsidRPr="00364BD4">
        <w:fldChar w:fldCharType="end"/>
      </w:r>
      <w:r w:rsidR="00364BD4" w:rsidRPr="00364BD4">
        <w:rPr>
          <w:color w:val="0070C0"/>
          <w:u w:val="single"/>
        </w:rPr>
        <w:t>)</w:t>
      </w:r>
      <w:r w:rsidR="008F5095">
        <w:t xml:space="preserve"> y</w:t>
      </w:r>
      <w:r w:rsidR="00F95FCC" w:rsidRPr="00364BD4">
        <w:t xml:space="preserve"> los valores medidos, con carga y sin carga se presentan en la</w:t>
      </w:r>
      <w:r w:rsidR="00364BD4" w:rsidRPr="00364BD4">
        <w:t xml:space="preserve"> </w:t>
      </w:r>
      <w:r w:rsidR="00364BD4" w:rsidRPr="00364BD4">
        <w:fldChar w:fldCharType="begin"/>
      </w:r>
      <w:r w:rsidR="00364BD4" w:rsidRPr="00364BD4">
        <w:instrText xml:space="preserve"> REF _Ref184485568 \h </w:instrText>
      </w:r>
      <w:r w:rsidR="00364BD4">
        <w:instrText xml:space="preserve"> \* MERGEFORMAT </w:instrText>
      </w:r>
      <w:r w:rsidR="00364BD4" w:rsidRPr="00364BD4">
        <w:fldChar w:fldCharType="separate"/>
      </w:r>
      <w:r w:rsidR="00364BD4" w:rsidRPr="00364BD4">
        <w:t xml:space="preserve">Tabla </w:t>
      </w:r>
      <w:r w:rsidR="00364BD4" w:rsidRPr="00364BD4">
        <w:rPr>
          <w:color w:val="0070C0"/>
          <w:u w:val="single"/>
        </w:rPr>
        <w:t>(</w:t>
      </w:r>
      <w:r w:rsidR="00364BD4" w:rsidRPr="00364BD4">
        <w:rPr>
          <w:noProof/>
          <w:color w:val="0070C0"/>
          <w:u w:val="single"/>
        </w:rPr>
        <w:t>3</w:t>
      </w:r>
      <w:r w:rsidR="00364BD4" w:rsidRPr="00364BD4">
        <w:rPr>
          <w:color w:val="0070C0"/>
          <w:u w:val="single"/>
        </w:rPr>
        <w:noBreakHyphen/>
      </w:r>
      <w:r w:rsidR="00364BD4" w:rsidRPr="00364BD4">
        <w:rPr>
          <w:noProof/>
          <w:color w:val="0070C0"/>
          <w:u w:val="single"/>
        </w:rPr>
        <w:t>1</w:t>
      </w:r>
      <w:r w:rsidR="00364BD4" w:rsidRPr="00364BD4">
        <w:fldChar w:fldCharType="end"/>
      </w:r>
      <w:r w:rsidR="00364BD4" w:rsidRPr="00364BD4">
        <w:rPr>
          <w:color w:val="0070C0"/>
          <w:u w:val="single"/>
        </w:rPr>
        <w:t>)</w:t>
      </w:r>
      <w:r w:rsidR="00F95FCC" w:rsidRPr="00364BD4">
        <w:t>:</w:t>
      </w:r>
    </w:p>
    <w:p w14:paraId="2161132E" w14:textId="73B0D78E" w:rsidR="00364BD4" w:rsidRPr="00364BD4" w:rsidRDefault="00364BD4" w:rsidP="00364BD4">
      <w:pPr>
        <w:pStyle w:val="Descripcin"/>
        <w:keepNext/>
        <w:jc w:val="center"/>
        <w:rPr>
          <w:i w:val="0"/>
          <w:color w:val="auto"/>
          <w:sz w:val="22"/>
          <w:szCs w:val="22"/>
        </w:rPr>
      </w:pPr>
      <w:bookmarkStart w:id="453" w:name="_Ref184485568"/>
      <w:r w:rsidRPr="00364BD4">
        <w:rPr>
          <w:color w:val="auto"/>
          <w:sz w:val="22"/>
          <w:szCs w:val="22"/>
        </w:rPr>
        <w:t xml:space="preserve">Tabla </w:t>
      </w:r>
      <w:r w:rsidR="00176E96">
        <w:rPr>
          <w:color w:val="auto"/>
          <w:sz w:val="22"/>
          <w:szCs w:val="22"/>
        </w:rPr>
        <w:fldChar w:fldCharType="begin"/>
      </w:r>
      <w:r w:rsidR="00176E96">
        <w:rPr>
          <w:color w:val="auto"/>
          <w:sz w:val="22"/>
          <w:szCs w:val="22"/>
        </w:rPr>
        <w:instrText xml:space="preserve"> STYLEREF 1 \s </w:instrText>
      </w:r>
      <w:r w:rsidR="00176E96">
        <w:rPr>
          <w:color w:val="auto"/>
          <w:sz w:val="22"/>
          <w:szCs w:val="22"/>
        </w:rPr>
        <w:fldChar w:fldCharType="separate"/>
      </w:r>
      <w:r w:rsidR="00176E96">
        <w:rPr>
          <w:noProof/>
          <w:color w:val="auto"/>
          <w:sz w:val="22"/>
          <w:szCs w:val="22"/>
        </w:rPr>
        <w:t>3</w:t>
      </w:r>
      <w:r w:rsidR="00176E96">
        <w:rPr>
          <w:color w:val="auto"/>
          <w:sz w:val="22"/>
          <w:szCs w:val="22"/>
        </w:rPr>
        <w:fldChar w:fldCharType="end"/>
      </w:r>
      <w:r w:rsidR="00176E96">
        <w:rPr>
          <w:color w:val="auto"/>
          <w:sz w:val="22"/>
          <w:szCs w:val="22"/>
        </w:rPr>
        <w:noBreakHyphen/>
      </w:r>
      <w:r w:rsidR="00176E96">
        <w:rPr>
          <w:color w:val="auto"/>
          <w:sz w:val="22"/>
          <w:szCs w:val="22"/>
        </w:rPr>
        <w:fldChar w:fldCharType="begin"/>
      </w:r>
      <w:r w:rsidR="00176E96">
        <w:rPr>
          <w:color w:val="auto"/>
          <w:sz w:val="22"/>
          <w:szCs w:val="22"/>
        </w:rPr>
        <w:instrText xml:space="preserve"> SEQ Tabla \* ARABIC \s 1 </w:instrText>
      </w:r>
      <w:r w:rsidR="00176E96">
        <w:rPr>
          <w:color w:val="auto"/>
          <w:sz w:val="22"/>
          <w:szCs w:val="22"/>
        </w:rPr>
        <w:fldChar w:fldCharType="separate"/>
      </w:r>
      <w:r w:rsidR="00176E96">
        <w:rPr>
          <w:noProof/>
          <w:color w:val="auto"/>
          <w:sz w:val="22"/>
          <w:szCs w:val="22"/>
        </w:rPr>
        <w:t>1</w:t>
      </w:r>
      <w:r w:rsidR="00176E96">
        <w:rPr>
          <w:color w:val="auto"/>
          <w:sz w:val="22"/>
          <w:szCs w:val="22"/>
        </w:rPr>
        <w:fldChar w:fldCharType="end"/>
      </w:r>
      <w:bookmarkEnd w:id="453"/>
      <w:r w:rsidRPr="00364BD4">
        <w:rPr>
          <w:color w:val="auto"/>
          <w:sz w:val="22"/>
          <w:szCs w:val="22"/>
        </w:rPr>
        <w:t xml:space="preserve">: </w:t>
      </w:r>
      <w:r w:rsidRPr="00364BD4">
        <w:rPr>
          <w:i w:val="0"/>
          <w:color w:val="auto"/>
          <w:sz w:val="22"/>
          <w:szCs w:val="22"/>
        </w:rPr>
        <w:t>Tensión de salida del duplicador de tensión en vacío y con carga.</w:t>
      </w:r>
    </w:p>
    <w:tbl>
      <w:tblPr>
        <w:tblStyle w:val="Tablaconcuadrcula"/>
        <w:tblW w:w="5670" w:type="dxa"/>
        <w:tblInd w:w="2263" w:type="dxa"/>
        <w:tblLook w:val="04A0" w:firstRow="1" w:lastRow="0" w:firstColumn="1" w:lastColumn="0" w:noHBand="0" w:noVBand="1"/>
      </w:tblPr>
      <w:tblGrid>
        <w:gridCol w:w="1276"/>
        <w:gridCol w:w="2410"/>
        <w:gridCol w:w="1984"/>
      </w:tblGrid>
      <w:tr w:rsidR="00500011" w14:paraId="20A3A9C6" w14:textId="77777777" w:rsidTr="00364BD4">
        <w:tc>
          <w:tcPr>
            <w:tcW w:w="1276" w:type="dxa"/>
          </w:tcPr>
          <w:p w14:paraId="370C29D0" w14:textId="07600913" w:rsidR="00500011" w:rsidRPr="00500011" w:rsidRDefault="00500011" w:rsidP="00F95FCC">
            <w:pPr>
              <w:ind w:firstLine="0"/>
              <w:rPr>
                <w:b/>
                <w:i/>
              </w:rPr>
            </w:pPr>
            <w:r w:rsidRPr="00500011">
              <w:rPr>
                <w:b/>
                <w:i/>
              </w:rPr>
              <w:t>Estado</w:t>
            </w:r>
          </w:p>
        </w:tc>
        <w:tc>
          <w:tcPr>
            <w:tcW w:w="2410" w:type="dxa"/>
          </w:tcPr>
          <w:p w14:paraId="68ACDD5D" w14:textId="794A8AFD" w:rsidR="00500011" w:rsidRPr="00500011" w:rsidRDefault="00500011" w:rsidP="00F95FCC">
            <w:pPr>
              <w:ind w:firstLine="0"/>
              <w:rPr>
                <w:b/>
                <w:i/>
              </w:rPr>
            </w:pPr>
            <w:r w:rsidRPr="00500011">
              <w:rPr>
                <w:b/>
                <w:i/>
              </w:rPr>
              <w:t>Tensión de salida (C6)</w:t>
            </w:r>
          </w:p>
        </w:tc>
        <w:tc>
          <w:tcPr>
            <w:tcW w:w="1984" w:type="dxa"/>
          </w:tcPr>
          <w:p w14:paraId="4AB51998" w14:textId="12155628" w:rsidR="00500011" w:rsidRPr="00500011" w:rsidRDefault="00500011" w:rsidP="00F95FCC">
            <w:pPr>
              <w:ind w:firstLine="0"/>
              <w:rPr>
                <w:b/>
                <w:i/>
              </w:rPr>
            </w:pPr>
            <w:r w:rsidRPr="00500011">
              <w:rPr>
                <w:b/>
                <w:i/>
              </w:rPr>
              <w:t xml:space="preserve">Frecuencia / </w:t>
            </w:r>
            <w:proofErr w:type="spellStart"/>
            <w:r w:rsidRPr="00500011">
              <w:rPr>
                <w:b/>
                <w:i/>
              </w:rPr>
              <w:t>Vcc</w:t>
            </w:r>
            <w:proofErr w:type="spellEnd"/>
          </w:p>
        </w:tc>
      </w:tr>
      <w:tr w:rsidR="00500011" w14:paraId="1692016E" w14:textId="77777777" w:rsidTr="00364BD4">
        <w:tc>
          <w:tcPr>
            <w:tcW w:w="1276" w:type="dxa"/>
          </w:tcPr>
          <w:p w14:paraId="41B4C455" w14:textId="5BA0D2D2" w:rsidR="00500011" w:rsidRDefault="00500011" w:rsidP="00500011">
            <w:pPr>
              <w:ind w:firstLine="0"/>
              <w:jc w:val="center"/>
            </w:pPr>
            <w:r>
              <w:t>Vacío</w:t>
            </w:r>
          </w:p>
        </w:tc>
        <w:tc>
          <w:tcPr>
            <w:tcW w:w="2410" w:type="dxa"/>
          </w:tcPr>
          <w:p w14:paraId="4EDCBB95" w14:textId="09FFF9CF" w:rsidR="00500011" w:rsidRDefault="00364BD4" w:rsidP="00500011">
            <w:pPr>
              <w:ind w:firstLine="0"/>
              <w:jc w:val="center"/>
            </w:pPr>
            <w:r>
              <w:t>(</w:t>
            </w:r>
            <w:r w:rsidR="00500011">
              <w:t>31</w:t>
            </w:r>
            <w:r>
              <w:t xml:space="preserve"> </w:t>
            </w:r>
            <w:r w:rsidR="00500011">
              <w:t>±</w:t>
            </w:r>
            <w:r>
              <w:t xml:space="preserve"> 0,34)</w:t>
            </w:r>
            <w:r w:rsidR="00500011">
              <w:t xml:space="preserve"> V</w:t>
            </w:r>
          </w:p>
        </w:tc>
        <w:tc>
          <w:tcPr>
            <w:tcW w:w="1984" w:type="dxa"/>
          </w:tcPr>
          <w:p w14:paraId="051520A5" w14:textId="2AE0AD16" w:rsidR="00500011" w:rsidRDefault="00500011" w:rsidP="00500011">
            <w:pPr>
              <w:ind w:firstLine="0"/>
              <w:jc w:val="center"/>
            </w:pPr>
            <w:r>
              <w:t>950,2 Hz / 11,7 V</w:t>
            </w:r>
          </w:p>
        </w:tc>
      </w:tr>
      <w:tr w:rsidR="00500011" w14:paraId="08C6DFB7" w14:textId="77777777" w:rsidTr="00364BD4">
        <w:tc>
          <w:tcPr>
            <w:tcW w:w="1276" w:type="dxa"/>
          </w:tcPr>
          <w:p w14:paraId="7C838DEC" w14:textId="539A0B5B" w:rsidR="00500011" w:rsidRDefault="00500011" w:rsidP="00500011">
            <w:pPr>
              <w:ind w:firstLine="0"/>
              <w:jc w:val="center"/>
            </w:pPr>
            <w:r>
              <w:t>Con carga</w:t>
            </w:r>
          </w:p>
        </w:tc>
        <w:tc>
          <w:tcPr>
            <w:tcW w:w="2410" w:type="dxa"/>
          </w:tcPr>
          <w:p w14:paraId="5DE87F2F" w14:textId="4E769BEC" w:rsidR="00500011" w:rsidRDefault="00364BD4" w:rsidP="00500011">
            <w:pPr>
              <w:ind w:firstLine="0"/>
              <w:jc w:val="center"/>
            </w:pPr>
            <w:r>
              <w:t>(</w:t>
            </w:r>
            <w:r w:rsidR="00500011">
              <w:t>22,6</w:t>
            </w:r>
            <w:r>
              <w:t xml:space="preserve"> </w:t>
            </w:r>
            <w:r w:rsidR="00500011">
              <w:t>±</w:t>
            </w:r>
            <w:r>
              <w:t xml:space="preserve"> 0,34)</w:t>
            </w:r>
            <w:r w:rsidR="00500011">
              <w:t xml:space="preserve"> V</w:t>
            </w:r>
          </w:p>
        </w:tc>
        <w:tc>
          <w:tcPr>
            <w:tcW w:w="1984" w:type="dxa"/>
          </w:tcPr>
          <w:p w14:paraId="3B641002" w14:textId="0AE16EDA" w:rsidR="00500011" w:rsidRDefault="00500011" w:rsidP="00500011">
            <w:pPr>
              <w:ind w:firstLine="0"/>
              <w:jc w:val="center"/>
            </w:pPr>
            <w:r>
              <w:t>950,2 Hz / 11,7 V</w:t>
            </w:r>
          </w:p>
        </w:tc>
      </w:tr>
    </w:tbl>
    <w:p w14:paraId="2F0FFCC5" w14:textId="24307E24" w:rsidR="00F95FCC" w:rsidRPr="0079608A" w:rsidRDefault="00F95FCC" w:rsidP="00F95FCC">
      <w:pPr>
        <w:rPr>
          <w:sz w:val="18"/>
        </w:rPr>
      </w:pPr>
    </w:p>
    <w:p w14:paraId="73B79C65" w14:textId="7C412664" w:rsidR="008F5095" w:rsidRDefault="00DB48B7" w:rsidP="00F95FCC">
      <w:r>
        <w:t xml:space="preserve">Considerando el estado “con carga” </w:t>
      </w:r>
      <w:r w:rsidR="00343D9A">
        <w:t xml:space="preserve">para </w:t>
      </w:r>
      <w:r>
        <w:t xml:space="preserve">el cual, </w:t>
      </w:r>
      <w:r w:rsidR="00343D9A">
        <w:t xml:space="preserve">la demanda planteada por </w:t>
      </w:r>
      <w:r w:rsidRPr="00364BD4">
        <w:t>U2 y U7</w:t>
      </w:r>
      <w:r>
        <w:t xml:space="preserve"> </w:t>
      </w:r>
      <w:r w:rsidR="00457EA1">
        <w:t>hacia</w:t>
      </w:r>
      <w:r w:rsidR="00343D9A">
        <w:t xml:space="preserve"> el doblador</w:t>
      </w:r>
      <w:r>
        <w:t xml:space="preserve"> es de aproximadame</w:t>
      </w:r>
      <w:r w:rsidR="00457EA1">
        <w:t xml:space="preserve">nte 1 </w:t>
      </w:r>
      <w:proofErr w:type="spellStart"/>
      <w:r w:rsidR="00457EA1">
        <w:t>mA</w:t>
      </w:r>
      <w:proofErr w:type="spellEnd"/>
      <w:r w:rsidR="00457EA1">
        <w:t xml:space="preserve"> por CI (2 </w:t>
      </w:r>
      <w:proofErr w:type="spellStart"/>
      <w:r w:rsidR="00457EA1">
        <w:t>mA</w:t>
      </w:r>
      <w:proofErr w:type="spellEnd"/>
      <w:r w:rsidR="00457EA1">
        <w:t xml:space="preserve"> en total)</w:t>
      </w:r>
      <w:r w:rsidR="0079608A">
        <w:t>, valor obtenido a partir de</w:t>
      </w:r>
      <w:r>
        <w:t xml:space="preserve"> </w:t>
      </w:r>
      <w:r w:rsidR="0079608A">
        <w:t>calcular</w:t>
      </w:r>
      <w:r>
        <w:t xml:space="preserve"> la diferencia</w:t>
      </w:r>
      <w:r w:rsidR="00457EA1">
        <w:t xml:space="preserve"> de tensión</w:t>
      </w:r>
      <w:r>
        <w:t xml:space="preserve"> </w:t>
      </w:r>
      <w:r w:rsidR="0079608A">
        <w:t xml:space="preserve">sobre las resistencias R14 y R25, la cual corresponde a </w:t>
      </w:r>
      <w:r>
        <w:t xml:space="preserve">la </w:t>
      </w:r>
      <w:r w:rsidR="0079608A">
        <w:t>tensión de salida del doblador menos</w:t>
      </w:r>
      <w:r w:rsidR="00457EA1">
        <w:t xml:space="preserve"> la </w:t>
      </w:r>
      <w:r w:rsidR="0079608A">
        <w:t xml:space="preserve">suma de la </w:t>
      </w:r>
      <w:r w:rsidR="00457EA1">
        <w:t xml:space="preserve">caída de </w:t>
      </w:r>
      <w:proofErr w:type="spellStart"/>
      <w:r w:rsidR="00457EA1">
        <w:t>Vcc</w:t>
      </w:r>
      <w:proofErr w:type="spellEnd"/>
      <w:r w:rsidR="00457EA1">
        <w:t xml:space="preserve"> sobre la carga </w:t>
      </w:r>
      <w:r w:rsidR="0079608A">
        <w:t>y</w:t>
      </w:r>
      <w:r>
        <w:t xml:space="preserve"> la tensi</w:t>
      </w:r>
      <w:r w:rsidR="00457EA1">
        <w:t xml:space="preserve">ón de los diodos zener </w:t>
      </w:r>
      <w:r w:rsidR="0079608A">
        <w:t>(</w:t>
      </w:r>
      <w:r w:rsidR="00457EA1">
        <w:t>D6 y</w:t>
      </w:r>
      <w:r>
        <w:t xml:space="preserve"> D11</w:t>
      </w:r>
      <w:r w:rsidR="0079608A">
        <w:t xml:space="preserve">) </w:t>
      </w:r>
      <w:r>
        <w:t xml:space="preserve">despreciando la </w:t>
      </w:r>
      <w:proofErr w:type="spellStart"/>
      <w:r>
        <w:t>Vce</w:t>
      </w:r>
      <w:proofErr w:type="spellEnd"/>
      <w:r w:rsidRPr="00457EA1">
        <w:rPr>
          <w:vertAlign w:val="subscript"/>
        </w:rPr>
        <w:t>(</w:t>
      </w:r>
      <w:proofErr w:type="spellStart"/>
      <w:r w:rsidRPr="00457EA1">
        <w:rPr>
          <w:vertAlign w:val="subscript"/>
        </w:rPr>
        <w:t>sat</w:t>
      </w:r>
      <w:proofErr w:type="spellEnd"/>
      <w:r w:rsidR="00457EA1" w:rsidRPr="00457EA1">
        <w:rPr>
          <w:vertAlign w:val="subscript"/>
        </w:rPr>
        <w:t>)</w:t>
      </w:r>
      <w:r w:rsidR="0079608A">
        <w:t xml:space="preserve"> de los fototransistores de U2 y U7.</w:t>
      </w:r>
    </w:p>
    <w:p w14:paraId="2B8BA79E" w14:textId="29724CD8" w:rsidR="008E008B" w:rsidRPr="008E008B" w:rsidRDefault="008E008B" w:rsidP="008E008B">
      <w:pPr>
        <w:pStyle w:val="Prrafodelista"/>
        <w:numPr>
          <w:ilvl w:val="0"/>
          <w:numId w:val="25"/>
        </w:numPr>
        <w:ind w:left="709"/>
        <w:rPr>
          <w:i/>
          <w:u w:val="single"/>
        </w:rPr>
      </w:pPr>
      <w:r>
        <w:rPr>
          <w:i/>
          <w:u w:val="single"/>
        </w:rPr>
        <w:t>Regulador PWM</w:t>
      </w:r>
      <w:r w:rsidRPr="008E008B">
        <w:rPr>
          <w:i/>
          <w:u w:val="single"/>
        </w:rPr>
        <w:t xml:space="preserve"> con CI SG3525</w:t>
      </w:r>
    </w:p>
    <w:p w14:paraId="749CD33C" w14:textId="1831CC47" w:rsidR="005B2C3E" w:rsidRDefault="008E008B" w:rsidP="008E008B">
      <w:r>
        <w:t xml:space="preserve">Por su parte, la etapa correspondiente a la regulación de tensión mediante modulación PWM, cuyo circuito esquemático responde al </w:t>
      </w:r>
      <w:r w:rsidRPr="008E008B">
        <w:t xml:space="preserve">presentado en la </w:t>
      </w:r>
      <w:r w:rsidRPr="008E008B">
        <w:fldChar w:fldCharType="begin"/>
      </w:r>
      <w:r w:rsidRPr="008E008B">
        <w:instrText xml:space="preserve"> REF _Ref172466181 \h </w:instrText>
      </w:r>
      <w:r>
        <w:instrText xml:space="preserve"> \* MERGEFORMAT </w:instrText>
      </w:r>
      <w:r w:rsidRPr="008E008B">
        <w:fldChar w:fldCharType="separate"/>
      </w:r>
      <w:r>
        <w:rPr>
          <w:color w:val="000000" w:themeColor="text1"/>
        </w:rPr>
        <w:t>Fig.</w:t>
      </w:r>
      <w:r w:rsidRPr="008E008B">
        <w:rPr>
          <w:color w:val="000000" w:themeColor="text1"/>
        </w:rPr>
        <w:t xml:space="preserve"> </w:t>
      </w:r>
      <w:r w:rsidRPr="008E008B">
        <w:rPr>
          <w:color w:val="0070C0"/>
          <w:u w:val="single"/>
        </w:rPr>
        <w:t>(</w:t>
      </w:r>
      <w:r w:rsidRPr="008E008B">
        <w:rPr>
          <w:noProof/>
          <w:color w:val="0070C0"/>
          <w:u w:val="single"/>
        </w:rPr>
        <w:t>2</w:t>
      </w:r>
      <w:r w:rsidRPr="008E008B">
        <w:rPr>
          <w:color w:val="0070C0"/>
          <w:u w:val="single"/>
        </w:rPr>
        <w:noBreakHyphen/>
      </w:r>
      <w:r w:rsidRPr="008E008B">
        <w:rPr>
          <w:noProof/>
          <w:color w:val="0070C0"/>
          <w:u w:val="single"/>
        </w:rPr>
        <w:t>56</w:t>
      </w:r>
      <w:r w:rsidRPr="008E008B">
        <w:fldChar w:fldCharType="end"/>
      </w:r>
      <w:r w:rsidRPr="008E008B">
        <w:rPr>
          <w:color w:val="0070C0"/>
          <w:u w:val="single"/>
        </w:rPr>
        <w:t>)</w:t>
      </w:r>
      <w:r w:rsidR="00FB6D29">
        <w:t xml:space="preserve">, fue configurada con un “Tiempo Muerto (DT)” de DT = 280 </w:t>
      </w:r>
      <w:proofErr w:type="spellStart"/>
      <w:r w:rsidR="00FB6D29">
        <w:t>us</w:t>
      </w:r>
      <w:proofErr w:type="spellEnd"/>
      <w:r w:rsidR="00DA0254">
        <w:t>, tiempo obtenido con un valor de R</w:t>
      </w:r>
      <w:r w:rsidR="00DA0254" w:rsidRPr="00DA0254">
        <w:rPr>
          <w:vertAlign w:val="subscript"/>
        </w:rPr>
        <w:t>D</w:t>
      </w:r>
      <w:r w:rsidR="00DA0254">
        <w:t xml:space="preserve"> = 3k</w:t>
      </w:r>
      <w:r w:rsidR="00DA0254" w:rsidRPr="00DA0254">
        <w:t>Ω</w:t>
      </w:r>
      <w:r w:rsidR="00DA0254">
        <w:t>.</w:t>
      </w:r>
    </w:p>
    <w:p w14:paraId="0907C202" w14:textId="097A8AC4" w:rsidR="00DA0254" w:rsidRDefault="00DA0254" w:rsidP="008E008B">
      <w:r>
        <w:rPr>
          <w:noProof/>
          <w:lang w:val="es-AR"/>
        </w:rPr>
        <w:drawing>
          <wp:anchor distT="0" distB="0" distL="114300" distR="114300" simplePos="0" relativeHeight="251869184" behindDoc="0" locked="0" layoutInCell="1" allowOverlap="1" wp14:anchorId="59FFDFF5" wp14:editId="281A2997">
            <wp:simplePos x="0" y="0"/>
            <wp:positionH relativeFrom="margin">
              <wp:posOffset>1349375</wp:posOffset>
            </wp:positionH>
            <wp:positionV relativeFrom="paragraph">
              <wp:posOffset>793115</wp:posOffset>
            </wp:positionV>
            <wp:extent cx="3635375" cy="2181225"/>
            <wp:effectExtent l="19050" t="19050" r="22225" b="28575"/>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FIGURA 75 - Salida del SG3525 sin el puente H.BMP"/>
                    <pic:cNvPicPr/>
                  </pic:nvPicPr>
                  <pic:blipFill>
                    <a:blip r:embed="rId198">
                      <a:extLst>
                        <a:ext uri="{28A0092B-C50C-407E-A947-70E740481C1C}">
                          <a14:useLocalDpi xmlns:a14="http://schemas.microsoft.com/office/drawing/2010/main" val="0"/>
                        </a:ext>
                      </a:extLst>
                    </a:blip>
                    <a:stretch>
                      <a:fillRect/>
                    </a:stretch>
                  </pic:blipFill>
                  <pic:spPr>
                    <a:xfrm>
                      <a:off x="0" y="0"/>
                      <a:ext cx="3635375" cy="21812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 xml:space="preserve">Considerando su respuesta en lazo abierto y con la </w:t>
      </w:r>
      <w:r w:rsidR="00840383">
        <w:t>conexión</w:t>
      </w:r>
      <w:r>
        <w:t xml:space="preserve"> de ambas salidas hacia el puente H desvinculadas, lo que corresponde a una situación de salida “en vacío” para el CI, las salidas obtenidas fueron se presentan en </w:t>
      </w:r>
      <w:r w:rsidRPr="00A4640A">
        <w:t>la</w:t>
      </w:r>
      <w:r w:rsidR="00A4640A" w:rsidRPr="00A4640A">
        <w:t xml:space="preserve"> </w:t>
      </w:r>
      <w:r w:rsidR="00A4640A" w:rsidRPr="00A4640A">
        <w:fldChar w:fldCharType="begin"/>
      </w:r>
      <w:r w:rsidR="00A4640A" w:rsidRPr="00A4640A">
        <w:instrText xml:space="preserve"> REF _Ref184590883 \h </w:instrText>
      </w:r>
      <w:r w:rsidR="00A4640A">
        <w:instrText xml:space="preserve"> \* MERGEFORMAT </w:instrText>
      </w:r>
      <w:r w:rsidR="00A4640A" w:rsidRPr="00A4640A">
        <w:fldChar w:fldCharType="separate"/>
      </w:r>
      <w:r w:rsidR="00A4640A" w:rsidRPr="00A4640A">
        <w:t xml:space="preserve">Figura </w:t>
      </w:r>
      <w:r w:rsidR="00A4640A" w:rsidRPr="00A4640A">
        <w:rPr>
          <w:color w:val="0070C0"/>
          <w:u w:val="single"/>
        </w:rPr>
        <w:t>(</w:t>
      </w:r>
      <w:r w:rsidR="00A4640A" w:rsidRPr="00A4640A">
        <w:rPr>
          <w:noProof/>
          <w:color w:val="0070C0"/>
          <w:u w:val="single"/>
        </w:rPr>
        <w:t>3</w:t>
      </w:r>
      <w:r w:rsidR="00A4640A" w:rsidRPr="00A4640A">
        <w:rPr>
          <w:color w:val="0070C0"/>
          <w:u w:val="single"/>
        </w:rPr>
        <w:noBreakHyphen/>
      </w:r>
      <w:r w:rsidR="00A4640A" w:rsidRPr="00A4640A">
        <w:rPr>
          <w:noProof/>
          <w:color w:val="0070C0"/>
          <w:u w:val="single"/>
        </w:rPr>
        <w:t>2</w:t>
      </w:r>
      <w:r w:rsidR="00A4640A" w:rsidRPr="00A4640A">
        <w:fldChar w:fldCharType="end"/>
      </w:r>
      <w:r w:rsidR="00A4640A" w:rsidRPr="00A4640A">
        <w:rPr>
          <w:color w:val="0070C0"/>
          <w:u w:val="single"/>
        </w:rPr>
        <w:t>)</w:t>
      </w:r>
      <w:r w:rsidRPr="00A4640A">
        <w:t>:</w:t>
      </w:r>
    </w:p>
    <w:p w14:paraId="0F913063" w14:textId="602E6C14" w:rsidR="00DA0254" w:rsidRDefault="00DA0254" w:rsidP="00DA0254">
      <w:pPr>
        <w:keepNext/>
        <w:ind w:firstLine="0"/>
        <w:jc w:val="center"/>
      </w:pPr>
    </w:p>
    <w:p w14:paraId="67DD1029" w14:textId="77777777" w:rsidR="00DA0254" w:rsidRDefault="00DA0254" w:rsidP="00DA0254">
      <w:pPr>
        <w:pStyle w:val="Descripcin"/>
        <w:jc w:val="center"/>
      </w:pPr>
    </w:p>
    <w:p w14:paraId="26C1EEA8" w14:textId="77777777" w:rsidR="00DA0254" w:rsidRDefault="00DA0254" w:rsidP="00DA0254">
      <w:pPr>
        <w:pStyle w:val="Descripcin"/>
        <w:jc w:val="center"/>
      </w:pPr>
    </w:p>
    <w:p w14:paraId="78ED5CDF" w14:textId="77777777" w:rsidR="00DA0254" w:rsidRDefault="00DA0254" w:rsidP="00DA0254">
      <w:pPr>
        <w:pStyle w:val="Descripcin"/>
        <w:jc w:val="center"/>
      </w:pPr>
    </w:p>
    <w:p w14:paraId="4510DFE8" w14:textId="77777777" w:rsidR="00DA0254" w:rsidRDefault="00DA0254" w:rsidP="00DA0254">
      <w:pPr>
        <w:pStyle w:val="Descripcin"/>
        <w:jc w:val="center"/>
      </w:pPr>
    </w:p>
    <w:p w14:paraId="336A9BBA" w14:textId="77777777" w:rsidR="00DA0254" w:rsidRDefault="00DA0254" w:rsidP="00DA0254">
      <w:pPr>
        <w:pStyle w:val="Descripcin"/>
        <w:jc w:val="center"/>
      </w:pPr>
    </w:p>
    <w:p w14:paraId="1BE4FD3F" w14:textId="77777777" w:rsidR="00DA0254" w:rsidRDefault="00DA0254" w:rsidP="00DA0254">
      <w:pPr>
        <w:pStyle w:val="Descripcin"/>
        <w:jc w:val="center"/>
      </w:pPr>
    </w:p>
    <w:p w14:paraId="3AD42916" w14:textId="77777777" w:rsidR="00DA0254" w:rsidRDefault="00DA0254" w:rsidP="00DA0254">
      <w:pPr>
        <w:pStyle w:val="Descripcin"/>
        <w:jc w:val="center"/>
      </w:pPr>
    </w:p>
    <w:p w14:paraId="28EADE33" w14:textId="7EE272A7" w:rsidR="00DA0254" w:rsidRDefault="00DA0254" w:rsidP="00DA0254">
      <w:pPr>
        <w:pStyle w:val="Descripcin"/>
        <w:jc w:val="center"/>
        <w:rPr>
          <w:i w:val="0"/>
          <w:color w:val="auto"/>
          <w:sz w:val="22"/>
        </w:rPr>
      </w:pPr>
      <w:bookmarkStart w:id="454" w:name="_Ref184590883"/>
      <w:r w:rsidRPr="00DA0254">
        <w:rPr>
          <w:color w:val="auto"/>
          <w:sz w:val="22"/>
        </w:rPr>
        <w:t xml:space="preserve">Figura </w:t>
      </w:r>
      <w:r w:rsidR="000358F5">
        <w:rPr>
          <w:color w:val="auto"/>
          <w:sz w:val="22"/>
        </w:rPr>
        <w:fldChar w:fldCharType="begin"/>
      </w:r>
      <w:r w:rsidR="000358F5">
        <w:rPr>
          <w:color w:val="auto"/>
          <w:sz w:val="22"/>
        </w:rPr>
        <w:instrText xml:space="preserve"> STYLEREF 1 \s </w:instrText>
      </w:r>
      <w:r w:rsidR="000358F5">
        <w:rPr>
          <w:color w:val="auto"/>
          <w:sz w:val="22"/>
        </w:rPr>
        <w:fldChar w:fldCharType="separate"/>
      </w:r>
      <w:r w:rsidR="000358F5">
        <w:rPr>
          <w:noProof/>
          <w:color w:val="auto"/>
          <w:sz w:val="22"/>
        </w:rPr>
        <w:t>3</w:t>
      </w:r>
      <w:r w:rsidR="000358F5">
        <w:rPr>
          <w:color w:val="auto"/>
          <w:sz w:val="22"/>
        </w:rPr>
        <w:fldChar w:fldCharType="end"/>
      </w:r>
      <w:r w:rsidR="000358F5">
        <w:rPr>
          <w:color w:val="auto"/>
          <w:sz w:val="22"/>
        </w:rPr>
        <w:noBreakHyphen/>
      </w:r>
      <w:r w:rsidR="000358F5">
        <w:rPr>
          <w:color w:val="auto"/>
          <w:sz w:val="22"/>
        </w:rPr>
        <w:fldChar w:fldCharType="begin"/>
      </w:r>
      <w:r w:rsidR="000358F5">
        <w:rPr>
          <w:color w:val="auto"/>
          <w:sz w:val="22"/>
        </w:rPr>
        <w:instrText xml:space="preserve"> SEQ Figura \* ARABIC \s 1 </w:instrText>
      </w:r>
      <w:r w:rsidR="000358F5">
        <w:rPr>
          <w:color w:val="auto"/>
          <w:sz w:val="22"/>
        </w:rPr>
        <w:fldChar w:fldCharType="separate"/>
      </w:r>
      <w:r w:rsidR="000358F5">
        <w:rPr>
          <w:noProof/>
          <w:color w:val="auto"/>
          <w:sz w:val="22"/>
        </w:rPr>
        <w:t>2</w:t>
      </w:r>
      <w:r w:rsidR="000358F5">
        <w:rPr>
          <w:color w:val="auto"/>
          <w:sz w:val="22"/>
        </w:rPr>
        <w:fldChar w:fldCharType="end"/>
      </w:r>
      <w:bookmarkEnd w:id="454"/>
      <w:r w:rsidRPr="00DA0254">
        <w:rPr>
          <w:color w:val="auto"/>
          <w:sz w:val="22"/>
        </w:rPr>
        <w:t>:</w:t>
      </w:r>
      <w:r w:rsidRPr="00DA0254">
        <w:rPr>
          <w:i w:val="0"/>
          <w:color w:val="auto"/>
          <w:sz w:val="22"/>
        </w:rPr>
        <w:t xml:space="preserve"> Señales de salidas por PIN-11 y PIN-14 del SG3525 (Fuente: elaboración propia).</w:t>
      </w:r>
    </w:p>
    <w:p w14:paraId="236F3074" w14:textId="5E98417E" w:rsidR="00A4640A" w:rsidRDefault="00840383" w:rsidP="00A4640A">
      <w:r>
        <w:lastRenderedPageBreak/>
        <w:t>L</w:t>
      </w:r>
      <w:r w:rsidR="008219DB">
        <w:t>as señales presentadas</w:t>
      </w:r>
      <w:r>
        <w:t xml:space="preserve"> se establecieron para una alimentación de</w:t>
      </w:r>
      <w:r w:rsidR="008219DB">
        <w:t>l</w:t>
      </w:r>
      <w:r>
        <w:t xml:space="preserve"> </w:t>
      </w:r>
      <w:r w:rsidR="008219DB">
        <w:t>SG3525</w:t>
      </w:r>
      <w:r w:rsidR="00702F7A">
        <w:t xml:space="preserve"> de 11.</w:t>
      </w:r>
      <w:r>
        <w:t>4 V (considerando una tensión aproximada para un banco de 3 pilas de Ion Litio del tipo 18650</w:t>
      </w:r>
      <w:r w:rsidR="008219DB">
        <w:t xml:space="preserve"> en serie</w:t>
      </w:r>
      <w:r>
        <w:t>). Con valores</w:t>
      </w:r>
      <w:r w:rsidR="00146DBB">
        <w:t xml:space="preserve"> comerciales</w:t>
      </w:r>
      <w:r>
        <w:t xml:space="preserve"> de </w:t>
      </w:r>
      <w:r w:rsidR="00146DBB">
        <w:t>R</w:t>
      </w:r>
      <w:r w:rsidR="00146DBB" w:rsidRPr="00146DBB">
        <w:rPr>
          <w:vertAlign w:val="subscript"/>
        </w:rPr>
        <w:t>T</w:t>
      </w:r>
      <w:r w:rsidR="00146DBB">
        <w:t xml:space="preserve"> = 39 k</w:t>
      </w:r>
      <w:r w:rsidR="00146DBB" w:rsidRPr="00146DBB">
        <w:t>Ω</w:t>
      </w:r>
      <w:r w:rsidR="00146DBB">
        <w:t xml:space="preserve"> y C</w:t>
      </w:r>
      <w:r w:rsidR="00146DBB" w:rsidRPr="00146DBB">
        <w:rPr>
          <w:vertAlign w:val="subscript"/>
        </w:rPr>
        <w:t>T</w:t>
      </w:r>
      <w:r w:rsidR="00146DBB">
        <w:t xml:space="preserve"> = 47 </w:t>
      </w:r>
      <w:proofErr w:type="spellStart"/>
      <w:r w:rsidR="00146DBB">
        <w:t>nF</w:t>
      </w:r>
      <w:proofErr w:type="spellEnd"/>
      <w:r w:rsidR="00146DBB">
        <w:t xml:space="preserve"> logró obtenerse una frecuencia (conjunta de ambas salidas) de f </w:t>
      </w:r>
      <w:r w:rsidR="00146DBB">
        <w:rPr>
          <w:rFonts w:ascii="Cambria Math" w:hAnsi="Cambria Math"/>
        </w:rPr>
        <w:t>≌</w:t>
      </w:r>
      <w:r w:rsidR="00146DBB">
        <w:t xml:space="preserve"> 310 Hz</w:t>
      </w:r>
      <w:r w:rsidR="008219DB">
        <w:t>, que se corresponde por la esperada para trabajar con el transformador de núcleo de hierro. La tensión pico de ambas salidas, para la alimentaci</w:t>
      </w:r>
      <w:r w:rsidR="00B64F01">
        <w:t>ón de 11.</w:t>
      </w:r>
      <w:r w:rsidR="008219DB">
        <w:t>4 V mencionada, se elevó hasta lo</w:t>
      </w:r>
      <w:r w:rsidR="00B64F01">
        <w:t>s 10.</w:t>
      </w:r>
      <w:r w:rsidR="008219DB">
        <w:t>8 V, demostrando una saturación suficiente para lograr el disparo efectivo de los circuitos del Puente H.</w:t>
      </w:r>
      <w:r w:rsidR="00B64F01">
        <w:t xml:space="preserve"> En la TABLA se resumen los valores reales medidos de los componentes de configuración del CI y los valores medidos de los parámetros eléctricos de la señal:</w:t>
      </w:r>
    </w:p>
    <w:p w14:paraId="1844B09A" w14:textId="792D043B" w:rsidR="001E00FC" w:rsidRPr="001E00FC" w:rsidRDefault="001E00FC" w:rsidP="001E00FC">
      <w:pPr>
        <w:pStyle w:val="Descripcin"/>
        <w:keepNext/>
        <w:ind w:left="1701" w:right="1983" w:firstLine="0"/>
        <w:jc w:val="center"/>
        <w:rPr>
          <w:color w:val="000000" w:themeColor="text1"/>
          <w:sz w:val="22"/>
        </w:rPr>
      </w:pPr>
      <w:r w:rsidRPr="001E00FC">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Pr="001E00FC">
        <w:rPr>
          <w:color w:val="000000" w:themeColor="text1"/>
          <w:sz w:val="22"/>
        </w:rPr>
        <w:t xml:space="preserve">: </w:t>
      </w:r>
      <w:r w:rsidRPr="001E00FC">
        <w:rPr>
          <w:i w:val="0"/>
          <w:color w:val="000000" w:themeColor="text1"/>
          <w:sz w:val="22"/>
        </w:rPr>
        <w:t xml:space="preserve">Valores medidos de </w:t>
      </w:r>
      <w:r w:rsidR="00017CC6">
        <w:rPr>
          <w:i w:val="0"/>
          <w:color w:val="000000" w:themeColor="text1"/>
          <w:sz w:val="22"/>
        </w:rPr>
        <w:t xml:space="preserve">los </w:t>
      </w:r>
      <w:r w:rsidRPr="001E00FC">
        <w:rPr>
          <w:i w:val="0"/>
          <w:color w:val="000000" w:themeColor="text1"/>
          <w:sz w:val="22"/>
        </w:rPr>
        <w:t>componentes de configuración del SG3525 y de su señal de salida (Fuente: elaboración propia).</w:t>
      </w:r>
    </w:p>
    <w:tbl>
      <w:tblPr>
        <w:tblStyle w:val="Tablaconcuadrcula"/>
        <w:tblW w:w="4253" w:type="dxa"/>
        <w:tblInd w:w="2688" w:type="dxa"/>
        <w:tblLook w:val="04A0" w:firstRow="1" w:lastRow="0" w:firstColumn="1" w:lastColumn="0" w:noHBand="0" w:noVBand="1"/>
      </w:tblPr>
      <w:tblGrid>
        <w:gridCol w:w="2694"/>
        <w:gridCol w:w="1559"/>
      </w:tblGrid>
      <w:tr w:rsidR="00B64F01" w14:paraId="2E2C3A06" w14:textId="77777777" w:rsidTr="001E00FC">
        <w:tc>
          <w:tcPr>
            <w:tcW w:w="2694" w:type="dxa"/>
          </w:tcPr>
          <w:p w14:paraId="01FAE8F4" w14:textId="6EEB4448" w:rsidR="00B64F01" w:rsidRPr="00B64F01" w:rsidRDefault="00B64F01" w:rsidP="00B64F01">
            <w:pPr>
              <w:ind w:firstLine="0"/>
              <w:rPr>
                <w:b/>
                <w:i/>
              </w:rPr>
            </w:pPr>
            <w:r w:rsidRPr="00B64F01">
              <w:rPr>
                <w:b/>
                <w:i/>
              </w:rPr>
              <w:t>Componente/Parámetro</w:t>
            </w:r>
          </w:p>
        </w:tc>
        <w:tc>
          <w:tcPr>
            <w:tcW w:w="1559" w:type="dxa"/>
          </w:tcPr>
          <w:p w14:paraId="11C78454" w14:textId="7ABC2E60" w:rsidR="00B64F01" w:rsidRPr="00B64F01" w:rsidRDefault="00B64F01" w:rsidP="00B64F01">
            <w:pPr>
              <w:ind w:firstLine="0"/>
              <w:rPr>
                <w:b/>
                <w:i/>
              </w:rPr>
            </w:pPr>
            <w:r w:rsidRPr="00B64F01">
              <w:rPr>
                <w:b/>
                <w:i/>
              </w:rPr>
              <w:t>Valor medido</w:t>
            </w:r>
          </w:p>
        </w:tc>
      </w:tr>
      <w:tr w:rsidR="00B64F01" w14:paraId="5D774352" w14:textId="77777777" w:rsidTr="001E00FC">
        <w:tc>
          <w:tcPr>
            <w:tcW w:w="2694" w:type="dxa"/>
          </w:tcPr>
          <w:p w14:paraId="71BAC8CD" w14:textId="51A8C650" w:rsidR="001E00FC" w:rsidRDefault="00B64F01" w:rsidP="001E00FC">
            <w:pPr>
              <w:ind w:firstLine="0"/>
              <w:jc w:val="center"/>
            </w:pPr>
            <w:r>
              <w:t>RT (</w:t>
            </w:r>
            <w:r w:rsidR="001E00FC">
              <w:t>R22)</w:t>
            </w:r>
          </w:p>
        </w:tc>
        <w:tc>
          <w:tcPr>
            <w:tcW w:w="1559" w:type="dxa"/>
          </w:tcPr>
          <w:p w14:paraId="25B64B66" w14:textId="4FCB8B33" w:rsidR="00B64F01" w:rsidRDefault="001E00FC" w:rsidP="001E00FC">
            <w:pPr>
              <w:ind w:firstLine="0"/>
              <w:jc w:val="center"/>
            </w:pPr>
            <w:r>
              <w:t>37.8 k</w:t>
            </w:r>
            <w:r w:rsidRPr="00146DBB">
              <w:t>Ω</w:t>
            </w:r>
          </w:p>
        </w:tc>
      </w:tr>
      <w:tr w:rsidR="001E00FC" w14:paraId="1D616C29" w14:textId="77777777" w:rsidTr="001E00FC">
        <w:tc>
          <w:tcPr>
            <w:tcW w:w="2694" w:type="dxa"/>
          </w:tcPr>
          <w:p w14:paraId="011ED242" w14:textId="52CCD1DD" w:rsidR="001E00FC" w:rsidRDefault="001E00FC" w:rsidP="001E00FC">
            <w:pPr>
              <w:ind w:firstLine="0"/>
              <w:jc w:val="center"/>
            </w:pPr>
            <w:r>
              <w:t>CT (C8)</w:t>
            </w:r>
          </w:p>
        </w:tc>
        <w:tc>
          <w:tcPr>
            <w:tcW w:w="1559" w:type="dxa"/>
          </w:tcPr>
          <w:p w14:paraId="1674E427" w14:textId="1D1D376B" w:rsidR="001E00FC" w:rsidRDefault="001E00FC" w:rsidP="001E00FC">
            <w:pPr>
              <w:ind w:firstLine="0"/>
              <w:jc w:val="center"/>
            </w:pPr>
            <w:r>
              <w:t xml:space="preserve">39 </w:t>
            </w:r>
            <w:proofErr w:type="spellStart"/>
            <w:r>
              <w:t>nF</w:t>
            </w:r>
            <w:proofErr w:type="spellEnd"/>
          </w:p>
        </w:tc>
      </w:tr>
      <w:tr w:rsidR="00B64F01" w14:paraId="181C3A59" w14:textId="77777777" w:rsidTr="001E00FC">
        <w:tc>
          <w:tcPr>
            <w:tcW w:w="2694" w:type="dxa"/>
          </w:tcPr>
          <w:p w14:paraId="435E94A1" w14:textId="1772DB8B" w:rsidR="00B64F01" w:rsidRDefault="001E00FC" w:rsidP="001E00FC">
            <w:pPr>
              <w:ind w:firstLine="0"/>
              <w:jc w:val="center"/>
            </w:pPr>
            <w:r>
              <w:t>RD (RV1)</w:t>
            </w:r>
          </w:p>
        </w:tc>
        <w:tc>
          <w:tcPr>
            <w:tcW w:w="1559" w:type="dxa"/>
          </w:tcPr>
          <w:p w14:paraId="1E78B749" w14:textId="31ACA419" w:rsidR="00B64F01" w:rsidRDefault="001E00FC" w:rsidP="001E00FC">
            <w:pPr>
              <w:ind w:firstLine="0"/>
              <w:jc w:val="center"/>
            </w:pPr>
            <w:r>
              <w:t xml:space="preserve">3006 </w:t>
            </w:r>
            <w:r w:rsidRPr="00146DBB">
              <w:t>Ω</w:t>
            </w:r>
          </w:p>
        </w:tc>
      </w:tr>
      <w:tr w:rsidR="00B64F01" w14:paraId="7AEC6896" w14:textId="77777777" w:rsidTr="001E00FC">
        <w:tc>
          <w:tcPr>
            <w:tcW w:w="2694" w:type="dxa"/>
          </w:tcPr>
          <w:p w14:paraId="0DF71F1C" w14:textId="3A9228A8" w:rsidR="00B64F01" w:rsidRDefault="001E00FC" w:rsidP="001E00FC">
            <w:pPr>
              <w:ind w:firstLine="0"/>
              <w:jc w:val="center"/>
            </w:pPr>
            <w:r>
              <w:t>Tensión de Salidas A y B</w:t>
            </w:r>
          </w:p>
        </w:tc>
        <w:tc>
          <w:tcPr>
            <w:tcW w:w="1559" w:type="dxa"/>
          </w:tcPr>
          <w:p w14:paraId="5C71202E" w14:textId="3EF67B8D" w:rsidR="00B64F01" w:rsidRDefault="001E00FC" w:rsidP="001E00FC">
            <w:pPr>
              <w:ind w:firstLine="0"/>
              <w:jc w:val="center"/>
            </w:pPr>
            <w:r>
              <w:t>10.8 V</w:t>
            </w:r>
          </w:p>
        </w:tc>
      </w:tr>
      <w:tr w:rsidR="00B64F01" w14:paraId="2AD23787" w14:textId="77777777" w:rsidTr="001E00FC">
        <w:tc>
          <w:tcPr>
            <w:tcW w:w="2694" w:type="dxa"/>
          </w:tcPr>
          <w:p w14:paraId="5A754790" w14:textId="56B14C5C" w:rsidR="00B64F01" w:rsidRDefault="001E00FC" w:rsidP="001E00FC">
            <w:pPr>
              <w:ind w:firstLine="0"/>
              <w:jc w:val="center"/>
            </w:pPr>
            <w:r>
              <w:t>Frecuencia de señal A-B</w:t>
            </w:r>
          </w:p>
        </w:tc>
        <w:tc>
          <w:tcPr>
            <w:tcW w:w="1559" w:type="dxa"/>
          </w:tcPr>
          <w:p w14:paraId="60474FEE" w14:textId="0447090C" w:rsidR="00B64F01" w:rsidRDefault="001E00FC" w:rsidP="001E00FC">
            <w:pPr>
              <w:ind w:firstLine="0"/>
              <w:jc w:val="center"/>
            </w:pPr>
            <w:r>
              <w:t>306.94 Hz</w:t>
            </w:r>
          </w:p>
        </w:tc>
      </w:tr>
      <w:tr w:rsidR="00B64F01" w14:paraId="21D868B7" w14:textId="77777777" w:rsidTr="001E00FC">
        <w:tc>
          <w:tcPr>
            <w:tcW w:w="2694" w:type="dxa"/>
          </w:tcPr>
          <w:p w14:paraId="5DA8F641" w14:textId="38F65A90" w:rsidR="00B64F01" w:rsidRDefault="001E00FC" w:rsidP="001E00FC">
            <w:pPr>
              <w:ind w:firstLine="0"/>
              <w:jc w:val="center"/>
            </w:pPr>
            <w:r>
              <w:t>Tiempo muerto (DT)</w:t>
            </w:r>
          </w:p>
        </w:tc>
        <w:tc>
          <w:tcPr>
            <w:tcW w:w="1559" w:type="dxa"/>
          </w:tcPr>
          <w:p w14:paraId="35FC0F01" w14:textId="74F298C1" w:rsidR="00B64F01" w:rsidRDefault="001E00FC" w:rsidP="001E00FC">
            <w:pPr>
              <w:ind w:firstLine="0"/>
              <w:jc w:val="center"/>
            </w:pPr>
            <w:r>
              <w:t xml:space="preserve">280 </w:t>
            </w:r>
            <w:proofErr w:type="spellStart"/>
            <w:r>
              <w:t>ns</w:t>
            </w:r>
            <w:proofErr w:type="spellEnd"/>
          </w:p>
        </w:tc>
      </w:tr>
    </w:tbl>
    <w:p w14:paraId="0653060C" w14:textId="55B6FD98" w:rsidR="00B64F01" w:rsidRPr="00702F7A" w:rsidRDefault="00B64F01" w:rsidP="00B64F01">
      <w:pPr>
        <w:ind w:firstLine="0"/>
        <w:rPr>
          <w:sz w:val="12"/>
        </w:rPr>
      </w:pPr>
    </w:p>
    <w:p w14:paraId="2EAC7368" w14:textId="71F154C5" w:rsidR="00770E9F" w:rsidRDefault="00770E9F" w:rsidP="00863A26">
      <w:pPr>
        <w:pStyle w:val="Ttulo4"/>
        <w:numPr>
          <w:ilvl w:val="3"/>
          <w:numId w:val="1"/>
        </w:numPr>
        <w:rPr>
          <w:color w:val="000000" w:themeColor="text1"/>
        </w:rPr>
      </w:pPr>
      <w:r>
        <w:rPr>
          <w:color w:val="000000" w:themeColor="text1"/>
        </w:rPr>
        <w:t>Salidas AT en l</w:t>
      </w:r>
      <w:r w:rsidRPr="00C2235E">
        <w:rPr>
          <w:color w:val="000000" w:themeColor="text1"/>
        </w:rPr>
        <w:t>azo abierto</w:t>
      </w:r>
    </w:p>
    <w:p w14:paraId="06E7E7EB" w14:textId="6D25B1EA" w:rsidR="00EC66B2" w:rsidRDefault="00EC66B2" w:rsidP="00EC66B2">
      <w:r>
        <w:t xml:space="preserve">Definidas las condiciones de funcionamiento de las etapas funcionales de manera individual, resta analizar el funcionamiento conjunto que presentan. Como primera medida </w:t>
      </w:r>
      <w:r w:rsidR="00C1693E">
        <w:t xml:space="preserve">se analiza cual es la variación de la señal de salida del SG3525 con la carga que le corresponde conectada; en este sentido la salida OUTA del PIN-11, tendrá como carga las bases de los transistores Q1 y Q8, con una demanda de corriente aproximada de 1 </w:t>
      </w:r>
      <w:proofErr w:type="spellStart"/>
      <w:r w:rsidR="00C1693E">
        <w:t>mA</w:t>
      </w:r>
      <w:proofErr w:type="spellEnd"/>
      <w:r w:rsidR="00C1693E">
        <w:t xml:space="preserve"> por cada base, esto es considerando la tensión de salida del SG3525, la tensión V</w:t>
      </w:r>
      <w:r w:rsidR="00C1693E" w:rsidRPr="00C1693E">
        <w:rPr>
          <w:vertAlign w:val="subscript"/>
        </w:rPr>
        <w:t>BE</w:t>
      </w:r>
      <w:r w:rsidR="00C1693E">
        <w:t xml:space="preserve"> y el valor de las resistencias de base (</w:t>
      </w:r>
      <w:r w:rsidR="00BB2570">
        <w:t>R6, R7, R29 y R30).</w:t>
      </w:r>
    </w:p>
    <w:p w14:paraId="34F486E1" w14:textId="50E7A46F" w:rsidR="00BB2570" w:rsidRDefault="00BB2570" w:rsidP="00BB2570">
      <w:r>
        <w:t xml:space="preserve">En </w:t>
      </w:r>
      <w:r w:rsidRPr="00BB2570">
        <w:t xml:space="preserve">la </w:t>
      </w:r>
      <w:r w:rsidRPr="00BB2570">
        <w:fldChar w:fldCharType="begin"/>
      </w:r>
      <w:r w:rsidRPr="00BB2570">
        <w:instrText xml:space="preserve"> REF _Ref184597422 \h  \* MERGEFORMAT </w:instrText>
      </w:r>
      <w:r w:rsidRPr="00BB2570">
        <w:fldChar w:fldCharType="separate"/>
      </w:r>
      <w:r>
        <w:rPr>
          <w:color w:val="000000" w:themeColor="text1"/>
        </w:rPr>
        <w:t>Fig.</w:t>
      </w:r>
      <w:r w:rsidRPr="00BB2570">
        <w:rPr>
          <w:color w:val="000000" w:themeColor="text1"/>
        </w:rPr>
        <w:t xml:space="preserve"> </w:t>
      </w:r>
      <w:r w:rsidRPr="00BB2570">
        <w:rPr>
          <w:color w:val="0070C0"/>
          <w:u w:val="single"/>
        </w:rPr>
        <w:t>(</w:t>
      </w:r>
      <w:r w:rsidRPr="00BB2570">
        <w:rPr>
          <w:noProof/>
          <w:color w:val="0070C0"/>
          <w:u w:val="single"/>
        </w:rPr>
        <w:t>3</w:t>
      </w:r>
      <w:r w:rsidRPr="00BB2570">
        <w:rPr>
          <w:color w:val="0070C0"/>
          <w:u w:val="single"/>
        </w:rPr>
        <w:noBreakHyphen/>
      </w:r>
      <w:r w:rsidRPr="00BB2570">
        <w:rPr>
          <w:noProof/>
          <w:color w:val="0070C0"/>
          <w:u w:val="single"/>
        </w:rPr>
        <w:t>3</w:t>
      </w:r>
      <w:r w:rsidRPr="00BB2570">
        <w:fldChar w:fldCharType="end"/>
      </w:r>
      <w:r w:rsidRPr="00BB2570">
        <w:rPr>
          <w:color w:val="0070C0"/>
          <w:u w:val="single"/>
        </w:rPr>
        <w:t>)</w:t>
      </w:r>
      <w:r>
        <w:t xml:space="preserve"> se presentan las señales de salida del SG3525 con el puente H conectado y en operación, la captura de la derecha, sólo corresponde a una ampliación de la captura de la izquierda. Puede apreciarse que la salida correspondiente a la señal “azul”, según los gráficos </w:t>
      </w:r>
      <w:r w:rsidR="005E6239">
        <w:t>expuestos,</w:t>
      </w:r>
      <w:r>
        <w:t xml:space="preserve"> presenta un</w:t>
      </w:r>
      <w:r w:rsidR="00C6381F">
        <w:t xml:space="preserve"> leve rizado se aproximadamente del 9.2 %. De igual manera la salida amarilla, presenta una leve descarga exponencial que no representa un rizado mayor al 2 % (1.62 %).</w:t>
      </w:r>
    </w:p>
    <w:p w14:paraId="1675913C" w14:textId="479EEDD7" w:rsidR="00C6381F" w:rsidRDefault="0081305A" w:rsidP="00BB2570">
      <w:r>
        <w:t>L</w:t>
      </w:r>
      <w:r w:rsidR="00C6381F">
        <w:t xml:space="preserve">a captura de la derecha </w:t>
      </w:r>
      <w:r>
        <w:t>amplia</w:t>
      </w:r>
      <w:r w:rsidR="00C6381F">
        <w:t xml:space="preserve"> el DT, el cual se ubica en los 280 </w:t>
      </w:r>
      <w:proofErr w:type="spellStart"/>
      <w:r w:rsidR="00C6381F">
        <w:t>us</w:t>
      </w:r>
      <w:proofErr w:type="spellEnd"/>
      <w:r w:rsidR="00C6381F">
        <w:t>.</w:t>
      </w:r>
      <w:r w:rsidR="00511C3E">
        <w:t xml:space="preserve"> Si bien se evidencian unas </w:t>
      </w:r>
      <w:r>
        <w:t>variaciones</w:t>
      </w:r>
      <w:r w:rsidR="00511C3E">
        <w:t xml:space="preserve"> en la forma de onda de la salida del CI, los parámetros fundamentales del funcionamiento tales como la frecuencia y el DT</w:t>
      </w:r>
      <w:r w:rsidR="00B7146E">
        <w:t xml:space="preserve">, </w:t>
      </w:r>
      <w:r>
        <w:t xml:space="preserve">no presentan variaciones respecto a los </w:t>
      </w:r>
      <w:r w:rsidR="00B7146E">
        <w:t xml:space="preserve"> mencionados previamente. </w:t>
      </w:r>
    </w:p>
    <w:p w14:paraId="371728C6" w14:textId="77777777" w:rsidR="0081305A" w:rsidRPr="00C1693E" w:rsidRDefault="0081305A" w:rsidP="00BB2570"/>
    <w:p w14:paraId="67F4A13A" w14:textId="48D4FD1E" w:rsidR="00B64F01" w:rsidRDefault="00B7146E" w:rsidP="000F3A0D">
      <w:pPr>
        <w:ind w:firstLine="0"/>
      </w:pPr>
      <w:r>
        <w:rPr>
          <w:noProof/>
          <w:lang w:val="es-AR"/>
        </w:rPr>
        <w:lastRenderedPageBreak/>
        <mc:AlternateContent>
          <mc:Choice Requires="wpg">
            <w:drawing>
              <wp:anchor distT="0" distB="0" distL="114300" distR="114300" simplePos="0" relativeHeight="251875328" behindDoc="0" locked="0" layoutInCell="1" allowOverlap="1" wp14:anchorId="5AEF0883" wp14:editId="0EBA597B">
                <wp:simplePos x="0" y="0"/>
                <wp:positionH relativeFrom="margin">
                  <wp:align>center</wp:align>
                </wp:positionH>
                <wp:positionV relativeFrom="paragraph">
                  <wp:posOffset>-68077</wp:posOffset>
                </wp:positionV>
                <wp:extent cx="5633050" cy="2604770"/>
                <wp:effectExtent l="19050" t="19050" r="25400" b="5080"/>
                <wp:wrapNone/>
                <wp:docPr id="322" name="Grupo 322"/>
                <wp:cNvGraphicFramePr/>
                <a:graphic xmlns:a="http://schemas.openxmlformats.org/drawingml/2006/main">
                  <a:graphicData uri="http://schemas.microsoft.com/office/word/2010/wordprocessingGroup">
                    <wpg:wgp>
                      <wpg:cNvGrpSpPr/>
                      <wpg:grpSpPr>
                        <a:xfrm>
                          <a:off x="0" y="0"/>
                          <a:ext cx="5633050" cy="2604770"/>
                          <a:chOff x="0" y="0"/>
                          <a:chExt cx="5633050" cy="2604770"/>
                        </a:xfrm>
                      </wpg:grpSpPr>
                      <wpg:grpSp>
                        <wpg:cNvPr id="320" name="Grupo 320"/>
                        <wpg:cNvGrpSpPr/>
                        <wpg:grpSpPr>
                          <a:xfrm>
                            <a:off x="0" y="0"/>
                            <a:ext cx="5633050" cy="2096219"/>
                            <a:chOff x="0" y="0"/>
                            <a:chExt cx="6107203" cy="2286000"/>
                          </a:xfrm>
                        </wpg:grpSpPr>
                        <pic:pic xmlns:pic="http://schemas.openxmlformats.org/drawingml/2006/picture">
                          <pic:nvPicPr>
                            <pic:cNvPr id="304" name="Imagen 304"/>
                            <pic:cNvPicPr>
                              <a:picLocks noChangeAspect="1"/>
                            </pic:cNvPicPr>
                          </pic:nvPicPr>
                          <pic:blipFill rotWithShape="1">
                            <a:blip r:embed="rId199">
                              <a:extLst>
                                <a:ext uri="{28A0092B-C50C-407E-A947-70E740481C1C}">
                                  <a14:useLocalDpi xmlns:a14="http://schemas.microsoft.com/office/drawing/2010/main" val="0"/>
                                </a:ext>
                              </a:extLst>
                            </a:blip>
                            <a:srcRect r="20070"/>
                            <a:stretch/>
                          </pic:blipFill>
                          <pic:spPr bwMode="auto">
                            <a:xfrm>
                              <a:off x="3062378" y="0"/>
                              <a:ext cx="3044825" cy="2285365"/>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19" name="Imagen 319"/>
                            <pic:cNvPicPr>
                              <a:picLocks noChangeAspect="1"/>
                            </pic:cNvPicPr>
                          </pic:nvPicPr>
                          <pic:blipFill rotWithShape="1">
                            <a:blip r:embed="rId200">
                              <a:extLst>
                                <a:ext uri="{28A0092B-C50C-407E-A947-70E740481C1C}">
                                  <a14:useLocalDpi xmlns:a14="http://schemas.microsoft.com/office/drawing/2010/main" val="0"/>
                                </a:ext>
                              </a:extLst>
                            </a:blip>
                            <a:srcRect r="19623"/>
                            <a:stretch/>
                          </pic:blipFill>
                          <pic:spPr bwMode="auto">
                            <a:xfrm>
                              <a:off x="0" y="0"/>
                              <a:ext cx="3061970" cy="2286000"/>
                            </a:xfrm>
                            <a:prstGeom prst="rect">
                              <a:avLst/>
                            </a:prstGeom>
                            <a:ln>
                              <a:solidFill>
                                <a:schemeClr val="tx1"/>
                              </a:solidFill>
                            </a:ln>
                            <a:extLst>
                              <a:ext uri="{53640926-AAD7-44D8-BBD7-CCE9431645EC}">
                                <a14:shadowObscured xmlns:a14="http://schemas.microsoft.com/office/drawing/2010/main"/>
                              </a:ext>
                            </a:extLst>
                          </pic:spPr>
                        </pic:pic>
                      </wpg:grpSp>
                      <wps:wsp>
                        <wps:cNvPr id="321" name="Cuadro de texto 321"/>
                        <wps:cNvSpPr txBox="1"/>
                        <wps:spPr>
                          <a:xfrm>
                            <a:off x="172474" y="2156460"/>
                            <a:ext cx="5295265" cy="448310"/>
                          </a:xfrm>
                          <a:prstGeom prst="rect">
                            <a:avLst/>
                          </a:prstGeom>
                          <a:solidFill>
                            <a:prstClr val="white"/>
                          </a:solidFill>
                          <a:ln>
                            <a:noFill/>
                          </a:ln>
                          <a:effectLst/>
                        </wps:spPr>
                        <wps:txbx>
                          <w:txbxContent>
                            <w:p w14:paraId="0447B7BB" w14:textId="19B02C61" w:rsidR="00F73331" w:rsidRPr="00972F36" w:rsidRDefault="00F73331" w:rsidP="00972F36">
                              <w:pPr>
                                <w:pStyle w:val="Descripcin"/>
                                <w:jc w:val="center"/>
                                <w:rPr>
                                  <w:noProof/>
                                  <w:color w:val="000000" w:themeColor="text1"/>
                                  <w:sz w:val="32"/>
                                  <w:szCs w:val="24"/>
                                </w:rPr>
                              </w:pPr>
                              <w:bookmarkStart w:id="455"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5"/>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AEF0883" id="Grupo 322" o:spid="_x0000_s1107" style="position:absolute;left:0;text-align:left;margin-left:0;margin-top:-5.35pt;width:443.55pt;height:205.1pt;z-index:251875328;mso-position-horizontal:center;mso-position-horizontal-relative:margin;mso-width-relative:margin;mso-height-relative:margin" coordsize="56330,26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">
                <v:group id="Grupo 320" o:spid="_x0000_s1108" style="position:absolute;width:56330;height:20962" coordsize="61072,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Imagen 304" o:spid="_x0000_s1109" type="#_x0000_t75" style="position:absolute;left:30623;width:30449;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mOTzDAAAA3AAAAA8AAABkcnMvZG93bnJldi54bWxEj0+LwjAUxO8LfofwFrytiVZEqlFEULzs&#10;werF27N5/cM2L6WJWr+9WRA8DjPzG2a57m0j7tT52rGG8UiBIM6dqbnUcD7tfuYgfEA22DgmDU/y&#10;sF4NvpaYGvfgI92zUIoIYZ+ihiqENpXS5xVZ9CPXEkevcJ3FEGVXStPhI8JtIydKzaTFmuNChS1t&#10;K8r/spvVMFXZ02TzY7HJd8Vl/5s0yVWOtR5+95sFiEB9+ITf7YPRkKgp/J+JR0C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6Y5PMMAAADcAAAADwAAAAAAAAAAAAAAAACf&#10;AgAAZHJzL2Rvd25yZXYueG1sUEsFBgAAAAAEAAQA9wAAAI8DAAAAAA==&#10;" stroked="t" strokecolor="black [3213]">
                    <v:imagedata r:id="rId201" o:title="" cropright="13153f"/>
                    <v:path arrowok="t"/>
                  </v:shape>
                  <v:shape id="Imagen 319" o:spid="_x0000_s1110" type="#_x0000_t75" style="position:absolute;width:30619;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VxunEAAAA3AAAAA8AAABkcnMvZG93bnJldi54bWxEj0FrAjEUhO+C/yE8obea1dJSt0YRRbCe&#10;WvXg8TV53d26eQmbuLv++6ZQ8DjMzDfMfNnbWrTUhMqxgsk4A0Gsnam4UHA6bh9fQYSIbLB2TApu&#10;FGC5GA7mmBvX8Se1h1iIBOGQo4IyRp9LGXRJFsPYeeLkfbvGYkyyKaRpsEtwW8tplr1IixWnhRI9&#10;rUvSl8PVKrCF78OPP9tq7/Vm//H1bPTtXamHUb96AxGpj/fwf3tnFDxNZvB3Jh0B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VxunEAAAA3AAAAA8AAAAAAAAAAAAAAAAA&#10;nwIAAGRycy9kb3ducmV2LnhtbFBLBQYAAAAABAAEAPcAAACQAwAAAAA=&#10;" stroked="t" strokecolor="black [3213]">
                    <v:imagedata r:id="rId202" o:title="" cropright="12860f"/>
                    <v:path arrowok="t"/>
                  </v:shape>
                </v:group>
                <v:shape id="Cuadro de texto 321" o:spid="_x0000_s1111" type="#_x0000_t202" style="position:absolute;left:1724;top:21564;width:5295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bMYA&#10;AADcAAAADwAAAGRycy9kb3ducmV2LnhtbESPT2sCMRTE70K/Q3gFL1Kz/kHK1igiLagX6dZLb4/N&#10;c7Pt5mVJsrp+e1MoeBxm5jfMct3bRlzIh9qxgsk4A0FcOl1zpeD09fHyCiJEZI2NY1JwowDr1dNg&#10;ibl2V/6kSxErkSAcclRgYmxzKUNpyGIYu5Y4eWfnLcYkfSW1x2uC20ZOs2whLdacFgy2tDVU/had&#10;VXCcfx/NqDu/Hzbzmd+fuu3ipyqUGj73mzcQkfr4CP+3d1rBbDq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u+bMYAAADcAAAADwAAAAAAAAAAAAAAAACYAgAAZHJz&#10;L2Rvd25yZXYueG1sUEsFBgAAAAAEAAQA9QAAAIsDAAAAAA==&#10;" stroked="f">
                  <v:textbox style="mso-fit-shape-to-text:t" inset="0,0,0,0">
                    <w:txbxContent>
                      <w:p w14:paraId="0447B7BB" w14:textId="19B02C61" w:rsidR="00F73331" w:rsidRPr="00972F36" w:rsidRDefault="00F73331" w:rsidP="00972F36">
                        <w:pPr>
                          <w:pStyle w:val="Descripcin"/>
                          <w:jc w:val="center"/>
                          <w:rPr>
                            <w:noProof/>
                            <w:color w:val="000000" w:themeColor="text1"/>
                            <w:sz w:val="32"/>
                            <w:szCs w:val="24"/>
                          </w:rPr>
                        </w:pPr>
                        <w:bookmarkStart w:id="456"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6"/>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v:textbox>
                </v:shape>
                <w10:wrap anchorx="margin"/>
              </v:group>
            </w:pict>
          </mc:Fallback>
        </mc:AlternateContent>
      </w:r>
    </w:p>
    <w:p w14:paraId="45F2E081" w14:textId="732E0DD1" w:rsidR="000F3A0D" w:rsidRDefault="000F3A0D" w:rsidP="000F3A0D">
      <w:pPr>
        <w:ind w:firstLine="0"/>
      </w:pPr>
    </w:p>
    <w:p w14:paraId="469B1148" w14:textId="200A3E03" w:rsidR="000F3A0D" w:rsidRDefault="000F3A0D" w:rsidP="000F3A0D">
      <w:pPr>
        <w:ind w:firstLine="0"/>
      </w:pPr>
    </w:p>
    <w:p w14:paraId="708F5D8C" w14:textId="457177E7" w:rsidR="00972F36" w:rsidRDefault="00972F36" w:rsidP="000F3A0D">
      <w:pPr>
        <w:ind w:firstLine="0"/>
      </w:pPr>
    </w:p>
    <w:p w14:paraId="4704C45C" w14:textId="4FA1D730" w:rsidR="00972F36" w:rsidRDefault="00972F36" w:rsidP="000F3A0D">
      <w:pPr>
        <w:ind w:firstLine="0"/>
      </w:pPr>
    </w:p>
    <w:p w14:paraId="1CEDEB0B" w14:textId="7A9E1F2D" w:rsidR="00972F36" w:rsidRDefault="00972F36" w:rsidP="000F3A0D">
      <w:pPr>
        <w:ind w:firstLine="0"/>
      </w:pPr>
    </w:p>
    <w:p w14:paraId="6E5ED4DE" w14:textId="0377B0C8" w:rsidR="00972F36" w:rsidRDefault="00972F36" w:rsidP="000F3A0D">
      <w:pPr>
        <w:ind w:firstLine="0"/>
      </w:pPr>
    </w:p>
    <w:p w14:paraId="5041BAA0" w14:textId="77777777" w:rsidR="0081305A" w:rsidRDefault="0081305A" w:rsidP="0081305A"/>
    <w:p w14:paraId="38287D10" w14:textId="37B51992" w:rsidR="00972F36" w:rsidRDefault="0081305A" w:rsidP="007D7411">
      <w:pPr>
        <w:rPr>
          <w:color w:val="000000" w:themeColor="text1"/>
        </w:rPr>
      </w:pPr>
      <w:r>
        <w:t>Continuando con la evoluci</w:t>
      </w:r>
      <w:r w:rsidR="008362B1">
        <w:t>ón de la</w:t>
      </w:r>
      <w:r>
        <w:t xml:space="preserve"> señal de modulación a lo largo de circuito hasta el bobinado primario del transformador, como primera etapa de interacción el SG3525</w:t>
      </w:r>
      <w:r w:rsidR="008362B1">
        <w:t xml:space="preserve"> comanda las bases de l</w:t>
      </w:r>
      <w:r>
        <w:t>os transistores</w:t>
      </w:r>
      <w:r w:rsidR="008362B1">
        <w:t xml:space="preserve"> (</w:t>
      </w:r>
      <w:r w:rsidR="007D7411">
        <w:t>Q2-Q9</w:t>
      </w:r>
      <w:r w:rsidR="008362B1">
        <w:t xml:space="preserve"> y </w:t>
      </w:r>
      <w:r w:rsidR="007D7411">
        <w:t>Q1-Q8</w:t>
      </w:r>
      <w:r w:rsidR="008362B1">
        <w:t>)</w:t>
      </w:r>
      <w:r>
        <w:t xml:space="preserve"> BJT </w:t>
      </w:r>
      <w:r w:rsidR="008362B1">
        <w:t xml:space="preserve">que disparan las distintas polaridades. En relación el circuito presentado </w:t>
      </w:r>
      <w:r w:rsidR="008362B1" w:rsidRPr="008362B1">
        <w:t xml:space="preserve">en la </w:t>
      </w:r>
      <w:r w:rsidR="008362B1" w:rsidRPr="008362B1">
        <w:fldChar w:fldCharType="begin"/>
      </w:r>
      <w:r w:rsidR="008362B1" w:rsidRPr="008362B1">
        <w:instrText xml:space="preserve"> REF _Ref172474011 \h </w:instrText>
      </w:r>
      <w:r w:rsidR="008362B1">
        <w:instrText xml:space="preserve"> \* MERGEFORMAT </w:instrText>
      </w:r>
      <w:r w:rsidR="008362B1" w:rsidRPr="008362B1">
        <w:fldChar w:fldCharType="separate"/>
      </w:r>
      <w:r w:rsidR="008362B1" w:rsidRPr="008362B1">
        <w:rPr>
          <w:color w:val="000000" w:themeColor="text1"/>
        </w:rPr>
        <w:t xml:space="preserve">Fig. </w:t>
      </w:r>
      <w:r w:rsidR="008362B1" w:rsidRPr="008362B1">
        <w:rPr>
          <w:color w:val="0070C0"/>
          <w:u w:val="single"/>
        </w:rPr>
        <w:t>(</w:t>
      </w:r>
      <w:r w:rsidR="008362B1" w:rsidRPr="008362B1">
        <w:rPr>
          <w:noProof/>
          <w:color w:val="0070C0"/>
          <w:u w:val="single"/>
        </w:rPr>
        <w:t>2</w:t>
      </w:r>
      <w:r w:rsidR="008362B1" w:rsidRPr="008362B1">
        <w:rPr>
          <w:color w:val="0070C0"/>
          <w:u w:val="single"/>
        </w:rPr>
        <w:noBreakHyphen/>
      </w:r>
      <w:r w:rsidR="008362B1" w:rsidRPr="008362B1">
        <w:rPr>
          <w:noProof/>
          <w:color w:val="0070C0"/>
          <w:u w:val="single"/>
        </w:rPr>
        <w:t>70</w:t>
      </w:r>
      <w:r w:rsidR="008362B1" w:rsidRPr="008362B1">
        <w:fldChar w:fldCharType="end"/>
      </w:r>
      <w:r w:rsidR="008362B1" w:rsidRPr="008362B1">
        <w:rPr>
          <w:color w:val="0070C0"/>
          <w:u w:val="single"/>
        </w:rPr>
        <w:t>)</w:t>
      </w:r>
      <w:r w:rsidR="008362B1">
        <w:rPr>
          <w:color w:val="000000" w:themeColor="text1"/>
        </w:rPr>
        <w:t>, se tomaron las mediciones sobre los colectores de los transistores que disparo “inferiores” del Puente H</w:t>
      </w:r>
      <w:r w:rsidR="007D7411">
        <w:rPr>
          <w:color w:val="000000" w:themeColor="text1"/>
        </w:rPr>
        <w:t xml:space="preserve">, Q2 y Q8, obteniendo la lectura que se presenta en </w:t>
      </w:r>
      <w:r w:rsidR="007D7411" w:rsidRPr="007D7411">
        <w:rPr>
          <w:color w:val="000000" w:themeColor="text1"/>
        </w:rPr>
        <w:t xml:space="preserve">la </w:t>
      </w:r>
      <w:r w:rsidR="007D7411" w:rsidRPr="007D7411">
        <w:rPr>
          <w:color w:val="000000" w:themeColor="text1"/>
        </w:rPr>
        <w:fldChar w:fldCharType="begin"/>
      </w:r>
      <w:r w:rsidR="007D7411" w:rsidRPr="007D7411">
        <w:rPr>
          <w:color w:val="000000" w:themeColor="text1"/>
        </w:rPr>
        <w:instrText xml:space="preserve"> REF _Ref184923688 \h </w:instrText>
      </w:r>
      <w:r w:rsidR="007D7411">
        <w:rPr>
          <w:color w:val="000000" w:themeColor="text1"/>
        </w:rPr>
        <w:instrText xml:space="preserve"> \* MERGEFORMAT </w:instrText>
      </w:r>
      <w:r w:rsidR="007D7411" w:rsidRPr="007D7411">
        <w:rPr>
          <w:color w:val="000000" w:themeColor="text1"/>
        </w:rPr>
      </w:r>
      <w:r w:rsidR="007D7411" w:rsidRPr="007D7411">
        <w:rPr>
          <w:color w:val="000000" w:themeColor="text1"/>
        </w:rPr>
        <w:fldChar w:fldCharType="separate"/>
      </w:r>
      <w:r w:rsidR="007D7411" w:rsidRPr="007D7411">
        <w:rPr>
          <w:color w:val="000000" w:themeColor="text1"/>
        </w:rPr>
        <w:t xml:space="preserve">Fig. </w:t>
      </w:r>
      <w:r w:rsidR="007D7411" w:rsidRPr="007D7411">
        <w:rPr>
          <w:color w:val="0070C0"/>
          <w:u w:val="single"/>
        </w:rPr>
        <w:t>(</w:t>
      </w:r>
      <w:r w:rsidR="007D7411" w:rsidRPr="007D7411">
        <w:rPr>
          <w:noProof/>
          <w:color w:val="0070C0"/>
          <w:u w:val="single"/>
        </w:rPr>
        <w:t>3</w:t>
      </w:r>
      <w:r w:rsidR="007D7411" w:rsidRPr="007D7411">
        <w:rPr>
          <w:color w:val="0070C0"/>
          <w:u w:val="single"/>
        </w:rPr>
        <w:noBreakHyphen/>
      </w:r>
      <w:r w:rsidR="007D7411" w:rsidRPr="007D7411">
        <w:rPr>
          <w:noProof/>
          <w:color w:val="0070C0"/>
          <w:u w:val="single"/>
        </w:rPr>
        <w:t>4</w:t>
      </w:r>
      <w:r w:rsidR="007D7411" w:rsidRPr="007D7411">
        <w:rPr>
          <w:color w:val="000000" w:themeColor="text1"/>
        </w:rPr>
        <w:fldChar w:fldCharType="end"/>
      </w:r>
      <w:r w:rsidR="007D7411" w:rsidRPr="007D7411">
        <w:rPr>
          <w:color w:val="0070C0"/>
          <w:u w:val="single"/>
        </w:rPr>
        <w:t>)</w:t>
      </w:r>
      <w:r w:rsidR="007D7411">
        <w:rPr>
          <w:color w:val="000000" w:themeColor="text1"/>
        </w:rPr>
        <w:t>:</w:t>
      </w:r>
    </w:p>
    <w:p w14:paraId="39A2B9C6" w14:textId="77777777" w:rsidR="007D7411" w:rsidRPr="007D7411" w:rsidRDefault="007D7411" w:rsidP="007D7411">
      <w:pPr>
        <w:rPr>
          <w:color w:val="000000" w:themeColor="text1"/>
          <w:sz w:val="10"/>
        </w:rPr>
      </w:pPr>
    </w:p>
    <w:p w14:paraId="04528EF5" w14:textId="77777777" w:rsidR="00972F36" w:rsidRDefault="00972F36" w:rsidP="00972F36">
      <w:pPr>
        <w:pStyle w:val="Descripcin"/>
      </w:pPr>
    </w:p>
    <w:p w14:paraId="6E4303B3" w14:textId="1ED522F0" w:rsidR="00972F36" w:rsidRDefault="00972F36" w:rsidP="00972F36">
      <w:pPr>
        <w:pStyle w:val="Descripcin"/>
      </w:pPr>
      <w:r>
        <w:rPr>
          <w:noProof/>
          <w:lang w:val="es-AR"/>
        </w:rPr>
        <w:drawing>
          <wp:anchor distT="0" distB="0" distL="114300" distR="114300" simplePos="0" relativeHeight="251876352" behindDoc="0" locked="0" layoutInCell="1" allowOverlap="1" wp14:anchorId="4BCEE81A" wp14:editId="1E076C13">
            <wp:simplePos x="0" y="0"/>
            <wp:positionH relativeFrom="margin">
              <wp:align>center</wp:align>
            </wp:positionH>
            <wp:positionV relativeFrom="paragraph">
              <wp:posOffset>-380257</wp:posOffset>
            </wp:positionV>
            <wp:extent cx="3522453" cy="2113472"/>
            <wp:effectExtent l="19050" t="19050" r="20955" b="20320"/>
            <wp:wrapNone/>
            <wp:docPr id="323" name="Imagen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FIGURA 76 - Colectores de Q2 y Q8 en lazo abierto y salida en vacio.BMP"/>
                    <pic:cNvPicPr/>
                  </pic:nvPicPr>
                  <pic:blipFill>
                    <a:blip r:embed="rId203">
                      <a:extLst>
                        <a:ext uri="{28A0092B-C50C-407E-A947-70E740481C1C}">
                          <a14:useLocalDpi xmlns:a14="http://schemas.microsoft.com/office/drawing/2010/main" val="0"/>
                        </a:ext>
                      </a:extLst>
                    </a:blip>
                    <a:stretch>
                      <a:fillRect/>
                    </a:stretch>
                  </pic:blipFill>
                  <pic:spPr>
                    <a:xfrm>
                      <a:off x="0" y="0"/>
                      <a:ext cx="3522453" cy="2113472"/>
                    </a:xfrm>
                    <a:prstGeom prst="rect">
                      <a:avLst/>
                    </a:prstGeom>
                    <a:ln>
                      <a:solidFill>
                        <a:schemeClr val="tx1"/>
                      </a:solidFill>
                    </a:ln>
                  </pic:spPr>
                </pic:pic>
              </a:graphicData>
            </a:graphic>
          </wp:anchor>
        </w:drawing>
      </w:r>
    </w:p>
    <w:p w14:paraId="1BF1DACC" w14:textId="77777777" w:rsidR="00972F36" w:rsidRDefault="00972F36" w:rsidP="00972F36">
      <w:pPr>
        <w:pStyle w:val="Descripcin"/>
      </w:pPr>
    </w:p>
    <w:p w14:paraId="286385D3" w14:textId="77777777" w:rsidR="00972F36" w:rsidRDefault="00972F36" w:rsidP="00972F36">
      <w:pPr>
        <w:pStyle w:val="Descripcin"/>
      </w:pPr>
    </w:p>
    <w:p w14:paraId="0D11AE98" w14:textId="77777777" w:rsidR="00972F36" w:rsidRDefault="00972F36" w:rsidP="00972F36">
      <w:pPr>
        <w:pStyle w:val="Descripcin"/>
      </w:pPr>
    </w:p>
    <w:p w14:paraId="7A63C6DF" w14:textId="77777777" w:rsidR="00972F36" w:rsidRDefault="00972F36" w:rsidP="00972F36">
      <w:pPr>
        <w:pStyle w:val="Descripcin"/>
      </w:pPr>
    </w:p>
    <w:p w14:paraId="6450001A" w14:textId="77777777" w:rsidR="00972F36" w:rsidRDefault="00972F36" w:rsidP="00972F36">
      <w:pPr>
        <w:pStyle w:val="Descripcin"/>
      </w:pPr>
    </w:p>
    <w:p w14:paraId="2B4FE4FB" w14:textId="19EC461B" w:rsidR="00972F36" w:rsidRDefault="00972F36" w:rsidP="00972F36">
      <w:pPr>
        <w:pStyle w:val="Descripcin"/>
      </w:pPr>
      <w:r>
        <w:rPr>
          <w:noProof/>
          <w:lang w:val="es-AR"/>
        </w:rPr>
        <mc:AlternateContent>
          <mc:Choice Requires="wps">
            <w:drawing>
              <wp:anchor distT="0" distB="0" distL="114300" distR="114300" simplePos="0" relativeHeight="251878400" behindDoc="0" locked="0" layoutInCell="1" allowOverlap="1" wp14:anchorId="1F340226" wp14:editId="1DC9C4B6">
                <wp:simplePos x="0" y="0"/>
                <wp:positionH relativeFrom="margin">
                  <wp:align>center</wp:align>
                </wp:positionH>
                <wp:positionV relativeFrom="paragraph">
                  <wp:posOffset>234363</wp:posOffset>
                </wp:positionV>
                <wp:extent cx="3692106" cy="635"/>
                <wp:effectExtent l="0" t="0" r="3810" b="8890"/>
                <wp:wrapNone/>
                <wp:docPr id="324" name="Cuadro de texto 324"/>
                <wp:cNvGraphicFramePr/>
                <a:graphic xmlns:a="http://schemas.openxmlformats.org/drawingml/2006/main">
                  <a:graphicData uri="http://schemas.microsoft.com/office/word/2010/wordprocessingShape">
                    <wps:wsp>
                      <wps:cNvSpPr txBox="1"/>
                      <wps:spPr>
                        <a:xfrm>
                          <a:off x="0" y="0"/>
                          <a:ext cx="3692106" cy="635"/>
                        </a:xfrm>
                        <a:prstGeom prst="rect">
                          <a:avLst/>
                        </a:prstGeom>
                        <a:solidFill>
                          <a:prstClr val="white"/>
                        </a:solidFill>
                        <a:ln>
                          <a:noFill/>
                        </a:ln>
                        <a:effectLst/>
                      </wps:spPr>
                      <wps:txbx>
                        <w:txbxContent>
                          <w:p w14:paraId="0F1F725F" w14:textId="1C299AC9" w:rsidR="00F73331" w:rsidRPr="00972F36" w:rsidRDefault="00F73331" w:rsidP="00972F36">
                            <w:pPr>
                              <w:pStyle w:val="Descripcin"/>
                              <w:ind w:firstLine="0"/>
                              <w:jc w:val="center"/>
                              <w:rPr>
                                <w:i w:val="0"/>
                                <w:noProof/>
                                <w:color w:val="000000" w:themeColor="text1"/>
                                <w:sz w:val="22"/>
                              </w:rPr>
                            </w:pPr>
                            <w:bookmarkStart w:id="457"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7"/>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40226" id="Cuadro de texto 324" o:spid="_x0000_s1112" type="#_x0000_t202" style="position:absolute;left:0;text-align:left;margin-left:0;margin-top:18.45pt;width:290.7pt;height:.05pt;z-index:2518784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" stroked="f">
                <v:textbox style="mso-fit-shape-to-text:t" inset="0,0,0,0">
                  <w:txbxContent>
                    <w:p w14:paraId="0F1F725F" w14:textId="1C299AC9" w:rsidR="00F73331" w:rsidRPr="00972F36" w:rsidRDefault="00F73331" w:rsidP="00972F36">
                      <w:pPr>
                        <w:pStyle w:val="Descripcin"/>
                        <w:ind w:firstLine="0"/>
                        <w:jc w:val="center"/>
                        <w:rPr>
                          <w:i w:val="0"/>
                          <w:noProof/>
                          <w:color w:val="000000" w:themeColor="text1"/>
                          <w:sz w:val="22"/>
                        </w:rPr>
                      </w:pPr>
                      <w:bookmarkStart w:id="458"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8"/>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v:textbox>
                <w10:wrap anchorx="margin"/>
              </v:shape>
            </w:pict>
          </mc:Fallback>
        </mc:AlternateContent>
      </w:r>
    </w:p>
    <w:p w14:paraId="6C20C9C6" w14:textId="0FDFDB49" w:rsidR="00972F36" w:rsidRDefault="00972F36" w:rsidP="00972F36">
      <w:pPr>
        <w:pStyle w:val="Descripcin"/>
      </w:pPr>
    </w:p>
    <w:p w14:paraId="7B13BB04" w14:textId="4831FF58" w:rsidR="00972F36" w:rsidRDefault="00972F36" w:rsidP="00972F36"/>
    <w:p w14:paraId="32BDC290" w14:textId="3C7C7D93" w:rsidR="007D7411" w:rsidRDefault="007D7411" w:rsidP="00972F36">
      <w:pPr>
        <w:rPr>
          <w:color w:val="000000" w:themeColor="text1"/>
        </w:rPr>
      </w:pPr>
      <w:r>
        <w:t>Considerando que los cuatro transistores mencionados (Q1, Q2, Q8 y Q9) tienen la misión de polarizar el led de cada optoacoplador</w:t>
      </w:r>
      <w:r w:rsidR="00220DC5">
        <w:t xml:space="preserve"> y dicha rama se alimenta a partir de +5 V, en la </w:t>
      </w:r>
      <w:r w:rsidR="00220DC5" w:rsidRPr="007D7411">
        <w:rPr>
          <w:color w:val="000000" w:themeColor="text1"/>
        </w:rPr>
        <w:fldChar w:fldCharType="begin"/>
      </w:r>
      <w:r w:rsidR="00220DC5" w:rsidRPr="007D7411">
        <w:rPr>
          <w:color w:val="000000" w:themeColor="text1"/>
        </w:rPr>
        <w:instrText xml:space="preserve"> REF _Ref184923688 \h </w:instrText>
      </w:r>
      <w:r w:rsidR="00220DC5">
        <w:rPr>
          <w:color w:val="000000" w:themeColor="text1"/>
        </w:rPr>
        <w:instrText xml:space="preserve"> \* MERGEFORMAT </w:instrText>
      </w:r>
      <w:r w:rsidR="00220DC5" w:rsidRPr="007D7411">
        <w:rPr>
          <w:color w:val="000000" w:themeColor="text1"/>
        </w:rPr>
      </w:r>
      <w:r w:rsidR="00220DC5" w:rsidRPr="007D7411">
        <w:rPr>
          <w:color w:val="000000" w:themeColor="text1"/>
        </w:rPr>
        <w:fldChar w:fldCharType="separate"/>
      </w:r>
      <w:r w:rsidR="00220DC5" w:rsidRPr="007D7411">
        <w:rPr>
          <w:color w:val="000000" w:themeColor="text1"/>
        </w:rPr>
        <w:t xml:space="preserve">Fig. </w:t>
      </w:r>
      <w:r w:rsidR="00220DC5" w:rsidRPr="007D7411">
        <w:rPr>
          <w:color w:val="0070C0"/>
          <w:u w:val="single"/>
        </w:rPr>
        <w:t>(</w:t>
      </w:r>
      <w:r w:rsidR="00220DC5" w:rsidRPr="007D7411">
        <w:rPr>
          <w:noProof/>
          <w:color w:val="0070C0"/>
          <w:u w:val="single"/>
        </w:rPr>
        <w:t>3</w:t>
      </w:r>
      <w:r w:rsidR="00220DC5" w:rsidRPr="007D7411">
        <w:rPr>
          <w:color w:val="0070C0"/>
          <w:u w:val="single"/>
        </w:rPr>
        <w:noBreakHyphen/>
      </w:r>
      <w:r w:rsidR="00220DC5" w:rsidRPr="007D7411">
        <w:rPr>
          <w:noProof/>
          <w:color w:val="0070C0"/>
          <w:u w:val="single"/>
        </w:rPr>
        <w:t>4</w:t>
      </w:r>
      <w:r w:rsidR="00220DC5" w:rsidRPr="007D7411">
        <w:rPr>
          <w:color w:val="000000" w:themeColor="text1"/>
        </w:rPr>
        <w:fldChar w:fldCharType="end"/>
      </w:r>
      <w:r w:rsidR="00220DC5" w:rsidRPr="007D7411">
        <w:rPr>
          <w:color w:val="0070C0"/>
          <w:u w:val="single"/>
        </w:rPr>
        <w:t>)</w:t>
      </w:r>
      <w:r w:rsidR="00220DC5">
        <w:rPr>
          <w:color w:val="000000" w:themeColor="text1"/>
        </w:rPr>
        <w:t xml:space="preserve"> se observa la correcta saturación de los transistores</w:t>
      </w:r>
      <w:r w:rsidR="00BB4C62">
        <w:rPr>
          <w:color w:val="000000" w:themeColor="text1"/>
        </w:rPr>
        <w:t xml:space="preserve"> (</w:t>
      </w:r>
      <w:proofErr w:type="spellStart"/>
      <w:proofErr w:type="gramStart"/>
      <w:r w:rsidR="00BB4C62">
        <w:rPr>
          <w:color w:val="000000" w:themeColor="text1"/>
        </w:rPr>
        <w:t>Vce</w:t>
      </w:r>
      <w:proofErr w:type="spellEnd"/>
      <w:r w:rsidR="00BB4C62" w:rsidRPr="00BB4C62">
        <w:rPr>
          <w:color w:val="000000" w:themeColor="text1"/>
          <w:vertAlign w:val="subscript"/>
        </w:rPr>
        <w:t>(</w:t>
      </w:r>
      <w:proofErr w:type="spellStart"/>
      <w:proofErr w:type="gramEnd"/>
      <w:r w:rsidR="00BB4C62" w:rsidRPr="00BB4C62">
        <w:rPr>
          <w:color w:val="000000" w:themeColor="text1"/>
          <w:vertAlign w:val="subscript"/>
        </w:rPr>
        <w:t>sat</w:t>
      </w:r>
      <w:proofErr w:type="spellEnd"/>
      <w:r w:rsidR="00BB4C62" w:rsidRPr="00BB4C62">
        <w:rPr>
          <w:color w:val="000000" w:themeColor="text1"/>
          <w:vertAlign w:val="subscript"/>
        </w:rPr>
        <w:t>)</w:t>
      </w:r>
      <w:r w:rsidR="00BB4C62">
        <w:rPr>
          <w:color w:val="000000" w:themeColor="text1"/>
          <w:vertAlign w:val="subscript"/>
        </w:rPr>
        <w:t xml:space="preserve"> </w:t>
      </w:r>
      <w:r w:rsidR="00BB4C62">
        <w:rPr>
          <w:rFonts w:ascii="Cambria Math" w:hAnsi="Cambria Math"/>
          <w:color w:val="000000" w:themeColor="text1"/>
        </w:rPr>
        <w:t>≌</w:t>
      </w:r>
      <w:r w:rsidR="00BB4C62">
        <w:rPr>
          <w:color w:val="000000" w:themeColor="text1"/>
        </w:rPr>
        <w:t xml:space="preserve"> 0V)</w:t>
      </w:r>
      <w:r w:rsidR="00220DC5">
        <w:rPr>
          <w:color w:val="000000" w:themeColor="text1"/>
        </w:rPr>
        <w:t xml:space="preserve">, cuya tensión de colector-emisor de </w:t>
      </w:r>
      <w:r w:rsidR="00BB4C62">
        <w:rPr>
          <w:color w:val="000000" w:themeColor="text1"/>
        </w:rPr>
        <w:t>corte</w:t>
      </w:r>
      <w:r w:rsidR="00220DC5">
        <w:rPr>
          <w:color w:val="000000" w:themeColor="text1"/>
        </w:rPr>
        <w:t xml:space="preserve"> </w:t>
      </w:r>
      <w:r w:rsidR="00BB4C62">
        <w:rPr>
          <w:color w:val="000000" w:themeColor="text1"/>
        </w:rPr>
        <w:t>asciende</w:t>
      </w:r>
      <w:r w:rsidR="00220DC5">
        <w:rPr>
          <w:color w:val="000000" w:themeColor="text1"/>
        </w:rPr>
        <w:t xml:space="preserve"> hasta los </w:t>
      </w:r>
      <w:r w:rsidR="00BB4C62">
        <w:rPr>
          <w:color w:val="000000" w:themeColor="text1"/>
        </w:rPr>
        <w:t>4.56 V. Cabe destacar que el DT, en esta instancia del circuito se evidencia en el solapamiento de las señales de Q2 y Q8, dado que el estado “alto” en la tensión de colector corresponde a la desactivación del optoacoplador y viceversa en el caso del estado “bajo”.</w:t>
      </w:r>
    </w:p>
    <w:p w14:paraId="0EEA393C" w14:textId="77777777" w:rsidR="00BB4C62" w:rsidRDefault="00BB4C62" w:rsidP="00972F36">
      <w:pPr>
        <w:rPr>
          <w:color w:val="000000" w:themeColor="text1"/>
        </w:rPr>
      </w:pPr>
    </w:p>
    <w:p w14:paraId="4AA27B8D" w14:textId="6ABDB2FC" w:rsidR="00BB4C62" w:rsidRDefault="00FF3053" w:rsidP="00972F36">
      <w:pPr>
        <w:rPr>
          <w:color w:val="000000" w:themeColor="text1"/>
        </w:rPr>
      </w:pPr>
      <w:r>
        <w:rPr>
          <w:noProof/>
          <w:color w:val="000000" w:themeColor="text1"/>
          <w:lang w:val="es-AR"/>
        </w:rPr>
        <w:lastRenderedPageBreak/>
        <mc:AlternateContent>
          <mc:Choice Requires="wpg">
            <w:drawing>
              <wp:anchor distT="0" distB="0" distL="114300" distR="114300" simplePos="0" relativeHeight="251895808" behindDoc="0" locked="0" layoutInCell="1" allowOverlap="1" wp14:anchorId="7FCB631A" wp14:editId="608C293F">
                <wp:simplePos x="0" y="0"/>
                <wp:positionH relativeFrom="margin">
                  <wp:align>center</wp:align>
                </wp:positionH>
                <wp:positionV relativeFrom="paragraph">
                  <wp:posOffset>1354551</wp:posOffset>
                </wp:positionV>
                <wp:extent cx="6109971" cy="2371725"/>
                <wp:effectExtent l="19050" t="19050" r="24130" b="9525"/>
                <wp:wrapNone/>
                <wp:docPr id="341" name="Grupo 341"/>
                <wp:cNvGraphicFramePr/>
                <a:graphic xmlns:a="http://schemas.openxmlformats.org/drawingml/2006/main">
                  <a:graphicData uri="http://schemas.microsoft.com/office/word/2010/wordprocessingGroup">
                    <wpg:wgp>
                      <wpg:cNvGrpSpPr/>
                      <wpg:grpSpPr>
                        <a:xfrm>
                          <a:off x="0" y="0"/>
                          <a:ext cx="6109971" cy="2371725"/>
                          <a:chOff x="0" y="0"/>
                          <a:chExt cx="6109971" cy="2371725"/>
                        </a:xfrm>
                      </wpg:grpSpPr>
                      <wpg:grpSp>
                        <wpg:cNvPr id="337" name="Grupo 337"/>
                        <wpg:cNvGrpSpPr/>
                        <wpg:grpSpPr>
                          <a:xfrm>
                            <a:off x="0" y="0"/>
                            <a:ext cx="6109971" cy="1871608"/>
                            <a:chOff x="0" y="8627"/>
                            <a:chExt cx="6109971" cy="1871608"/>
                          </a:xfrm>
                        </wpg:grpSpPr>
                        <pic:pic xmlns:pic="http://schemas.openxmlformats.org/drawingml/2006/picture">
                          <pic:nvPicPr>
                            <pic:cNvPr id="335" name="Imagen 335"/>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8627"/>
                              <a:ext cx="3117850" cy="1870075"/>
                            </a:xfrm>
                            <a:prstGeom prst="rect">
                              <a:avLst/>
                            </a:prstGeom>
                            <a:ln>
                              <a:solidFill>
                                <a:schemeClr val="tx1"/>
                              </a:solidFill>
                            </a:ln>
                          </pic:spPr>
                        </pic:pic>
                        <pic:pic xmlns:pic="http://schemas.openxmlformats.org/drawingml/2006/picture">
                          <pic:nvPicPr>
                            <pic:cNvPr id="336" name="Imagen 336"/>
                            <pic:cNvPicPr>
                              <a:picLocks noChangeAspect="1"/>
                            </pic:cNvPicPr>
                          </pic:nvPicPr>
                          <pic:blipFill rotWithShape="1">
                            <a:blip r:embed="rId205">
                              <a:extLst>
                                <a:ext uri="{28A0092B-C50C-407E-A947-70E740481C1C}">
                                  <a14:useLocalDpi xmlns:a14="http://schemas.microsoft.com/office/drawing/2010/main" val="0"/>
                                </a:ext>
                              </a:extLst>
                            </a:blip>
                            <a:srcRect r="2828"/>
                            <a:stretch/>
                          </pic:blipFill>
                          <pic:spPr bwMode="auto">
                            <a:xfrm>
                              <a:off x="3079372" y="8627"/>
                              <a:ext cx="3030599" cy="1871608"/>
                            </a:xfrm>
                            <a:prstGeom prst="rect">
                              <a:avLst/>
                            </a:prstGeom>
                            <a:ln>
                              <a:solidFill>
                                <a:schemeClr val="tx1"/>
                              </a:solidFill>
                            </a:ln>
                            <a:extLst>
                              <a:ext uri="{53640926-AAD7-44D8-BBD7-CCE9431645EC}">
                                <a14:shadowObscured xmlns:a14="http://schemas.microsoft.com/office/drawing/2010/main"/>
                              </a:ext>
                            </a:extLst>
                          </pic:spPr>
                        </pic:pic>
                      </wpg:grpSp>
                      <wps:wsp>
                        <wps:cNvPr id="340" name="Cuadro de texto 340"/>
                        <wps:cNvSpPr txBox="1"/>
                        <wps:spPr>
                          <a:xfrm>
                            <a:off x="414068" y="1923415"/>
                            <a:ext cx="5296535" cy="448310"/>
                          </a:xfrm>
                          <a:prstGeom prst="rect">
                            <a:avLst/>
                          </a:prstGeom>
                          <a:solidFill>
                            <a:prstClr val="white"/>
                          </a:solidFill>
                          <a:ln>
                            <a:noFill/>
                          </a:ln>
                          <a:effectLst/>
                        </wps:spPr>
                        <wps:txbx>
                          <w:txbxContent>
                            <w:p w14:paraId="2CDBFBDA" w14:textId="0221EB3B" w:rsidR="00F73331" w:rsidRPr="00700933" w:rsidRDefault="00F73331" w:rsidP="00700933">
                              <w:pPr>
                                <w:pStyle w:val="Descripcin"/>
                                <w:ind w:firstLine="0"/>
                                <w:jc w:val="center"/>
                                <w:rPr>
                                  <w:noProof/>
                                  <w:color w:val="000000" w:themeColor="text1"/>
                                  <w:sz w:val="32"/>
                                  <w:szCs w:val="24"/>
                                </w:rPr>
                              </w:pPr>
                              <w:bookmarkStart w:id="459"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59"/>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CB631A" id="Grupo 341" o:spid="_x0000_s1113" style="position:absolute;left:0;text-align:left;margin-left:0;margin-top:106.65pt;width:481.1pt;height:186.75pt;z-index:251895808;mso-position-horizontal:center;mso-position-horizontal-relative:margin" coordsize="61099,23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">
                <v:group id="Grupo 337" o:spid="_x0000_s1114" style="position:absolute;width:61099;height:18716" coordorigin=",86" coordsize="61099,18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shape id="Imagen 335" o:spid="_x0000_s1115" type="#_x0000_t75" style="position:absolute;top:86;width:31178;height:18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ZJJvIAAAA3AAAAA8AAABkcnMvZG93bnJldi54bWxEj0FrwkAUhO+F/oflFXoputFgramriCB4&#10;Kpq0xeNr9jWbNvs2ZLea+utdodDjMDPfMPNlbxtxpM7XjhWMhgkI4tLpmisFr8Vm8ATCB2SNjWNS&#10;8Eselovbmzlm2p14T8c8VCJC2GeowITQZlL60pBFP3QtcfQ+XWcxRNlVUnd4inDbyHGSPEqLNccF&#10;gy2tDZXf+Y9VMNu948fhK38xxbSYPZxXm/UhfVPq/q5fPYMI1If/8F97qxWk6QSuZ+IRkIs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gmSSbyAAAANwAAAAPAAAAAAAAAAAA&#10;AAAAAJ8CAABkcnMvZG93bnJldi54bWxQSwUGAAAAAAQABAD3AAAAlAMAAAAA&#10;" stroked="t" strokecolor="black [3213]">
                    <v:imagedata r:id="rId206" o:title=""/>
                    <v:path arrowok="t"/>
                  </v:shape>
                  <v:shape id="Imagen 336" o:spid="_x0000_s1116" type="#_x0000_t75" style="position:absolute;left:30793;top:86;width:30306;height:18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oh0vFAAAA3AAAAA8AAABkcnMvZG93bnJldi54bWxEj0+LwjAUxO8LfofwhL0smqqsSjWKLAp7&#10;8eBf8PZonm2xeSlNWquffiMseBxm5jfMfNmaQjRUudyygkE/AkGcWJ1zquB42PSmIJxH1lhYJgUP&#10;crBcdD7mGGt75x01e5+KAGEXo4LM+zKW0iUZGXR9WxIH72orgz7IKpW6wnuAm0IOo2gsDeYcFjIs&#10;6Sej5LavjQKepPWwWdfn7epy+kq+8bkr1k+lPrvtagbCU+vf4f/2r1YwGo3hdSYcAbn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6IdLxQAAANwAAAAPAAAAAAAAAAAAAAAA&#10;AJ8CAABkcnMvZG93bnJldi54bWxQSwUGAAAAAAQABAD3AAAAkQMAAAAA&#10;" stroked="t" strokecolor="black [3213]">
                    <v:imagedata r:id="rId207" o:title="" cropright="1853f"/>
                    <v:path arrowok="t"/>
                  </v:shape>
                </v:group>
                <v:shape id="Cuadro de texto 340" o:spid="_x0000_s1117" type="#_x0000_t202" style="position:absolute;left:4140;top:19234;width:52966;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V8MA&#10;AADcAAAADwAAAGRycy9kb3ducmV2LnhtbERPz2vCMBS+D/Y/hDfwMjTdLCLVKCIb6C6yzou3R/Ns&#10;qs1LSVKt//1yGOz48f1ergfbihv50DhW8DbJQBBXTjdcKzj+fI7nIEJE1tg6JgUPCrBePT8tsdDu&#10;zt90K2MtUgiHAhWYGLtCylAZshgmriNO3Nl5izFBX0vt8Z7CbSvfs2wmLTacGgx2tDVUXcveKjjk&#10;p4N57c8fX5t86vfHfju71KVSo5dhswARaYj/4j/3TiuY5ml+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j+V8MAAADcAAAADwAAAAAAAAAAAAAAAACYAgAAZHJzL2Rv&#10;d25yZXYueG1sUEsFBgAAAAAEAAQA9QAAAIgDAAAAAA==&#10;" stroked="f">
                  <v:textbox style="mso-fit-shape-to-text:t" inset="0,0,0,0">
                    <w:txbxContent>
                      <w:p w14:paraId="2CDBFBDA" w14:textId="0221EB3B" w:rsidR="00F73331" w:rsidRPr="00700933" w:rsidRDefault="00F73331" w:rsidP="00700933">
                        <w:pPr>
                          <w:pStyle w:val="Descripcin"/>
                          <w:ind w:firstLine="0"/>
                          <w:jc w:val="center"/>
                          <w:rPr>
                            <w:noProof/>
                            <w:color w:val="000000" w:themeColor="text1"/>
                            <w:sz w:val="32"/>
                            <w:szCs w:val="24"/>
                          </w:rPr>
                        </w:pPr>
                        <w:bookmarkStart w:id="460"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60"/>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v:textbox>
                </v:shape>
                <w10:wrap anchorx="margin"/>
              </v:group>
            </w:pict>
          </mc:Fallback>
        </mc:AlternateContent>
      </w:r>
      <w:r w:rsidR="000C5E81">
        <w:rPr>
          <w:color w:val="000000" w:themeColor="text1"/>
        </w:rPr>
        <w:t xml:space="preserve">Como etapa final que se vincula de manera directa con la carga del puente H, se encuentra el fototransistor de cada optoacoplador que dispara la compuerta de cada uno de los MOSFET, continuando con el análisis de la misma etapa del circuito, en </w:t>
      </w:r>
      <w:r w:rsidR="000C5E81" w:rsidRPr="00700933">
        <w:rPr>
          <w:color w:val="000000" w:themeColor="text1"/>
        </w:rPr>
        <w:t xml:space="preserve">la </w:t>
      </w:r>
      <w:r w:rsidR="00700933" w:rsidRPr="00700933">
        <w:rPr>
          <w:color w:val="000000" w:themeColor="text1"/>
        </w:rPr>
        <w:fldChar w:fldCharType="begin"/>
      </w:r>
      <w:r w:rsidR="00700933" w:rsidRPr="00700933">
        <w:rPr>
          <w:color w:val="000000" w:themeColor="text1"/>
        </w:rPr>
        <w:instrText xml:space="preserve"> REF _Ref184926623 \h </w:instrText>
      </w:r>
      <w:r w:rsidR="00700933">
        <w:rPr>
          <w:color w:val="000000" w:themeColor="text1"/>
        </w:rPr>
        <w:instrText xml:space="preserve"> \* MERGEFORMAT </w:instrText>
      </w:r>
      <w:r w:rsidR="00700933" w:rsidRPr="00700933">
        <w:rPr>
          <w:color w:val="000000" w:themeColor="text1"/>
        </w:rPr>
      </w:r>
      <w:r w:rsidR="00700933" w:rsidRPr="00700933">
        <w:rPr>
          <w:color w:val="000000" w:themeColor="text1"/>
        </w:rPr>
        <w:fldChar w:fldCharType="separate"/>
      </w:r>
      <w:r w:rsidR="00700933" w:rsidRPr="00700933">
        <w:rPr>
          <w:color w:val="000000" w:themeColor="text1"/>
        </w:rPr>
        <w:t xml:space="preserve">Fig. </w:t>
      </w:r>
      <w:r w:rsidR="00700933" w:rsidRPr="00700933">
        <w:rPr>
          <w:color w:val="0070C0"/>
          <w:u w:val="single"/>
        </w:rPr>
        <w:t>(</w:t>
      </w:r>
      <w:r w:rsidR="00700933" w:rsidRPr="00700933">
        <w:rPr>
          <w:noProof/>
          <w:color w:val="0070C0"/>
          <w:u w:val="single"/>
        </w:rPr>
        <w:t>3</w:t>
      </w:r>
      <w:r w:rsidR="00700933" w:rsidRPr="00700933">
        <w:rPr>
          <w:color w:val="0070C0"/>
          <w:u w:val="single"/>
        </w:rPr>
        <w:noBreakHyphen/>
      </w:r>
      <w:r w:rsidR="00700933" w:rsidRPr="00700933">
        <w:rPr>
          <w:noProof/>
          <w:color w:val="0070C0"/>
          <w:u w:val="single"/>
        </w:rPr>
        <w:t>5</w:t>
      </w:r>
      <w:r w:rsidR="00700933" w:rsidRPr="00700933">
        <w:rPr>
          <w:color w:val="000000" w:themeColor="text1"/>
        </w:rPr>
        <w:fldChar w:fldCharType="end"/>
      </w:r>
      <w:r w:rsidR="00700933" w:rsidRPr="00700933">
        <w:rPr>
          <w:color w:val="0070C0"/>
          <w:u w:val="single"/>
        </w:rPr>
        <w:t>)</w:t>
      </w:r>
      <w:r w:rsidR="00700933" w:rsidRPr="00700933">
        <w:rPr>
          <w:color w:val="000000" w:themeColor="text1"/>
        </w:rPr>
        <w:t xml:space="preserve"> </w:t>
      </w:r>
      <w:r w:rsidR="000C5E81" w:rsidRPr="00700933">
        <w:rPr>
          <w:color w:val="000000" w:themeColor="text1"/>
        </w:rPr>
        <w:t>se presentan</w:t>
      </w:r>
      <w:r w:rsidR="000C5E81">
        <w:rPr>
          <w:color w:val="000000" w:themeColor="text1"/>
        </w:rPr>
        <w:t xml:space="preserve"> las formas de onda del colector de Q8 con el colector ubicado en el PIN 5 de U6 (4N27) a la izquierda y la del colector de U6 con la compuerta de Q7 (MOSFET IRF3205).</w:t>
      </w:r>
    </w:p>
    <w:p w14:paraId="3CE76217" w14:textId="5D1ADDD9" w:rsidR="000C5E81" w:rsidRDefault="000C5E81" w:rsidP="00972F36">
      <w:pPr>
        <w:rPr>
          <w:color w:val="000000" w:themeColor="text1"/>
        </w:rPr>
      </w:pPr>
    </w:p>
    <w:p w14:paraId="13AAE0CD" w14:textId="2D2FBC0F" w:rsidR="000C5E81" w:rsidRDefault="000C5E81" w:rsidP="00972F36">
      <w:pPr>
        <w:rPr>
          <w:color w:val="000000" w:themeColor="text1"/>
        </w:rPr>
      </w:pPr>
    </w:p>
    <w:p w14:paraId="1D7EE726" w14:textId="77777777" w:rsidR="000C5E81" w:rsidRDefault="000C5E81" w:rsidP="00972F36">
      <w:pPr>
        <w:rPr>
          <w:color w:val="000000" w:themeColor="text1"/>
        </w:rPr>
      </w:pPr>
    </w:p>
    <w:p w14:paraId="28766C01" w14:textId="77777777" w:rsidR="000C5E81" w:rsidRDefault="000C5E81" w:rsidP="00972F36">
      <w:pPr>
        <w:rPr>
          <w:color w:val="000000" w:themeColor="text1"/>
        </w:rPr>
      </w:pPr>
    </w:p>
    <w:p w14:paraId="621A3BFA" w14:textId="77777777" w:rsidR="000C5E81" w:rsidRDefault="000C5E81" w:rsidP="00972F36">
      <w:pPr>
        <w:rPr>
          <w:color w:val="000000" w:themeColor="text1"/>
        </w:rPr>
      </w:pPr>
    </w:p>
    <w:p w14:paraId="237BC8F4" w14:textId="409565EF" w:rsidR="000C5E81" w:rsidRDefault="000C5E81" w:rsidP="00972F36">
      <w:pPr>
        <w:rPr>
          <w:color w:val="000000" w:themeColor="text1"/>
        </w:rPr>
      </w:pPr>
    </w:p>
    <w:p w14:paraId="66E16469" w14:textId="029FF8A2" w:rsidR="000C5E81" w:rsidRPr="00220DC5" w:rsidRDefault="000C5E81" w:rsidP="00972F36">
      <w:pPr>
        <w:rPr>
          <w:color w:val="000000" w:themeColor="text1"/>
        </w:rPr>
      </w:pPr>
    </w:p>
    <w:p w14:paraId="70957E45" w14:textId="6AA62458" w:rsidR="00700933" w:rsidRDefault="00FF3053" w:rsidP="00972F36">
      <w:r>
        <w:t xml:space="preserve">En la captura de la derecha puede apreciarse como la saturación de Q8 genera una tensión de disparo de 8.4 V en la compuerta de Q7, mientras que el estado de corte de Q8 genera que la tensión entre la compuerta y el surtidor de Q7 sea nula, </w:t>
      </w:r>
      <w:r w:rsidR="00B811FE">
        <w:t>entrando</w:t>
      </w:r>
      <w:r>
        <w:t xml:space="preserve"> este último en estado de corte.</w:t>
      </w:r>
    </w:p>
    <w:p w14:paraId="321A1DCB" w14:textId="032C3BB8" w:rsidR="00700933" w:rsidRPr="00B811FE" w:rsidRDefault="00B811FE" w:rsidP="00B811FE">
      <w:pPr>
        <w:rPr>
          <w:color w:val="000000" w:themeColor="text1"/>
        </w:rPr>
      </w:pPr>
      <w:r>
        <w:t xml:space="preserve">Confluyendo a los bornes de la carga del puente H, el cual se corresponde al conexionado del bobinado primario del transformador, la forma de onda registrada se presenta </w:t>
      </w:r>
      <w:r w:rsidRPr="00B811FE">
        <w:t xml:space="preserve">en la </w:t>
      </w:r>
      <w:r w:rsidRPr="00B811FE">
        <w:fldChar w:fldCharType="begin"/>
      </w:r>
      <w:r w:rsidRPr="00B811FE">
        <w:instrText xml:space="preserve"> REF _Ref184927706 \h </w:instrText>
      </w:r>
      <w:r>
        <w:instrText xml:space="preserve"> \* MERGEFORMAT </w:instrText>
      </w:r>
      <w:r w:rsidRPr="00B811FE">
        <w:fldChar w:fldCharType="separate"/>
      </w:r>
      <w:r w:rsidRPr="00B811FE">
        <w:rPr>
          <w:color w:val="000000" w:themeColor="text1"/>
        </w:rPr>
        <w:t xml:space="preserve">Fig. </w:t>
      </w:r>
      <w:r w:rsidRPr="00B811FE">
        <w:rPr>
          <w:color w:val="0070C0"/>
          <w:u w:val="single"/>
        </w:rPr>
        <w:t>(</w:t>
      </w:r>
      <w:r w:rsidRPr="00B811FE">
        <w:rPr>
          <w:noProof/>
          <w:color w:val="0070C0"/>
          <w:u w:val="single"/>
        </w:rPr>
        <w:t>3</w:t>
      </w:r>
      <w:r w:rsidRPr="00B811FE">
        <w:rPr>
          <w:color w:val="0070C0"/>
          <w:u w:val="single"/>
        </w:rPr>
        <w:noBreakHyphen/>
      </w:r>
      <w:r w:rsidRPr="00B811FE">
        <w:rPr>
          <w:noProof/>
          <w:color w:val="0070C0"/>
          <w:u w:val="single"/>
        </w:rPr>
        <w:t>6</w:t>
      </w:r>
      <w:r w:rsidRPr="00B811FE">
        <w:fldChar w:fldCharType="end"/>
      </w:r>
      <w:r w:rsidRPr="00B811FE">
        <w:rPr>
          <w:color w:val="0070C0"/>
          <w:u w:val="single"/>
        </w:rPr>
        <w:t>)</w:t>
      </w:r>
      <w:r>
        <w:rPr>
          <w:color w:val="000000" w:themeColor="text1"/>
        </w:rPr>
        <w:t>. La misma fue obtenida a partir de una lectura diferencial con cada canal del osciloscopio conectado a un borne y ambos referenciados a tierra.</w:t>
      </w:r>
    </w:p>
    <w:p w14:paraId="3EFA8668" w14:textId="018B4073" w:rsidR="00972F36" w:rsidRPr="00972F36" w:rsidRDefault="00972F36" w:rsidP="00972F36">
      <w:r>
        <w:rPr>
          <w:noProof/>
          <w:lang w:val="es-AR"/>
        </w:rPr>
        <w:drawing>
          <wp:anchor distT="0" distB="0" distL="114300" distR="114300" simplePos="0" relativeHeight="251879424" behindDoc="0" locked="0" layoutInCell="1" allowOverlap="1" wp14:anchorId="1C929EED" wp14:editId="7C173963">
            <wp:simplePos x="0" y="0"/>
            <wp:positionH relativeFrom="column">
              <wp:posOffset>1453551</wp:posOffset>
            </wp:positionH>
            <wp:positionV relativeFrom="paragraph">
              <wp:posOffset>25879</wp:posOffset>
            </wp:positionV>
            <wp:extent cx="3053715" cy="2286000"/>
            <wp:effectExtent l="19050" t="19050" r="13335" b="19050"/>
            <wp:wrapNone/>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FIGURA 78 - Señal en el 1rio del transformador en lazo abierto y vacio.BMP"/>
                    <pic:cNvPicPr/>
                  </pic:nvPicPr>
                  <pic:blipFill rotWithShape="1">
                    <a:blip r:embed="rId208">
                      <a:extLst>
                        <a:ext uri="{28A0092B-C50C-407E-A947-70E740481C1C}">
                          <a14:useLocalDpi xmlns:a14="http://schemas.microsoft.com/office/drawing/2010/main" val="0"/>
                        </a:ext>
                      </a:extLst>
                    </a:blip>
                    <a:srcRect r="19849"/>
                    <a:stretch/>
                  </pic:blipFill>
                  <pic:spPr bwMode="auto">
                    <a:xfrm>
                      <a:off x="0" y="0"/>
                      <a:ext cx="3053715" cy="2286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34C4FE39" w14:textId="77777777" w:rsidR="00972F36" w:rsidRDefault="00972F36" w:rsidP="00972F36"/>
    <w:p w14:paraId="045990C6" w14:textId="77777777" w:rsidR="00972F36" w:rsidRDefault="00972F36" w:rsidP="00972F36"/>
    <w:p w14:paraId="4356DD1F" w14:textId="77777777" w:rsidR="00972F36" w:rsidRDefault="00972F36" w:rsidP="00972F36"/>
    <w:p w14:paraId="766DBD88" w14:textId="77777777" w:rsidR="00972F36" w:rsidRDefault="00972F36" w:rsidP="00972F36"/>
    <w:p w14:paraId="6B0D115A" w14:textId="77777777" w:rsidR="00972F36" w:rsidRDefault="00972F36" w:rsidP="00972F36"/>
    <w:p w14:paraId="6F5F88C7" w14:textId="6554853E" w:rsidR="00972F36" w:rsidRDefault="00972F36" w:rsidP="00972F36"/>
    <w:p w14:paraId="3F0F2777" w14:textId="76888026" w:rsidR="00972F36" w:rsidRDefault="00972F36" w:rsidP="00972F36">
      <w:r>
        <w:rPr>
          <w:noProof/>
          <w:lang w:val="es-AR"/>
        </w:rPr>
        <mc:AlternateContent>
          <mc:Choice Requires="wps">
            <w:drawing>
              <wp:anchor distT="0" distB="0" distL="114300" distR="114300" simplePos="0" relativeHeight="251881472" behindDoc="0" locked="0" layoutInCell="1" allowOverlap="1" wp14:anchorId="5F5B36F1" wp14:editId="22019390">
                <wp:simplePos x="0" y="0"/>
                <wp:positionH relativeFrom="margin">
                  <wp:align>center</wp:align>
                </wp:positionH>
                <wp:positionV relativeFrom="paragraph">
                  <wp:posOffset>7727</wp:posOffset>
                </wp:positionV>
                <wp:extent cx="3933645" cy="635"/>
                <wp:effectExtent l="0" t="0" r="0" b="635"/>
                <wp:wrapNone/>
                <wp:docPr id="326" name="Cuadro de texto 326"/>
                <wp:cNvGraphicFramePr/>
                <a:graphic xmlns:a="http://schemas.openxmlformats.org/drawingml/2006/main">
                  <a:graphicData uri="http://schemas.microsoft.com/office/word/2010/wordprocessingShape">
                    <wps:wsp>
                      <wps:cNvSpPr txBox="1"/>
                      <wps:spPr>
                        <a:xfrm>
                          <a:off x="0" y="0"/>
                          <a:ext cx="3933645" cy="635"/>
                        </a:xfrm>
                        <a:prstGeom prst="rect">
                          <a:avLst/>
                        </a:prstGeom>
                        <a:solidFill>
                          <a:prstClr val="white"/>
                        </a:solidFill>
                        <a:ln>
                          <a:noFill/>
                        </a:ln>
                        <a:effectLst/>
                      </wps:spPr>
                      <wps:txbx>
                        <w:txbxContent>
                          <w:p w14:paraId="7EFD5331" w14:textId="6E5E4669" w:rsidR="00F73331" w:rsidRPr="00972F36" w:rsidRDefault="00F73331" w:rsidP="00972F36">
                            <w:pPr>
                              <w:pStyle w:val="Descripcin"/>
                              <w:ind w:firstLine="0"/>
                              <w:jc w:val="center"/>
                              <w:rPr>
                                <w:i w:val="0"/>
                                <w:noProof/>
                                <w:color w:val="000000" w:themeColor="text1"/>
                                <w:sz w:val="32"/>
                                <w:szCs w:val="24"/>
                              </w:rPr>
                            </w:pPr>
                            <w:bookmarkStart w:id="461"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61"/>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5B36F1" id="Cuadro de texto 326" o:spid="_x0000_s1118" type="#_x0000_t202" style="position:absolute;left:0;text-align:left;margin-left:0;margin-top:.6pt;width:309.75pt;height:.05pt;z-index:2518814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" stroked="f">
                <v:textbox style="mso-fit-shape-to-text:t" inset="0,0,0,0">
                  <w:txbxContent>
                    <w:p w14:paraId="7EFD5331" w14:textId="6E5E4669" w:rsidR="00F73331" w:rsidRPr="00972F36" w:rsidRDefault="00F73331" w:rsidP="00972F36">
                      <w:pPr>
                        <w:pStyle w:val="Descripcin"/>
                        <w:ind w:firstLine="0"/>
                        <w:jc w:val="center"/>
                        <w:rPr>
                          <w:i w:val="0"/>
                          <w:noProof/>
                          <w:color w:val="000000" w:themeColor="text1"/>
                          <w:sz w:val="32"/>
                          <w:szCs w:val="24"/>
                        </w:rPr>
                      </w:pPr>
                      <w:bookmarkStart w:id="462"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62"/>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v:textbox>
                <w10:wrap anchorx="margin"/>
              </v:shape>
            </w:pict>
          </mc:Fallback>
        </mc:AlternateContent>
      </w:r>
    </w:p>
    <w:p w14:paraId="626CAA74" w14:textId="77777777" w:rsidR="00972F36" w:rsidRDefault="00972F36" w:rsidP="00972F36"/>
    <w:p w14:paraId="7A6E060D" w14:textId="7C023582" w:rsidR="00162CDE" w:rsidRDefault="006860F9" w:rsidP="00972F36">
      <w:r>
        <w:lastRenderedPageBreak/>
        <w:t>La forma de onda en el bobinado primario se corresponde con la esperada, presentando una forma bifásica, con la máxima amplitud de activación debido a que se encuentra en lazo abierto con la referencia de realimentación del SG3525 conectada a 0 V, lo que fuerza al CI a generar el máximo ciclo de trabajo posible</w:t>
      </w:r>
      <w:r w:rsidR="00060E01">
        <w:t>. La tensión pico en ambas polaridades se corresponde con la de 11.8 V, configurada en la fuente de laboratorio con la que se realizó el ensayo, presentando un sobrepico de 1.8 V en el inicio del semiciclo positivo, producto de que el tiempo de descarga de la inductancia del bobinado primario es menor en el flanco ascendente, fenómeno que no se presenta en el semiciclo negativo.</w:t>
      </w:r>
    </w:p>
    <w:p w14:paraId="516D7844" w14:textId="599EEAC0" w:rsidR="00763260" w:rsidRPr="00942D3E" w:rsidRDefault="00763260" w:rsidP="00972F36">
      <w:pPr>
        <w:rPr>
          <w:color w:val="000000" w:themeColor="text1"/>
        </w:rPr>
      </w:pPr>
      <w:r>
        <w:t xml:space="preserve">Finalmente, como resultado de la señal presente en el bobinado primario, la etapa de rectificación y filtrado  pasivo presente en el secundario, cuyo circuito esquemático se presentó en </w:t>
      </w:r>
      <w:r w:rsidRPr="00763260">
        <w:t xml:space="preserve">la </w:t>
      </w:r>
      <w:r w:rsidRPr="00763260">
        <w:fldChar w:fldCharType="begin"/>
      </w:r>
      <w:r w:rsidRPr="00763260">
        <w:instrText xml:space="preserve"> REF _Ref172463764 \h </w:instrText>
      </w:r>
      <w:r>
        <w:instrText xml:space="preserve"> \* MERGEFORMAT </w:instrText>
      </w:r>
      <w:r w:rsidRPr="00763260">
        <w:fldChar w:fldCharType="separate"/>
      </w:r>
      <w:r w:rsidRPr="00763260">
        <w:rPr>
          <w:color w:val="000000" w:themeColor="text1"/>
        </w:rPr>
        <w:t xml:space="preserve">Fig. </w:t>
      </w:r>
      <w:r w:rsidRPr="00763260">
        <w:rPr>
          <w:color w:val="0070C0"/>
          <w:u w:val="single"/>
        </w:rPr>
        <w:t>(</w:t>
      </w:r>
      <w:r w:rsidRPr="00763260">
        <w:rPr>
          <w:noProof/>
          <w:color w:val="0070C0"/>
          <w:u w:val="single"/>
        </w:rPr>
        <w:t>2</w:t>
      </w:r>
      <w:r w:rsidRPr="00763260">
        <w:rPr>
          <w:color w:val="0070C0"/>
          <w:u w:val="single"/>
        </w:rPr>
        <w:noBreakHyphen/>
      </w:r>
      <w:r w:rsidRPr="00763260">
        <w:rPr>
          <w:noProof/>
          <w:color w:val="0070C0"/>
          <w:u w:val="single"/>
        </w:rPr>
        <w:t>60</w:t>
      </w:r>
      <w:r w:rsidRPr="00763260">
        <w:fldChar w:fldCharType="end"/>
      </w:r>
      <w:r w:rsidRPr="00763260">
        <w:rPr>
          <w:color w:val="0070C0"/>
          <w:u w:val="single"/>
        </w:rPr>
        <w:t>)</w:t>
      </w:r>
      <w:r>
        <w:rPr>
          <w:color w:val="000000" w:themeColor="text1"/>
        </w:rPr>
        <w:t xml:space="preserve">, se obtuvieron los valores de alta tensión necesarios para la aplicación. Las mediciones realizadas para la configuración de lazo abierto arrojaron los valores detallados en </w:t>
      </w:r>
      <w:r w:rsidRPr="00942D3E">
        <w:rPr>
          <w:color w:val="000000" w:themeColor="text1"/>
        </w:rPr>
        <w:t>la</w:t>
      </w:r>
      <w:r w:rsidR="00942D3E" w:rsidRPr="00942D3E">
        <w:rPr>
          <w:color w:val="000000" w:themeColor="text1"/>
        </w:rPr>
        <w:t xml:space="preserve"> </w:t>
      </w:r>
      <w:r w:rsidR="00942D3E" w:rsidRPr="00942D3E">
        <w:rPr>
          <w:color w:val="000000" w:themeColor="text1"/>
        </w:rPr>
        <w:fldChar w:fldCharType="begin"/>
      </w:r>
      <w:r w:rsidR="00942D3E" w:rsidRPr="00942D3E">
        <w:rPr>
          <w:color w:val="000000" w:themeColor="text1"/>
        </w:rPr>
        <w:instrText xml:space="preserve"> REF _Ref184933189 \h </w:instrText>
      </w:r>
      <w:r w:rsidR="00942D3E">
        <w:rPr>
          <w:color w:val="000000" w:themeColor="text1"/>
        </w:rPr>
        <w:instrText xml:space="preserve"> \* MERGEFORMAT </w:instrText>
      </w:r>
      <w:r w:rsidR="00942D3E" w:rsidRPr="00942D3E">
        <w:rPr>
          <w:color w:val="000000" w:themeColor="text1"/>
        </w:rPr>
      </w:r>
      <w:r w:rsidR="00942D3E" w:rsidRPr="00942D3E">
        <w:rPr>
          <w:color w:val="000000" w:themeColor="text1"/>
        </w:rPr>
        <w:fldChar w:fldCharType="separate"/>
      </w:r>
      <w:r w:rsidR="00942D3E" w:rsidRPr="00942D3E">
        <w:rPr>
          <w:color w:val="000000" w:themeColor="text1"/>
        </w:rPr>
        <w:t xml:space="preserve">Tabla </w:t>
      </w:r>
      <w:r w:rsidR="00942D3E" w:rsidRPr="00942D3E">
        <w:rPr>
          <w:color w:val="0070C0"/>
          <w:u w:val="single"/>
        </w:rPr>
        <w:t>(</w:t>
      </w:r>
      <w:r w:rsidR="00942D3E" w:rsidRPr="00942D3E">
        <w:rPr>
          <w:noProof/>
          <w:color w:val="0070C0"/>
          <w:u w:val="single"/>
        </w:rPr>
        <w:t>3</w:t>
      </w:r>
      <w:r w:rsidR="00942D3E" w:rsidRPr="00942D3E">
        <w:rPr>
          <w:color w:val="0070C0"/>
          <w:u w:val="single"/>
        </w:rPr>
        <w:noBreakHyphen/>
      </w:r>
      <w:r w:rsidR="00942D3E" w:rsidRPr="00942D3E">
        <w:rPr>
          <w:noProof/>
          <w:color w:val="0070C0"/>
          <w:u w:val="single"/>
        </w:rPr>
        <w:t>3</w:t>
      </w:r>
      <w:r w:rsidR="00942D3E" w:rsidRPr="00942D3E">
        <w:rPr>
          <w:color w:val="000000" w:themeColor="text1"/>
        </w:rPr>
        <w:fldChar w:fldCharType="end"/>
      </w:r>
      <w:r w:rsidR="00942D3E" w:rsidRPr="00942D3E">
        <w:rPr>
          <w:color w:val="0070C0"/>
          <w:u w:val="single"/>
        </w:rPr>
        <w:t>)</w:t>
      </w:r>
      <w:r w:rsidRPr="00942D3E">
        <w:rPr>
          <w:color w:val="000000" w:themeColor="text1"/>
        </w:rPr>
        <w:t>:</w:t>
      </w:r>
    </w:p>
    <w:tbl>
      <w:tblPr>
        <w:tblStyle w:val="Tablaconcuadrcula"/>
        <w:tblpPr w:leftFromText="141" w:rightFromText="141" w:vertAnchor="text" w:horzAnchor="margin" w:tblpXSpec="center" w:tblpY="568"/>
        <w:tblW w:w="0" w:type="auto"/>
        <w:tblLook w:val="04A0" w:firstRow="1" w:lastRow="0" w:firstColumn="1" w:lastColumn="0" w:noHBand="0" w:noVBand="1"/>
      </w:tblPr>
      <w:tblGrid>
        <w:gridCol w:w="1746"/>
        <w:gridCol w:w="1417"/>
        <w:gridCol w:w="1609"/>
        <w:gridCol w:w="1608"/>
      </w:tblGrid>
      <w:tr w:rsidR="00825918" w14:paraId="7D9E4FCB" w14:textId="77777777" w:rsidTr="00825918">
        <w:tc>
          <w:tcPr>
            <w:tcW w:w="1746" w:type="dxa"/>
          </w:tcPr>
          <w:p w14:paraId="0B53B108" w14:textId="77777777" w:rsidR="00825918" w:rsidRPr="000F0304" w:rsidRDefault="00825918" w:rsidP="00825918">
            <w:pPr>
              <w:ind w:firstLine="0"/>
              <w:jc w:val="center"/>
              <w:rPr>
                <w:b/>
                <w:color w:val="000000" w:themeColor="text1"/>
              </w:rPr>
            </w:pPr>
            <w:proofErr w:type="spellStart"/>
            <w:r w:rsidRPr="000F0304">
              <w:rPr>
                <w:b/>
                <w:color w:val="000000" w:themeColor="text1"/>
              </w:rPr>
              <w:t>V</w:t>
            </w:r>
            <w:r w:rsidRPr="000F0304">
              <w:rPr>
                <w:b/>
                <w:color w:val="000000" w:themeColor="text1"/>
                <w:vertAlign w:val="subscript"/>
              </w:rPr>
              <w:t>bat</w:t>
            </w:r>
            <w:proofErr w:type="spellEnd"/>
          </w:p>
        </w:tc>
        <w:tc>
          <w:tcPr>
            <w:tcW w:w="1417" w:type="dxa"/>
          </w:tcPr>
          <w:p w14:paraId="24BB406C" w14:textId="77777777" w:rsidR="00825918" w:rsidRPr="000F0304" w:rsidRDefault="00825918" w:rsidP="00825918">
            <w:pPr>
              <w:ind w:firstLine="0"/>
              <w:jc w:val="center"/>
              <w:rPr>
                <w:b/>
                <w:color w:val="000000" w:themeColor="text1"/>
              </w:rPr>
            </w:pPr>
            <w:proofErr w:type="spellStart"/>
            <w:r w:rsidRPr="000F0304">
              <w:rPr>
                <w:b/>
                <w:color w:val="000000" w:themeColor="text1"/>
              </w:rPr>
              <w:t>I</w:t>
            </w:r>
            <w:r w:rsidRPr="000F0304">
              <w:rPr>
                <w:b/>
                <w:color w:val="000000" w:themeColor="text1"/>
                <w:vertAlign w:val="subscript"/>
              </w:rPr>
              <w:t>bat</w:t>
            </w:r>
            <w:proofErr w:type="spellEnd"/>
          </w:p>
        </w:tc>
        <w:tc>
          <w:tcPr>
            <w:tcW w:w="1609" w:type="dxa"/>
          </w:tcPr>
          <w:p w14:paraId="3EA331C5" w14:textId="77777777" w:rsidR="00825918" w:rsidRPr="000F0304" w:rsidRDefault="00825918" w:rsidP="00825918">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c>
          <w:tcPr>
            <w:tcW w:w="1608" w:type="dxa"/>
          </w:tcPr>
          <w:p w14:paraId="15B937CC" w14:textId="77777777" w:rsidR="00825918" w:rsidRPr="000F0304" w:rsidRDefault="00825918" w:rsidP="00825918">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r>
      <w:tr w:rsidR="00825918" w14:paraId="48A34615" w14:textId="77777777" w:rsidTr="00825918">
        <w:tc>
          <w:tcPr>
            <w:tcW w:w="1746" w:type="dxa"/>
          </w:tcPr>
          <w:p w14:paraId="3D6811E9" w14:textId="77777777" w:rsidR="00825918" w:rsidRDefault="00825918" w:rsidP="00825918">
            <w:pPr>
              <w:ind w:firstLine="0"/>
              <w:jc w:val="center"/>
              <w:rPr>
                <w:color w:val="000000" w:themeColor="text1"/>
              </w:rPr>
            </w:pPr>
            <w:r>
              <w:rPr>
                <w:color w:val="000000" w:themeColor="text1"/>
              </w:rPr>
              <w:t>(11.4 ± 0.34 )V</w:t>
            </w:r>
          </w:p>
        </w:tc>
        <w:tc>
          <w:tcPr>
            <w:tcW w:w="1417" w:type="dxa"/>
          </w:tcPr>
          <w:p w14:paraId="5C83F887" w14:textId="77777777" w:rsidR="00825918" w:rsidRDefault="00825918" w:rsidP="00825918">
            <w:pPr>
              <w:ind w:firstLine="0"/>
              <w:jc w:val="center"/>
              <w:rPr>
                <w:color w:val="000000" w:themeColor="text1"/>
              </w:rPr>
            </w:pPr>
            <w:r>
              <w:rPr>
                <w:color w:val="000000" w:themeColor="text1"/>
              </w:rPr>
              <w:t xml:space="preserve">290 </w:t>
            </w:r>
            <w:proofErr w:type="spellStart"/>
            <w:r>
              <w:rPr>
                <w:color w:val="000000" w:themeColor="text1"/>
              </w:rPr>
              <w:t>mA</w:t>
            </w:r>
            <w:proofErr w:type="spellEnd"/>
          </w:p>
        </w:tc>
        <w:tc>
          <w:tcPr>
            <w:tcW w:w="1609" w:type="dxa"/>
          </w:tcPr>
          <w:p w14:paraId="4DE22790" w14:textId="77777777" w:rsidR="00825918" w:rsidRDefault="00825918" w:rsidP="00825918">
            <w:pPr>
              <w:ind w:firstLine="0"/>
              <w:jc w:val="center"/>
              <w:rPr>
                <w:color w:val="000000" w:themeColor="text1"/>
              </w:rPr>
            </w:pPr>
            <w:r>
              <w:rPr>
                <w:color w:val="000000" w:themeColor="text1"/>
              </w:rPr>
              <w:t>(410 ± 16) V</w:t>
            </w:r>
          </w:p>
        </w:tc>
        <w:tc>
          <w:tcPr>
            <w:tcW w:w="1608" w:type="dxa"/>
          </w:tcPr>
          <w:p w14:paraId="781494F4" w14:textId="77777777" w:rsidR="00825918" w:rsidRDefault="00825918" w:rsidP="00825918">
            <w:pPr>
              <w:ind w:firstLine="0"/>
              <w:jc w:val="center"/>
              <w:rPr>
                <w:color w:val="000000" w:themeColor="text1"/>
              </w:rPr>
            </w:pPr>
            <w:r>
              <w:rPr>
                <w:color w:val="000000" w:themeColor="text1"/>
              </w:rPr>
              <w:t>-(360 ± 16) V</w:t>
            </w:r>
          </w:p>
        </w:tc>
      </w:tr>
    </w:tbl>
    <w:p w14:paraId="6EC06243" w14:textId="760BF074" w:rsidR="00825918" w:rsidRPr="00825918" w:rsidRDefault="00825918" w:rsidP="00825918">
      <w:pPr>
        <w:pStyle w:val="Descripcin"/>
        <w:keepNext/>
        <w:ind w:left="851" w:right="849" w:firstLine="0"/>
        <w:jc w:val="center"/>
        <w:rPr>
          <w:i w:val="0"/>
          <w:color w:val="000000" w:themeColor="text1"/>
          <w:sz w:val="22"/>
          <w:szCs w:val="22"/>
        </w:rPr>
      </w:pPr>
      <w:bookmarkStart w:id="463" w:name="_Ref184933189"/>
      <w:r w:rsidRPr="00825918">
        <w:rPr>
          <w:color w:val="000000" w:themeColor="text1"/>
          <w:sz w:val="22"/>
          <w:szCs w:val="22"/>
        </w:rPr>
        <w:t xml:space="preserve">Tabla </w:t>
      </w:r>
      <w:r w:rsidR="00176E96">
        <w:rPr>
          <w:color w:val="000000" w:themeColor="text1"/>
          <w:sz w:val="22"/>
          <w:szCs w:val="22"/>
        </w:rPr>
        <w:fldChar w:fldCharType="begin"/>
      </w:r>
      <w:r w:rsidR="00176E96">
        <w:rPr>
          <w:color w:val="000000" w:themeColor="text1"/>
          <w:sz w:val="22"/>
          <w:szCs w:val="22"/>
        </w:rPr>
        <w:instrText xml:space="preserve"> STYLEREF 1 \s </w:instrText>
      </w:r>
      <w:r w:rsidR="00176E96">
        <w:rPr>
          <w:color w:val="000000" w:themeColor="text1"/>
          <w:sz w:val="22"/>
          <w:szCs w:val="22"/>
        </w:rPr>
        <w:fldChar w:fldCharType="separate"/>
      </w:r>
      <w:r w:rsidR="00176E96">
        <w:rPr>
          <w:noProof/>
          <w:color w:val="000000" w:themeColor="text1"/>
          <w:sz w:val="22"/>
          <w:szCs w:val="22"/>
        </w:rPr>
        <w:t>3</w:t>
      </w:r>
      <w:r w:rsidR="00176E96">
        <w:rPr>
          <w:color w:val="000000" w:themeColor="text1"/>
          <w:sz w:val="22"/>
          <w:szCs w:val="22"/>
        </w:rPr>
        <w:fldChar w:fldCharType="end"/>
      </w:r>
      <w:r w:rsidR="00176E96">
        <w:rPr>
          <w:color w:val="000000" w:themeColor="text1"/>
          <w:sz w:val="22"/>
          <w:szCs w:val="22"/>
        </w:rPr>
        <w:noBreakHyphen/>
      </w:r>
      <w:r w:rsidR="00176E96">
        <w:rPr>
          <w:color w:val="000000" w:themeColor="text1"/>
          <w:sz w:val="22"/>
          <w:szCs w:val="22"/>
        </w:rPr>
        <w:fldChar w:fldCharType="begin"/>
      </w:r>
      <w:r w:rsidR="00176E96">
        <w:rPr>
          <w:color w:val="000000" w:themeColor="text1"/>
          <w:sz w:val="22"/>
          <w:szCs w:val="22"/>
        </w:rPr>
        <w:instrText xml:space="preserve"> SEQ Tabla \* ARABIC \s 1 </w:instrText>
      </w:r>
      <w:r w:rsidR="00176E96">
        <w:rPr>
          <w:color w:val="000000" w:themeColor="text1"/>
          <w:sz w:val="22"/>
          <w:szCs w:val="22"/>
        </w:rPr>
        <w:fldChar w:fldCharType="separate"/>
      </w:r>
      <w:r w:rsidR="00176E96">
        <w:rPr>
          <w:noProof/>
          <w:color w:val="000000" w:themeColor="text1"/>
          <w:sz w:val="22"/>
          <w:szCs w:val="22"/>
        </w:rPr>
        <w:t>3</w:t>
      </w:r>
      <w:r w:rsidR="00176E96">
        <w:rPr>
          <w:color w:val="000000" w:themeColor="text1"/>
          <w:sz w:val="22"/>
          <w:szCs w:val="22"/>
        </w:rPr>
        <w:fldChar w:fldCharType="end"/>
      </w:r>
      <w:bookmarkEnd w:id="463"/>
      <w:r w:rsidRPr="00825918">
        <w:rPr>
          <w:color w:val="000000" w:themeColor="text1"/>
          <w:sz w:val="22"/>
          <w:szCs w:val="22"/>
        </w:rPr>
        <w:t xml:space="preserve">: </w:t>
      </w:r>
      <w:r w:rsidRPr="00825918">
        <w:rPr>
          <w:i w:val="0"/>
          <w:color w:val="000000" w:themeColor="text1"/>
          <w:sz w:val="22"/>
          <w:szCs w:val="22"/>
        </w:rPr>
        <w:t>Tensión y corriente de entrada a la fuente (</w:t>
      </w:r>
      <w:proofErr w:type="spellStart"/>
      <w:r w:rsidRPr="00825918">
        <w:rPr>
          <w:i w:val="0"/>
          <w:color w:val="000000" w:themeColor="text1"/>
          <w:sz w:val="22"/>
          <w:szCs w:val="22"/>
        </w:rPr>
        <w:t>Vbat</w:t>
      </w:r>
      <w:proofErr w:type="spellEnd"/>
      <w:r w:rsidRPr="00825918">
        <w:rPr>
          <w:i w:val="0"/>
          <w:color w:val="000000" w:themeColor="text1"/>
          <w:sz w:val="22"/>
          <w:szCs w:val="22"/>
        </w:rPr>
        <w:t xml:space="preserve"> e </w:t>
      </w:r>
      <w:proofErr w:type="spellStart"/>
      <w:r w:rsidRPr="00825918">
        <w:rPr>
          <w:i w:val="0"/>
          <w:color w:val="000000" w:themeColor="text1"/>
          <w:sz w:val="22"/>
          <w:szCs w:val="22"/>
        </w:rPr>
        <w:t>Ibat</w:t>
      </w:r>
      <w:proofErr w:type="spellEnd"/>
      <w:r w:rsidRPr="00825918">
        <w:rPr>
          <w:i w:val="0"/>
          <w:color w:val="000000" w:themeColor="text1"/>
          <w:sz w:val="22"/>
          <w:szCs w:val="22"/>
        </w:rPr>
        <w:t>) y tensiones obtenidas a la salida de la etapa de rectificación y filtrado del bobinado secundario.</w:t>
      </w:r>
    </w:p>
    <w:p w14:paraId="7BCBB8FB" w14:textId="554597F0" w:rsidR="00060E01" w:rsidRDefault="00060E01" w:rsidP="000F0304">
      <w:pPr>
        <w:ind w:firstLine="0"/>
        <w:rPr>
          <w:color w:val="000000" w:themeColor="text1"/>
        </w:rPr>
      </w:pPr>
    </w:p>
    <w:p w14:paraId="7CF1520C" w14:textId="77777777" w:rsidR="006718FD" w:rsidRPr="006718FD" w:rsidRDefault="006718FD" w:rsidP="000F0304">
      <w:pPr>
        <w:ind w:firstLine="0"/>
        <w:rPr>
          <w:color w:val="000000" w:themeColor="text1"/>
          <w:sz w:val="14"/>
        </w:rPr>
      </w:pPr>
    </w:p>
    <w:p w14:paraId="7DD4053F" w14:textId="0B7598F3" w:rsidR="00972F36" w:rsidRDefault="006718FD" w:rsidP="00972F36">
      <w:r>
        <w:t>Cabe resaltar que las tensiones de salida están aplicadas sobre las resistencias de sangrado conformadas por los pares R1-R2 y R3-R4, ambas con un valor aproximado de 333 k</w:t>
      </w:r>
      <w:r w:rsidRPr="006718FD">
        <w:t>Ω</w:t>
      </w:r>
      <w:r>
        <w:t>, lo que genera un demanda mínima de corriente a los capacitores de filtro C2 y C3 que evitan que las sobretensiones superen los valores nominales de tensión de ruptura del aislante, el cual se encuentra en los 450 V. Sin embargo estas resistencias de sangrado producen un consumo de potencia constante que eventualmente puede ser contabilizado como parte del consumo base de la fuente</w:t>
      </w:r>
      <w:r w:rsidR="004641E7">
        <w:t xml:space="preserve"> y que afectará su rendimiento</w:t>
      </w:r>
      <w:r>
        <w:t>.</w:t>
      </w:r>
    </w:p>
    <w:p w14:paraId="61E15362" w14:textId="77777777" w:rsidR="006718FD" w:rsidRPr="006718FD" w:rsidRDefault="006718FD" w:rsidP="00972F36">
      <w:pPr>
        <w:rPr>
          <w:sz w:val="14"/>
        </w:rPr>
      </w:pPr>
    </w:p>
    <w:p w14:paraId="28D42DB5" w14:textId="2EEAD45B" w:rsidR="00770E9F" w:rsidRDefault="00770E9F" w:rsidP="00770E9F">
      <w:pPr>
        <w:pStyle w:val="Ttulo4"/>
        <w:numPr>
          <w:ilvl w:val="3"/>
          <w:numId w:val="1"/>
        </w:numPr>
        <w:rPr>
          <w:color w:val="000000" w:themeColor="text1"/>
        </w:rPr>
      </w:pPr>
      <w:r>
        <w:rPr>
          <w:color w:val="000000" w:themeColor="text1"/>
        </w:rPr>
        <w:t>Salidas AT en l</w:t>
      </w:r>
      <w:r w:rsidRPr="00C2235E">
        <w:rPr>
          <w:color w:val="000000" w:themeColor="text1"/>
        </w:rPr>
        <w:t>azo cerrado</w:t>
      </w:r>
    </w:p>
    <w:p w14:paraId="50FECDFE" w14:textId="575AE01E" w:rsidR="00C46036" w:rsidRDefault="00130B4B" w:rsidP="00F43E1E">
      <w:r>
        <w:t xml:space="preserve">Teniendo en cuenta las </w:t>
      </w:r>
      <w:r w:rsidR="001C37CA">
        <w:t xml:space="preserve">características de la señal de electroestimulación que se pretende generar, así como las limitaciones eléctricas de los componentes </w:t>
      </w:r>
      <w:r w:rsidR="007F5184">
        <w:t>del</w:t>
      </w:r>
      <w:r w:rsidR="001C37CA">
        <w:t xml:space="preserve"> Conversor V-I</w:t>
      </w:r>
      <w:r w:rsidR="00F43E1E">
        <w:t xml:space="preserve"> </w:t>
      </w:r>
      <w:r w:rsidR="00F43E1E" w:rsidRPr="00F43E1E">
        <w:t>que</w:t>
      </w:r>
      <w:r w:rsidR="00F43E1E">
        <w:t xml:space="preserve"> deben interactuar con la etapa de alta tensión</w:t>
      </w:r>
      <w:r w:rsidR="001C37CA">
        <w:t xml:space="preserve">, </w:t>
      </w:r>
      <w:r w:rsidR="00F43E1E">
        <w:t>representada con las conexiones (net) en color rojo en el</w:t>
      </w:r>
      <w:r w:rsidR="001C37CA">
        <w:t xml:space="preserve"> circuito esquemático </w:t>
      </w:r>
      <w:r w:rsidR="00F43E1E">
        <w:t>de</w:t>
      </w:r>
      <w:r w:rsidR="001C37CA">
        <w:t xml:space="preserve"> </w:t>
      </w:r>
      <w:r w:rsidR="001C37CA" w:rsidRPr="00F43E1E">
        <w:t xml:space="preserve">la </w:t>
      </w:r>
      <w:r w:rsidR="001C37CA" w:rsidRPr="00F43E1E">
        <w:fldChar w:fldCharType="begin"/>
      </w:r>
      <w:r w:rsidR="001C37CA" w:rsidRPr="00F43E1E">
        <w:instrText xml:space="preserve"> REF _Ref184930785 \h </w:instrText>
      </w:r>
      <w:r w:rsidR="00F43E1E">
        <w:instrText xml:space="preserve"> \* MERGEFORMAT </w:instrText>
      </w:r>
      <w:r w:rsidR="001C37CA" w:rsidRPr="00F43E1E">
        <w:fldChar w:fldCharType="separate"/>
      </w:r>
      <w:r w:rsidR="00F43E1E">
        <w:t>Fig.</w:t>
      </w:r>
      <w:r w:rsidR="001C37CA" w:rsidRPr="00F43E1E">
        <w:t xml:space="preserve"> </w:t>
      </w:r>
      <w:r w:rsidR="00F43E1E" w:rsidRPr="00F43E1E">
        <w:rPr>
          <w:color w:val="0070C0"/>
          <w:u w:val="single"/>
        </w:rPr>
        <w:t>(</w:t>
      </w:r>
      <w:r w:rsidR="001C37CA" w:rsidRPr="00F43E1E">
        <w:rPr>
          <w:noProof/>
          <w:color w:val="0070C0"/>
          <w:u w:val="single"/>
        </w:rPr>
        <w:t>2</w:t>
      </w:r>
      <w:r w:rsidR="001C37CA" w:rsidRPr="00F43E1E">
        <w:rPr>
          <w:color w:val="0070C0"/>
          <w:u w:val="single"/>
        </w:rPr>
        <w:noBreakHyphen/>
      </w:r>
      <w:r w:rsidR="001C37CA" w:rsidRPr="00F43E1E">
        <w:rPr>
          <w:noProof/>
          <w:color w:val="0070C0"/>
          <w:u w:val="single"/>
        </w:rPr>
        <w:t>42</w:t>
      </w:r>
      <w:r w:rsidR="001C37CA" w:rsidRPr="00F43E1E">
        <w:fldChar w:fldCharType="end"/>
      </w:r>
      <w:r w:rsidR="00F43E1E" w:rsidRPr="00F43E1E">
        <w:rPr>
          <w:color w:val="0070C0"/>
          <w:u w:val="single"/>
        </w:rPr>
        <w:t>)</w:t>
      </w:r>
      <w:r w:rsidR="001C37CA" w:rsidRPr="00F43E1E">
        <w:t xml:space="preserve">, </w:t>
      </w:r>
      <w:r w:rsidR="00F43E1E">
        <w:t xml:space="preserve">resulta necesario y conveniente </w:t>
      </w:r>
      <w:r w:rsidR="007F5184">
        <w:t>limitar las tensiones de salida. I</w:t>
      </w:r>
      <w:r w:rsidR="00F43E1E">
        <w:t xml:space="preserve">ncluso </w:t>
      </w:r>
      <w:r w:rsidR="007F5184">
        <w:t>no se presenta</w:t>
      </w:r>
      <w:r w:rsidR="00F43E1E">
        <w:t xml:space="preserve"> la necesidad de mantener su simetría, dado que la señal a generar no tiene esta caracter</w:t>
      </w:r>
      <w:r w:rsidR="007F5184">
        <w:t xml:space="preserve">ística, lo que implica que </w:t>
      </w:r>
      <w:r w:rsidR="00F43E1E">
        <w:t xml:space="preserve">una fuente de alta tensión simétrica </w:t>
      </w:r>
      <w:r w:rsidR="007F5184">
        <w:t>involucraría un</w:t>
      </w:r>
      <w:r w:rsidR="00F43E1E">
        <w:t xml:space="preserve"> desperdicio de rango din</w:t>
      </w:r>
      <w:r w:rsidR="007F5184">
        <w:t>ámico d</w:t>
      </w:r>
      <w:r w:rsidR="00F43E1E">
        <w:t xml:space="preserve">e tensión en el margen positivo respecto al negativo, que tendría un aprovechamiento mayor dada la </w:t>
      </w:r>
      <w:r w:rsidR="00F43E1E">
        <w:lastRenderedPageBreak/>
        <w:t xml:space="preserve">asimetría favorable hacia las corrientes catódicas (salientes) </w:t>
      </w:r>
      <w:r w:rsidR="007F5184">
        <w:t>que posee</w:t>
      </w:r>
      <w:r w:rsidR="00F43E1E">
        <w:t xml:space="preserve"> la señal de electroestimulación planteada como objetivo.</w:t>
      </w:r>
    </w:p>
    <w:p w14:paraId="5454BCEF" w14:textId="136C2FBF" w:rsidR="007F5184" w:rsidRDefault="007F5184" w:rsidP="00F43E1E">
      <w:r>
        <w:t>En este sentido se exploró el funcionamiento de la fuente en lazo cerrado, conectando el punto medio del divisor resistivo formado por R1 y R2, establecido entre GND y la salida V</w:t>
      </w:r>
      <w:r w:rsidRPr="007F5184">
        <w:rPr>
          <w:vertAlign w:val="subscript"/>
        </w:rPr>
        <w:t>AT</w:t>
      </w:r>
      <w:r>
        <w:t>+, calculado para que produzca una muestra de 1/100 partes de la tensión presente sobre la mencionada salida.</w:t>
      </w:r>
    </w:p>
    <w:p w14:paraId="68E483EB" w14:textId="5B843EDC" w:rsidR="00897B21" w:rsidRDefault="0035104F" w:rsidP="0035104F">
      <w:r>
        <w:t xml:space="preserve">Configurado el SG3525 con una </w:t>
      </w:r>
      <w:proofErr w:type="spellStart"/>
      <w:r>
        <w:t>Rref</w:t>
      </w:r>
      <w:proofErr w:type="spellEnd"/>
      <w:r>
        <w:t>(RV2) = 5.22 k</w:t>
      </w:r>
      <w:r w:rsidRPr="0035104F">
        <w:t>Ω</w:t>
      </w:r>
      <w:r>
        <w:t xml:space="preserve">, produciendo una </w:t>
      </w:r>
      <w:proofErr w:type="spellStart"/>
      <w:r>
        <w:t>Vcomp</w:t>
      </w:r>
      <w:proofErr w:type="spellEnd"/>
      <w:r>
        <w:t xml:space="preserve"> conectada al PIN 2 del integrado, de valor </w:t>
      </w:r>
      <w:proofErr w:type="spellStart"/>
      <w:r>
        <w:t>Vcomp</w:t>
      </w:r>
      <w:proofErr w:type="spellEnd"/>
      <w:r>
        <w:t xml:space="preserve"> </w:t>
      </w:r>
      <w:r w:rsidR="00942D3E">
        <w:rPr>
          <w:rFonts w:ascii="Cambria Math" w:hAnsi="Cambria Math"/>
        </w:rPr>
        <w:t>≌</w:t>
      </w:r>
      <w:r w:rsidR="00942D3E">
        <w:t xml:space="preserve"> 2</w:t>
      </w:r>
      <w:r>
        <w:t xml:space="preserve"> V, las formas de onda estabilizadas de ambas salidas del CI estando la fuente en vacío se presentan a continuación</w:t>
      </w:r>
      <w:r w:rsidR="00942D3E">
        <w:t>,</w:t>
      </w:r>
      <w:r>
        <w:t xml:space="preserve"> en </w:t>
      </w:r>
      <w:r w:rsidRPr="0035104F">
        <w:t xml:space="preserve">la </w:t>
      </w:r>
      <w:r w:rsidRPr="0035104F">
        <w:fldChar w:fldCharType="begin"/>
      </w:r>
      <w:r w:rsidRPr="0035104F">
        <w:instrText xml:space="preserve"> REF _Ref184931737 \h </w:instrText>
      </w:r>
      <w:r>
        <w:instrText xml:space="preserve"> \* MERGEFORMAT </w:instrText>
      </w:r>
      <w:r w:rsidRPr="0035104F">
        <w:fldChar w:fldCharType="separate"/>
      </w:r>
      <w:r w:rsidRPr="0035104F">
        <w:rPr>
          <w:color w:val="000000" w:themeColor="text1"/>
        </w:rPr>
        <w:t xml:space="preserve">Fig. </w:t>
      </w:r>
      <w:r w:rsidRPr="0035104F">
        <w:rPr>
          <w:color w:val="0070C0"/>
          <w:u w:val="single"/>
        </w:rPr>
        <w:t>(</w:t>
      </w:r>
      <w:r w:rsidRPr="0035104F">
        <w:rPr>
          <w:noProof/>
          <w:color w:val="0070C0"/>
          <w:u w:val="single"/>
        </w:rPr>
        <w:t>3</w:t>
      </w:r>
      <w:r w:rsidRPr="0035104F">
        <w:rPr>
          <w:color w:val="0070C0"/>
          <w:u w:val="single"/>
        </w:rPr>
        <w:noBreakHyphen/>
      </w:r>
      <w:r w:rsidRPr="0035104F">
        <w:rPr>
          <w:noProof/>
          <w:color w:val="0070C0"/>
          <w:u w:val="single"/>
        </w:rPr>
        <w:t>7</w:t>
      </w:r>
      <w:r w:rsidRPr="0035104F">
        <w:fldChar w:fldCharType="end"/>
      </w:r>
      <w:r w:rsidRPr="0035104F">
        <w:rPr>
          <w:color w:val="0070C0"/>
          <w:u w:val="single"/>
        </w:rPr>
        <w:t>)</w:t>
      </w:r>
      <w:r w:rsidRPr="0035104F">
        <w:t>:</w:t>
      </w:r>
      <w:r>
        <w:t xml:space="preserve"> </w:t>
      </w:r>
    </w:p>
    <w:p w14:paraId="21A5B088" w14:textId="77777777" w:rsidR="00897B21" w:rsidRPr="0035104F" w:rsidRDefault="00897B21" w:rsidP="00770E9F">
      <w:pPr>
        <w:rPr>
          <w:sz w:val="8"/>
        </w:rPr>
      </w:pPr>
    </w:p>
    <w:p w14:paraId="6C7202EE" w14:textId="5675FADC" w:rsidR="00897B21" w:rsidRDefault="00130B4B" w:rsidP="00770E9F">
      <w:r>
        <w:rPr>
          <w:noProof/>
          <w:lang w:val="es-AR"/>
        </w:rPr>
        <mc:AlternateContent>
          <mc:Choice Requires="wpg">
            <w:drawing>
              <wp:anchor distT="0" distB="0" distL="114300" distR="114300" simplePos="0" relativeHeight="251885568" behindDoc="0" locked="0" layoutInCell="1" allowOverlap="1" wp14:anchorId="0725C0B0" wp14:editId="3186B3E2">
                <wp:simplePos x="0" y="0"/>
                <wp:positionH relativeFrom="column">
                  <wp:posOffset>1151842</wp:posOffset>
                </wp:positionH>
                <wp:positionV relativeFrom="paragraph">
                  <wp:posOffset>-85833</wp:posOffset>
                </wp:positionV>
                <wp:extent cx="3810000" cy="2785745"/>
                <wp:effectExtent l="0" t="0" r="0" b="0"/>
                <wp:wrapNone/>
                <wp:docPr id="343" name="Grupo 343"/>
                <wp:cNvGraphicFramePr/>
                <a:graphic xmlns:a="http://schemas.openxmlformats.org/drawingml/2006/main">
                  <a:graphicData uri="http://schemas.microsoft.com/office/word/2010/wordprocessingGroup">
                    <wpg:wgp>
                      <wpg:cNvGrpSpPr/>
                      <wpg:grpSpPr>
                        <a:xfrm>
                          <a:off x="0" y="0"/>
                          <a:ext cx="3810000" cy="2785745"/>
                          <a:chOff x="0" y="0"/>
                          <a:chExt cx="3810000" cy="2785745"/>
                        </a:xfrm>
                      </wpg:grpSpPr>
                      <pic:pic xmlns:pic="http://schemas.openxmlformats.org/drawingml/2006/picture">
                        <pic:nvPicPr>
                          <pic:cNvPr id="327" name="Imagen 327"/>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810000" cy="2286000"/>
                          </a:xfrm>
                          <a:prstGeom prst="rect">
                            <a:avLst/>
                          </a:prstGeom>
                        </pic:spPr>
                      </pic:pic>
                      <wps:wsp>
                        <wps:cNvPr id="328" name="Cuadro de texto 328"/>
                        <wps:cNvSpPr txBox="1"/>
                        <wps:spPr>
                          <a:xfrm>
                            <a:off x="0" y="2337435"/>
                            <a:ext cx="3810000" cy="448310"/>
                          </a:xfrm>
                          <a:prstGeom prst="rect">
                            <a:avLst/>
                          </a:prstGeom>
                          <a:solidFill>
                            <a:prstClr val="white"/>
                          </a:solidFill>
                          <a:ln>
                            <a:noFill/>
                          </a:ln>
                          <a:effectLst/>
                        </wps:spPr>
                        <wps:txbx>
                          <w:txbxContent>
                            <w:p w14:paraId="0375FE22" w14:textId="13A584DE" w:rsidR="00F73331" w:rsidRPr="00897B21" w:rsidRDefault="00F73331" w:rsidP="00897B21">
                              <w:pPr>
                                <w:pStyle w:val="Descripcin"/>
                                <w:jc w:val="center"/>
                                <w:rPr>
                                  <w:i w:val="0"/>
                                  <w:noProof/>
                                  <w:color w:val="000000" w:themeColor="text1"/>
                                  <w:sz w:val="32"/>
                                  <w:szCs w:val="24"/>
                                </w:rPr>
                              </w:pPr>
                              <w:bookmarkStart w:id="464"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4"/>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25C0B0" id="Grupo 343" o:spid="_x0000_s1119" style="position:absolute;left:0;text-align:left;margin-left:90.7pt;margin-top:-6.75pt;width:300pt;height:219.35pt;z-index:251885568" coordsize="38100,27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">
                <v:shape id="Imagen 327" o:spid="_x0000_s1120" type="#_x0000_t75" style="position:absolute;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O1w3FAAAA3AAAAA8AAABkcnMvZG93bnJldi54bWxEj0FrwkAUhO8F/8PyBC/FbEyphtRVRFto&#10;j9WA12f2mYRm34bdNab/vlso9DjMzDfMejuaTgzkfGtZwSJJQRBXVrdcKyhPb/MchA/IGjvLpOCb&#10;PGw3k4c1Ftre+ZOGY6hFhLAvUEETQl9I6auGDPrE9sTRu1pnMETpaqkd3iPcdDJL06U02HJcaLCn&#10;fUPV1/FmFLhR94vz4VaXjx/X1esz5/qyzJWaTcfdC4hAY/gP/7XftYKnbAW/Z+IR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DtcNxQAAANwAAAAPAAAAAAAAAAAAAAAA&#10;AJ8CAABkcnMvZG93bnJldi54bWxQSwUGAAAAAAQABAD3AAAAkQMAAAAA&#10;">
                  <v:imagedata r:id="rId210" o:title=""/>
                  <v:path arrowok="t"/>
                </v:shape>
                <v:shape id="Cuadro de texto 328" o:spid="_x0000_s1121" type="#_x0000_t202" style="position:absolute;top:23374;width:38100;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X8cMA&#10;AADcAAAADwAAAGRycy9kb3ducmV2LnhtbERPz2vCMBS+D/Y/hCfsMjSdioxqFJENNi9i58Xbo3k2&#10;1ealJKl2/705CB4/vt+LVW8bcSUfascKPkYZCOLS6ZorBYe/7+EniBCRNTaOScE/BVgtX18WmGt3&#10;4z1di1iJFMIhRwUmxjaXMpSGLIaRa4kTd3LeYkzQV1J7vKVw28hxls2kxZpTg8GWNobKS9FZBbvp&#10;cWfeu9PXdj2d+N9Dt5mdq0Kpt0G/noOI1Men+OH+0Qom47Q2nU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EX8cMAAADcAAAADwAAAAAAAAAAAAAAAACYAgAAZHJzL2Rv&#10;d25yZXYueG1sUEsFBgAAAAAEAAQA9QAAAIgDAAAAAA==&#10;" stroked="f">
                  <v:textbox style="mso-fit-shape-to-text:t" inset="0,0,0,0">
                    <w:txbxContent>
                      <w:p w14:paraId="0375FE22" w14:textId="13A584DE" w:rsidR="00F73331" w:rsidRPr="00897B21" w:rsidRDefault="00F73331" w:rsidP="00897B21">
                        <w:pPr>
                          <w:pStyle w:val="Descripcin"/>
                          <w:jc w:val="center"/>
                          <w:rPr>
                            <w:i w:val="0"/>
                            <w:noProof/>
                            <w:color w:val="000000" w:themeColor="text1"/>
                            <w:sz w:val="32"/>
                            <w:szCs w:val="24"/>
                          </w:rPr>
                        </w:pPr>
                        <w:bookmarkStart w:id="465"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5"/>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v:textbox>
                </v:shape>
              </v:group>
            </w:pict>
          </mc:Fallback>
        </mc:AlternateContent>
      </w:r>
    </w:p>
    <w:p w14:paraId="6CE76722" w14:textId="4FE73C85" w:rsidR="00897B21" w:rsidRDefault="00897B21" w:rsidP="00770E9F"/>
    <w:p w14:paraId="046C7B2A" w14:textId="0E7D3ED3" w:rsidR="00897B21" w:rsidRDefault="00897B21" w:rsidP="00770E9F"/>
    <w:p w14:paraId="50BDBED1" w14:textId="39A2EF6A" w:rsidR="00897B21" w:rsidRDefault="00897B21" w:rsidP="00770E9F"/>
    <w:p w14:paraId="563EB543" w14:textId="07CACD77" w:rsidR="00770E9F" w:rsidRDefault="00770E9F" w:rsidP="00770E9F"/>
    <w:p w14:paraId="24869955" w14:textId="255B7C9A" w:rsidR="00897B21" w:rsidRDefault="00897B21" w:rsidP="00770E9F"/>
    <w:p w14:paraId="76E60958" w14:textId="21855818" w:rsidR="00897B21" w:rsidRDefault="00897B21" w:rsidP="00770E9F"/>
    <w:p w14:paraId="720179F7" w14:textId="46398B4B" w:rsidR="00897B21" w:rsidRDefault="00897B21" w:rsidP="00770E9F"/>
    <w:p w14:paraId="59F6C472" w14:textId="416885FB" w:rsidR="0035104F" w:rsidRPr="00235533" w:rsidRDefault="00942D3E" w:rsidP="00770E9F">
      <w:r>
        <w:t xml:space="preserve">En la captura se expone cómo el ciclo de trabajo se reduce a un 5 % considerando cada salida en individual y al 10 % tomando la señal combinada de ambas salidas. En dicho régimen de funcionamiento, las tensiones se salida estabilizadas para la condición de vacío y la demanda de potencia desde la fuente que representa el banco de baterías, se presentan en </w:t>
      </w:r>
      <w:r w:rsidRPr="00235533">
        <w:t>la</w:t>
      </w:r>
      <w:r w:rsidR="00235533" w:rsidRPr="00235533">
        <w:t xml:space="preserve"> </w:t>
      </w:r>
      <w:r w:rsidR="00235533" w:rsidRPr="00235533">
        <w:fldChar w:fldCharType="begin"/>
      </w:r>
      <w:r w:rsidR="00235533" w:rsidRPr="00235533">
        <w:instrText xml:space="preserve"> REF _Ref184933373 \h </w:instrText>
      </w:r>
      <w:r w:rsidR="00235533">
        <w:instrText xml:space="preserve"> \* MERGEFORMAT </w:instrText>
      </w:r>
      <w:r w:rsidR="00235533" w:rsidRPr="00235533">
        <w:fldChar w:fldCharType="separate"/>
      </w:r>
      <w:r w:rsidR="00235533" w:rsidRPr="00235533">
        <w:rPr>
          <w:color w:val="000000" w:themeColor="text1"/>
        </w:rPr>
        <w:t xml:space="preserve">Tabla </w:t>
      </w:r>
      <w:r w:rsidR="00235533" w:rsidRPr="00235533">
        <w:rPr>
          <w:color w:val="0070C0"/>
          <w:u w:val="single"/>
        </w:rPr>
        <w:t>(</w:t>
      </w:r>
      <w:r w:rsidR="00235533" w:rsidRPr="00235533">
        <w:rPr>
          <w:noProof/>
          <w:color w:val="0070C0"/>
          <w:u w:val="single"/>
        </w:rPr>
        <w:t>3</w:t>
      </w:r>
      <w:r w:rsidR="00235533" w:rsidRPr="00235533">
        <w:rPr>
          <w:color w:val="0070C0"/>
          <w:u w:val="single"/>
        </w:rPr>
        <w:noBreakHyphen/>
      </w:r>
      <w:r w:rsidR="00235533" w:rsidRPr="00235533">
        <w:rPr>
          <w:noProof/>
          <w:color w:val="0070C0"/>
          <w:u w:val="single"/>
        </w:rPr>
        <w:t>4</w:t>
      </w:r>
      <w:r w:rsidR="00235533" w:rsidRPr="00235533">
        <w:fldChar w:fldCharType="end"/>
      </w:r>
      <w:r w:rsidR="00235533" w:rsidRPr="00235533">
        <w:rPr>
          <w:color w:val="0070C0"/>
          <w:u w:val="single"/>
        </w:rPr>
        <w:t>)</w:t>
      </w:r>
      <w:r w:rsidRPr="00235533">
        <w:t>:</w:t>
      </w:r>
    </w:p>
    <w:tbl>
      <w:tblPr>
        <w:tblStyle w:val="Tablaconcuadrcula"/>
        <w:tblpPr w:leftFromText="141" w:rightFromText="141" w:vertAnchor="text" w:horzAnchor="margin" w:tblpXSpec="center" w:tblpY="627"/>
        <w:tblW w:w="0" w:type="auto"/>
        <w:tblLook w:val="04A0" w:firstRow="1" w:lastRow="0" w:firstColumn="1" w:lastColumn="0" w:noHBand="0" w:noVBand="1"/>
      </w:tblPr>
      <w:tblGrid>
        <w:gridCol w:w="1746"/>
        <w:gridCol w:w="1417"/>
        <w:gridCol w:w="1609"/>
        <w:gridCol w:w="1608"/>
      </w:tblGrid>
      <w:tr w:rsidR="00235533" w14:paraId="595D7D6C" w14:textId="77777777" w:rsidTr="00235533">
        <w:tc>
          <w:tcPr>
            <w:tcW w:w="1746" w:type="dxa"/>
          </w:tcPr>
          <w:p w14:paraId="025A1076" w14:textId="77777777" w:rsidR="00235533" w:rsidRPr="000F0304" w:rsidRDefault="00235533" w:rsidP="00235533">
            <w:pPr>
              <w:ind w:firstLine="0"/>
              <w:jc w:val="center"/>
              <w:rPr>
                <w:b/>
                <w:color w:val="000000" w:themeColor="text1"/>
              </w:rPr>
            </w:pPr>
            <w:proofErr w:type="spellStart"/>
            <w:r w:rsidRPr="000F0304">
              <w:rPr>
                <w:b/>
                <w:color w:val="000000" w:themeColor="text1"/>
              </w:rPr>
              <w:t>V</w:t>
            </w:r>
            <w:r w:rsidRPr="000F0304">
              <w:rPr>
                <w:b/>
                <w:color w:val="000000" w:themeColor="text1"/>
                <w:vertAlign w:val="subscript"/>
              </w:rPr>
              <w:t>bat</w:t>
            </w:r>
            <w:proofErr w:type="spellEnd"/>
          </w:p>
        </w:tc>
        <w:tc>
          <w:tcPr>
            <w:tcW w:w="1417" w:type="dxa"/>
          </w:tcPr>
          <w:p w14:paraId="54363D5B" w14:textId="77777777" w:rsidR="00235533" w:rsidRPr="000F0304" w:rsidRDefault="00235533" w:rsidP="00235533">
            <w:pPr>
              <w:ind w:firstLine="0"/>
              <w:jc w:val="center"/>
              <w:rPr>
                <w:b/>
                <w:color w:val="000000" w:themeColor="text1"/>
              </w:rPr>
            </w:pPr>
            <w:proofErr w:type="spellStart"/>
            <w:r w:rsidRPr="000F0304">
              <w:rPr>
                <w:b/>
                <w:color w:val="000000" w:themeColor="text1"/>
              </w:rPr>
              <w:t>I</w:t>
            </w:r>
            <w:r w:rsidRPr="000F0304">
              <w:rPr>
                <w:b/>
                <w:color w:val="000000" w:themeColor="text1"/>
                <w:vertAlign w:val="subscript"/>
              </w:rPr>
              <w:t>bat</w:t>
            </w:r>
            <w:proofErr w:type="spellEnd"/>
          </w:p>
        </w:tc>
        <w:tc>
          <w:tcPr>
            <w:tcW w:w="1609" w:type="dxa"/>
          </w:tcPr>
          <w:p w14:paraId="3FDCB8A2" w14:textId="77777777" w:rsidR="00235533" w:rsidRPr="000F0304" w:rsidRDefault="00235533" w:rsidP="00235533">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c>
          <w:tcPr>
            <w:tcW w:w="1608" w:type="dxa"/>
          </w:tcPr>
          <w:p w14:paraId="11A3F0E7" w14:textId="77777777" w:rsidR="00235533" w:rsidRPr="000F0304" w:rsidRDefault="00235533" w:rsidP="00235533">
            <w:pPr>
              <w:ind w:firstLine="0"/>
              <w:jc w:val="center"/>
              <w:rPr>
                <w:b/>
                <w:color w:val="000000" w:themeColor="text1"/>
              </w:rPr>
            </w:pPr>
            <w:proofErr w:type="spellStart"/>
            <w:r w:rsidRPr="000F0304">
              <w:rPr>
                <w:b/>
                <w:color w:val="000000" w:themeColor="text1"/>
              </w:rPr>
              <w:t>Vat</w:t>
            </w:r>
            <w:proofErr w:type="spellEnd"/>
            <w:r w:rsidRPr="000F0304">
              <w:rPr>
                <w:b/>
                <w:color w:val="000000" w:themeColor="text1"/>
              </w:rPr>
              <w:t>-</w:t>
            </w:r>
          </w:p>
        </w:tc>
      </w:tr>
      <w:tr w:rsidR="00235533" w14:paraId="5E6D1177" w14:textId="77777777" w:rsidTr="00235533">
        <w:tc>
          <w:tcPr>
            <w:tcW w:w="1746" w:type="dxa"/>
          </w:tcPr>
          <w:p w14:paraId="72A17837" w14:textId="77777777" w:rsidR="00235533" w:rsidRDefault="00235533" w:rsidP="00235533">
            <w:pPr>
              <w:ind w:firstLine="0"/>
              <w:jc w:val="center"/>
              <w:rPr>
                <w:color w:val="000000" w:themeColor="text1"/>
              </w:rPr>
            </w:pPr>
            <w:r>
              <w:rPr>
                <w:color w:val="000000" w:themeColor="text1"/>
              </w:rPr>
              <w:t>(11.4 ± 0.34 )V</w:t>
            </w:r>
          </w:p>
        </w:tc>
        <w:tc>
          <w:tcPr>
            <w:tcW w:w="1417" w:type="dxa"/>
          </w:tcPr>
          <w:p w14:paraId="378DC9F8" w14:textId="3B87B1C1" w:rsidR="00235533" w:rsidRDefault="00235533" w:rsidP="00235533">
            <w:pPr>
              <w:ind w:firstLine="0"/>
              <w:jc w:val="center"/>
              <w:rPr>
                <w:color w:val="000000" w:themeColor="text1"/>
              </w:rPr>
            </w:pPr>
            <w:r>
              <w:rPr>
                <w:color w:val="000000" w:themeColor="text1"/>
              </w:rPr>
              <w:t xml:space="preserve">70 </w:t>
            </w:r>
            <w:proofErr w:type="spellStart"/>
            <w:r>
              <w:rPr>
                <w:color w:val="000000" w:themeColor="text1"/>
              </w:rPr>
              <w:t>mA</w:t>
            </w:r>
            <w:proofErr w:type="spellEnd"/>
          </w:p>
        </w:tc>
        <w:tc>
          <w:tcPr>
            <w:tcW w:w="1609" w:type="dxa"/>
          </w:tcPr>
          <w:p w14:paraId="558A0FD3" w14:textId="77777777" w:rsidR="00235533" w:rsidRDefault="00235533" w:rsidP="00235533">
            <w:pPr>
              <w:ind w:firstLine="0"/>
              <w:jc w:val="center"/>
              <w:rPr>
                <w:color w:val="000000" w:themeColor="text1"/>
              </w:rPr>
            </w:pPr>
            <w:r>
              <w:rPr>
                <w:color w:val="000000" w:themeColor="text1"/>
              </w:rPr>
              <w:t>(72 ± 16) V</w:t>
            </w:r>
          </w:p>
        </w:tc>
        <w:tc>
          <w:tcPr>
            <w:tcW w:w="1608" w:type="dxa"/>
          </w:tcPr>
          <w:p w14:paraId="2C8DFE99" w14:textId="77777777" w:rsidR="00235533" w:rsidRDefault="00235533" w:rsidP="00235533">
            <w:pPr>
              <w:ind w:firstLine="0"/>
              <w:jc w:val="center"/>
              <w:rPr>
                <w:color w:val="000000" w:themeColor="text1"/>
              </w:rPr>
            </w:pPr>
            <w:r>
              <w:rPr>
                <w:color w:val="000000" w:themeColor="text1"/>
              </w:rPr>
              <w:t>-(223 ± 16) V</w:t>
            </w:r>
          </w:p>
        </w:tc>
      </w:tr>
    </w:tbl>
    <w:p w14:paraId="2912CEA6" w14:textId="52A54AEB" w:rsidR="00235533" w:rsidRPr="00235533" w:rsidRDefault="00235533" w:rsidP="00235533">
      <w:pPr>
        <w:pStyle w:val="Descripcin"/>
        <w:keepNext/>
        <w:ind w:left="567" w:right="566" w:firstLine="0"/>
        <w:jc w:val="center"/>
        <w:rPr>
          <w:i w:val="0"/>
          <w:color w:val="000000" w:themeColor="text1"/>
          <w:sz w:val="22"/>
        </w:rPr>
      </w:pPr>
      <w:bookmarkStart w:id="466" w:name="_Ref184933373"/>
      <w:r w:rsidRPr="00235533">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4</w:t>
      </w:r>
      <w:r w:rsidR="00176E96">
        <w:rPr>
          <w:color w:val="000000" w:themeColor="text1"/>
          <w:sz w:val="22"/>
        </w:rPr>
        <w:fldChar w:fldCharType="end"/>
      </w:r>
      <w:bookmarkEnd w:id="466"/>
      <w:r w:rsidRPr="00235533">
        <w:rPr>
          <w:color w:val="000000" w:themeColor="text1"/>
          <w:sz w:val="22"/>
        </w:rPr>
        <w:t>:</w:t>
      </w:r>
      <w:r w:rsidRPr="00235533">
        <w:rPr>
          <w:i w:val="0"/>
          <w:color w:val="000000" w:themeColor="text1"/>
          <w:sz w:val="22"/>
        </w:rPr>
        <w:t xml:space="preserve"> Tensión y corriente de entrada a la fuente (</w:t>
      </w:r>
      <w:proofErr w:type="spellStart"/>
      <w:r w:rsidRPr="00235533">
        <w:rPr>
          <w:i w:val="0"/>
          <w:color w:val="000000" w:themeColor="text1"/>
          <w:sz w:val="22"/>
        </w:rPr>
        <w:t>Vbat</w:t>
      </w:r>
      <w:proofErr w:type="spellEnd"/>
      <w:r w:rsidRPr="00235533">
        <w:rPr>
          <w:i w:val="0"/>
          <w:color w:val="000000" w:themeColor="text1"/>
          <w:sz w:val="22"/>
        </w:rPr>
        <w:t xml:space="preserve"> e </w:t>
      </w:r>
      <w:proofErr w:type="spellStart"/>
      <w:r w:rsidRPr="00235533">
        <w:rPr>
          <w:i w:val="0"/>
          <w:color w:val="000000" w:themeColor="text1"/>
          <w:sz w:val="22"/>
        </w:rPr>
        <w:t>Ibat</w:t>
      </w:r>
      <w:proofErr w:type="spellEnd"/>
      <w:r w:rsidRPr="00235533">
        <w:rPr>
          <w:i w:val="0"/>
          <w:color w:val="000000" w:themeColor="text1"/>
          <w:sz w:val="22"/>
        </w:rPr>
        <w:t>) y tensiones obtenidas a la salida de la etapa de rectificación y filtrado del bobinado secundario en lazo cerrado.</w:t>
      </w:r>
    </w:p>
    <w:p w14:paraId="604545FF" w14:textId="77777777" w:rsidR="00235533" w:rsidRDefault="00235533" w:rsidP="00235533">
      <w:pPr>
        <w:ind w:firstLine="0"/>
      </w:pPr>
    </w:p>
    <w:p w14:paraId="3DB0E274" w14:textId="1F876320" w:rsidR="00897B21" w:rsidRPr="006F3954" w:rsidRDefault="00897B21" w:rsidP="00770E9F">
      <w:pPr>
        <w:rPr>
          <w:sz w:val="14"/>
        </w:rPr>
      </w:pPr>
    </w:p>
    <w:p w14:paraId="45EC615E" w14:textId="0E3A27EA" w:rsidR="00897B21" w:rsidRDefault="0032541E" w:rsidP="00770E9F">
      <w:pPr>
        <w:rPr>
          <w:color w:val="000000" w:themeColor="text1"/>
        </w:rPr>
      </w:pPr>
      <w:r>
        <w:t>Los resultados en las tensiones medidas</w:t>
      </w:r>
      <w:r w:rsidR="00D603D1">
        <w:t xml:space="preserve"> bajo el régimen de funcionamiento planteado presentan una clara asimetría favorable hacia la polaridad negativa en un orden del 300 % aproximadamente. Esta información es posible contrastarla con la diferencia en </w:t>
      </w:r>
      <w:r w:rsidR="00895656">
        <w:t>términos</w:t>
      </w:r>
      <w:r w:rsidR="00D603D1">
        <w:t xml:space="preserve"> de simetría de la señal de electroestimulación deseada, la cual se corresponde a una forma de onda </w:t>
      </w:r>
      <w:r w:rsidR="00895656">
        <w:t xml:space="preserve">como la </w:t>
      </w:r>
      <w:r w:rsidR="00D603D1">
        <w:t xml:space="preserve">teórica presentada </w:t>
      </w:r>
      <w:r w:rsidR="00D603D1" w:rsidRPr="00895656">
        <w:t xml:space="preserve">en la </w:t>
      </w:r>
      <w:r w:rsidR="00D603D1" w:rsidRPr="00895656">
        <w:fldChar w:fldCharType="begin"/>
      </w:r>
      <w:r w:rsidR="00D603D1" w:rsidRPr="00895656">
        <w:instrText xml:space="preserve"> REF _Ref169517353 \h </w:instrText>
      </w:r>
      <w:r w:rsidR="00895656">
        <w:instrText xml:space="preserve"> \* MERGEFORMAT </w:instrText>
      </w:r>
      <w:r w:rsidR="00D603D1" w:rsidRPr="00895656">
        <w:fldChar w:fldCharType="separate"/>
      </w:r>
      <w:r w:rsidR="00D603D1" w:rsidRPr="00895656">
        <w:rPr>
          <w:color w:val="000000" w:themeColor="text1"/>
        </w:rPr>
        <w:t xml:space="preserve">Figura </w:t>
      </w:r>
      <w:r w:rsidR="00895656" w:rsidRPr="00895656">
        <w:rPr>
          <w:color w:val="0070C0"/>
          <w:u w:val="single"/>
        </w:rPr>
        <w:t>(</w:t>
      </w:r>
      <w:r w:rsidR="00D603D1" w:rsidRPr="00895656">
        <w:rPr>
          <w:noProof/>
          <w:color w:val="0070C0"/>
          <w:u w:val="single"/>
        </w:rPr>
        <w:t>1</w:t>
      </w:r>
      <w:r w:rsidR="00D603D1" w:rsidRPr="00895656">
        <w:rPr>
          <w:color w:val="0070C0"/>
          <w:u w:val="single"/>
        </w:rPr>
        <w:noBreakHyphen/>
      </w:r>
      <w:r w:rsidR="00D603D1" w:rsidRPr="00895656">
        <w:rPr>
          <w:noProof/>
          <w:color w:val="0070C0"/>
          <w:u w:val="single"/>
        </w:rPr>
        <w:t>12</w:t>
      </w:r>
      <w:r w:rsidR="00D603D1" w:rsidRPr="00895656">
        <w:fldChar w:fldCharType="end"/>
      </w:r>
      <w:r w:rsidR="00895656" w:rsidRPr="00895656">
        <w:rPr>
          <w:color w:val="0070C0"/>
          <w:u w:val="single"/>
        </w:rPr>
        <w:t>)</w:t>
      </w:r>
      <w:r w:rsidR="00895656">
        <w:t xml:space="preserve"> o</w:t>
      </w:r>
      <w:r w:rsidR="00D603D1" w:rsidRPr="00895656">
        <w:t xml:space="preserve"> en la forma simulada presentada en la </w:t>
      </w:r>
      <w:r w:rsidR="00895656" w:rsidRPr="00895656">
        <w:fldChar w:fldCharType="begin"/>
      </w:r>
      <w:r w:rsidR="00895656" w:rsidRPr="00895656">
        <w:instrText xml:space="preserve"> REF _Ref171185428 \h </w:instrText>
      </w:r>
      <w:r w:rsidR="00895656">
        <w:instrText xml:space="preserve"> \* MERGEFORMAT </w:instrText>
      </w:r>
      <w:r w:rsidR="00895656" w:rsidRPr="00895656">
        <w:fldChar w:fldCharType="separate"/>
      </w:r>
      <w:r w:rsidR="00895656" w:rsidRPr="00895656">
        <w:rPr>
          <w:color w:val="000000" w:themeColor="text1"/>
        </w:rPr>
        <w:t xml:space="preserve">Figura </w:t>
      </w:r>
      <w:r w:rsidR="00895656" w:rsidRPr="00895656">
        <w:rPr>
          <w:color w:val="0070C0"/>
          <w:u w:val="single"/>
        </w:rPr>
        <w:t>(</w:t>
      </w:r>
      <w:r w:rsidR="00895656" w:rsidRPr="00895656">
        <w:rPr>
          <w:noProof/>
          <w:color w:val="0070C0"/>
          <w:u w:val="single"/>
        </w:rPr>
        <w:t>2</w:t>
      </w:r>
      <w:r w:rsidR="00895656" w:rsidRPr="00895656">
        <w:rPr>
          <w:color w:val="0070C0"/>
          <w:u w:val="single"/>
        </w:rPr>
        <w:noBreakHyphen/>
      </w:r>
      <w:r w:rsidR="00895656" w:rsidRPr="00895656">
        <w:rPr>
          <w:noProof/>
          <w:color w:val="0070C0"/>
          <w:u w:val="single"/>
        </w:rPr>
        <w:t>33</w:t>
      </w:r>
      <w:r w:rsidR="00895656" w:rsidRPr="00895656">
        <w:fldChar w:fldCharType="end"/>
      </w:r>
      <w:r w:rsidR="00895656" w:rsidRPr="00895656">
        <w:rPr>
          <w:color w:val="0070C0"/>
          <w:u w:val="single"/>
        </w:rPr>
        <w:t>)</w:t>
      </w:r>
      <w:r w:rsidR="00895656">
        <w:rPr>
          <w:color w:val="000000" w:themeColor="text1"/>
        </w:rPr>
        <w:t xml:space="preserve">. Desde esta perspectiva, la </w:t>
      </w:r>
      <w:r w:rsidR="00895656">
        <w:rPr>
          <w:color w:val="000000" w:themeColor="text1"/>
        </w:rPr>
        <w:lastRenderedPageBreak/>
        <w:t xml:space="preserve">asimetría de la señal de corriente necesaria tiene su pico para el CT = 8 % para el cual, la diferencia entre el pico negativo y el positivo (considerando la corriente media nula) llega hasta el </w:t>
      </w:r>
      <w:r w:rsidR="00B06040">
        <w:rPr>
          <w:color w:val="000000" w:themeColor="text1"/>
        </w:rPr>
        <w:t>1150 %.</w:t>
      </w:r>
    </w:p>
    <w:p w14:paraId="566E0CAE" w14:textId="46F38A5D" w:rsidR="00B06040" w:rsidRDefault="00B06040" w:rsidP="00B06040">
      <w:pPr>
        <w:rPr>
          <w:color w:val="000000" w:themeColor="text1"/>
        </w:rPr>
      </w:pPr>
      <w:r>
        <w:rPr>
          <w:color w:val="000000" w:themeColor="text1"/>
        </w:rPr>
        <w:t>La forma de onda</w:t>
      </w:r>
      <w:r w:rsidR="00B1442E">
        <w:rPr>
          <w:color w:val="000000" w:themeColor="text1"/>
        </w:rPr>
        <w:t xml:space="preserve"> registrada en e</w:t>
      </w:r>
      <w:r>
        <w:rPr>
          <w:color w:val="000000" w:themeColor="text1"/>
        </w:rPr>
        <w:t>l bobinado primario para el régimen de funcio</w:t>
      </w:r>
      <w:r w:rsidR="00B1442E">
        <w:rPr>
          <w:color w:val="000000" w:themeColor="text1"/>
        </w:rPr>
        <w:t>namiento en lazo cerrado, con lo</w:t>
      </w:r>
      <w:r>
        <w:rPr>
          <w:color w:val="000000" w:themeColor="text1"/>
        </w:rPr>
        <w:t>s valores de configuración del SG3525 detallados precedentemente</w:t>
      </w:r>
      <w:r w:rsidR="00B1442E">
        <w:rPr>
          <w:color w:val="000000" w:themeColor="text1"/>
        </w:rPr>
        <w:t>,</w:t>
      </w:r>
      <w:r>
        <w:rPr>
          <w:color w:val="000000" w:themeColor="text1"/>
        </w:rPr>
        <w:t xml:space="preserve"> se presenta a continuaci</w:t>
      </w:r>
      <w:r w:rsidR="00B1442E">
        <w:rPr>
          <w:color w:val="000000" w:themeColor="text1"/>
        </w:rPr>
        <w:t>ón</w:t>
      </w:r>
      <w:r>
        <w:rPr>
          <w:color w:val="000000" w:themeColor="text1"/>
        </w:rPr>
        <w:t xml:space="preserve"> en </w:t>
      </w:r>
      <w:r w:rsidRPr="00B06040">
        <w:rPr>
          <w:color w:val="000000" w:themeColor="text1"/>
        </w:rPr>
        <w:t xml:space="preserve">la </w:t>
      </w:r>
      <w:r w:rsidRPr="00B06040">
        <w:rPr>
          <w:color w:val="000000" w:themeColor="text1"/>
        </w:rPr>
        <w:fldChar w:fldCharType="begin"/>
      </w:r>
      <w:r w:rsidRPr="00B06040">
        <w:rPr>
          <w:color w:val="000000" w:themeColor="text1"/>
        </w:rPr>
        <w:instrText xml:space="preserve"> REF _Ref184934356 \h </w:instrText>
      </w:r>
      <w:r>
        <w:rPr>
          <w:color w:val="000000" w:themeColor="text1"/>
        </w:rPr>
        <w:instrText xml:space="preserve"> \* MERGEFORMAT </w:instrText>
      </w:r>
      <w:r w:rsidRPr="00B06040">
        <w:rPr>
          <w:color w:val="000000" w:themeColor="text1"/>
        </w:rPr>
      </w:r>
      <w:r w:rsidRPr="00B06040">
        <w:rPr>
          <w:color w:val="000000" w:themeColor="text1"/>
        </w:rPr>
        <w:fldChar w:fldCharType="separate"/>
      </w:r>
      <w:r w:rsidRPr="00B06040">
        <w:rPr>
          <w:color w:val="000000" w:themeColor="text1"/>
        </w:rPr>
        <w:t xml:space="preserve">Fig. </w:t>
      </w:r>
      <w:r w:rsidRPr="00B06040">
        <w:rPr>
          <w:color w:val="0070C0"/>
          <w:u w:val="single"/>
        </w:rPr>
        <w:t>(</w:t>
      </w:r>
      <w:r w:rsidRPr="00B06040">
        <w:rPr>
          <w:noProof/>
          <w:color w:val="0070C0"/>
          <w:u w:val="single"/>
        </w:rPr>
        <w:t>3</w:t>
      </w:r>
      <w:r w:rsidRPr="00B06040">
        <w:rPr>
          <w:color w:val="0070C0"/>
          <w:u w:val="single"/>
        </w:rPr>
        <w:noBreakHyphen/>
      </w:r>
      <w:r w:rsidRPr="00B06040">
        <w:rPr>
          <w:noProof/>
          <w:color w:val="0070C0"/>
          <w:u w:val="single"/>
        </w:rPr>
        <w:t>8</w:t>
      </w:r>
      <w:r w:rsidRPr="00B06040">
        <w:rPr>
          <w:color w:val="000000" w:themeColor="text1"/>
        </w:rPr>
        <w:fldChar w:fldCharType="end"/>
      </w:r>
      <w:r w:rsidRPr="00B06040">
        <w:rPr>
          <w:color w:val="0070C0"/>
          <w:u w:val="single"/>
        </w:rPr>
        <w:t>)</w:t>
      </w:r>
      <w:r w:rsidRPr="00B06040">
        <w:rPr>
          <w:color w:val="000000" w:themeColor="text1"/>
        </w:rPr>
        <w:t>:</w:t>
      </w:r>
    </w:p>
    <w:p w14:paraId="3EF23D54" w14:textId="25467371" w:rsidR="00B06040" w:rsidRDefault="00235533" w:rsidP="00B06040">
      <w:pPr>
        <w:rPr>
          <w:color w:val="000000" w:themeColor="text1"/>
        </w:rPr>
      </w:pPr>
      <w:r>
        <w:rPr>
          <w:noProof/>
          <w:lang w:val="es-AR"/>
        </w:rPr>
        <mc:AlternateContent>
          <mc:Choice Requires="wpg">
            <w:drawing>
              <wp:anchor distT="0" distB="0" distL="114300" distR="114300" simplePos="0" relativeHeight="251889664" behindDoc="0" locked="0" layoutInCell="1" allowOverlap="1" wp14:anchorId="4DB0FB80" wp14:editId="17AFC443">
                <wp:simplePos x="0" y="0"/>
                <wp:positionH relativeFrom="margin">
                  <wp:align>center</wp:align>
                </wp:positionH>
                <wp:positionV relativeFrom="paragraph">
                  <wp:posOffset>8327</wp:posOffset>
                </wp:positionV>
                <wp:extent cx="3484880" cy="2794635"/>
                <wp:effectExtent l="0" t="0" r="1270" b="5715"/>
                <wp:wrapNone/>
                <wp:docPr id="342" name="Grupo 342"/>
                <wp:cNvGraphicFramePr/>
                <a:graphic xmlns:a="http://schemas.openxmlformats.org/drawingml/2006/main">
                  <a:graphicData uri="http://schemas.microsoft.com/office/word/2010/wordprocessingGroup">
                    <wpg:wgp>
                      <wpg:cNvGrpSpPr/>
                      <wpg:grpSpPr>
                        <a:xfrm>
                          <a:off x="0" y="0"/>
                          <a:ext cx="3484880" cy="2794635"/>
                          <a:chOff x="0" y="0"/>
                          <a:chExt cx="3484880" cy="2794635"/>
                        </a:xfrm>
                      </wpg:grpSpPr>
                      <pic:pic xmlns:pic="http://schemas.openxmlformats.org/drawingml/2006/picture">
                        <pic:nvPicPr>
                          <pic:cNvPr id="329" name="Imagen 329"/>
                          <pic:cNvPicPr>
                            <a:picLocks noChangeAspect="1"/>
                          </pic:cNvPicPr>
                        </pic:nvPicPr>
                        <pic:blipFill rotWithShape="1">
                          <a:blip r:embed="rId211">
                            <a:extLst>
                              <a:ext uri="{28A0092B-C50C-407E-A947-70E740481C1C}">
                                <a14:useLocalDpi xmlns:a14="http://schemas.microsoft.com/office/drawing/2010/main" val="0"/>
                              </a:ext>
                            </a:extLst>
                          </a:blip>
                          <a:srcRect r="19849"/>
                          <a:stretch/>
                        </pic:blipFill>
                        <pic:spPr bwMode="auto">
                          <a:xfrm>
                            <a:off x="215660" y="0"/>
                            <a:ext cx="3053715" cy="2286000"/>
                          </a:xfrm>
                          <a:prstGeom prst="rect">
                            <a:avLst/>
                          </a:prstGeom>
                          <a:ln>
                            <a:noFill/>
                          </a:ln>
                          <a:extLst>
                            <a:ext uri="{53640926-AAD7-44D8-BBD7-CCE9431645EC}">
                              <a14:shadowObscured xmlns:a14="http://schemas.microsoft.com/office/drawing/2010/main"/>
                            </a:ext>
                          </a:extLst>
                        </pic:spPr>
                      </pic:pic>
                      <wps:wsp>
                        <wps:cNvPr id="330" name="Cuadro de texto 330"/>
                        <wps:cNvSpPr txBox="1"/>
                        <wps:spPr>
                          <a:xfrm>
                            <a:off x="0" y="2346325"/>
                            <a:ext cx="3484880" cy="448310"/>
                          </a:xfrm>
                          <a:prstGeom prst="rect">
                            <a:avLst/>
                          </a:prstGeom>
                          <a:solidFill>
                            <a:prstClr val="white"/>
                          </a:solidFill>
                          <a:ln>
                            <a:noFill/>
                          </a:ln>
                          <a:effectLst/>
                        </wps:spPr>
                        <wps:txbx>
                          <w:txbxContent>
                            <w:p w14:paraId="60F27146" w14:textId="17D1FADA" w:rsidR="00F73331" w:rsidRPr="00897B21" w:rsidRDefault="00F73331" w:rsidP="00897B21">
                              <w:pPr>
                                <w:pStyle w:val="Descripcin"/>
                                <w:ind w:firstLine="0"/>
                                <w:jc w:val="center"/>
                                <w:rPr>
                                  <w:noProof/>
                                  <w:color w:val="000000" w:themeColor="text1"/>
                                  <w:sz w:val="32"/>
                                  <w:szCs w:val="24"/>
                                </w:rPr>
                              </w:pPr>
                              <w:bookmarkStart w:id="467"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7"/>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B0FB80" id="Grupo 342" o:spid="_x0000_s1122" style="position:absolute;left:0;text-align:left;margin-left:0;margin-top:.65pt;width:274.4pt;height:220.05pt;z-index:251889664;mso-position-horizontal:center;mso-position-horizontal-relative:margin" coordsize="34848,2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">
                <v:shape id="Imagen 329" o:spid="_x0000_s1123" type="#_x0000_t75" style="position:absolute;left:2156;width:30537;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JwnHAAAA3AAAAA8AAABkcnMvZG93bnJldi54bWxEj91qwkAUhO8LvsNyBO/qbqyWNnUVEW3t&#10;D4hpH+CQPSax2bMhu9Xo03eFQi+HmfmGmc47W4sjtb5yrCEZKhDEuTMVFxq+Pte3DyB8QDZYOyYN&#10;Z/Iwn/Vuppgad+IdHbNQiAhhn6KGMoQmldLnJVn0Q9cQR2/vWoshyraQpsVThNtajpS6lxYrjgsl&#10;NrQsKf/OfqyGj9Xh7ZK8viSLZzUZZ8utUu9upfWg3y2eQATqwn/4r70xGu5Gj3A9E4+An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zcJwnHAAAA3AAAAA8AAAAAAAAAAAAA&#10;AAAAnwIAAGRycy9kb3ducmV2LnhtbFBLBQYAAAAABAAEAPcAAACTAwAAAAA=&#10;">
                  <v:imagedata r:id="rId212" o:title="" cropright="13008f"/>
                  <v:path arrowok="t"/>
                </v:shape>
                <v:shape id="Cuadro de texto 330" o:spid="_x0000_s1124" type="#_x0000_t202" style="position:absolute;top:23463;width:34848;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14:paraId="60F27146" w14:textId="17D1FADA" w:rsidR="00F73331" w:rsidRPr="00897B21" w:rsidRDefault="00F73331" w:rsidP="00897B21">
                        <w:pPr>
                          <w:pStyle w:val="Descripcin"/>
                          <w:ind w:firstLine="0"/>
                          <w:jc w:val="center"/>
                          <w:rPr>
                            <w:noProof/>
                            <w:color w:val="000000" w:themeColor="text1"/>
                            <w:sz w:val="32"/>
                            <w:szCs w:val="24"/>
                          </w:rPr>
                        </w:pPr>
                        <w:bookmarkStart w:id="468"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8"/>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v:textbox>
                </v:shape>
                <w10:wrap anchorx="margin"/>
              </v:group>
            </w:pict>
          </mc:Fallback>
        </mc:AlternateContent>
      </w:r>
    </w:p>
    <w:p w14:paraId="55B0721C" w14:textId="77777777" w:rsidR="00B06040" w:rsidRPr="00B06040" w:rsidRDefault="00B06040" w:rsidP="00B06040"/>
    <w:p w14:paraId="12B71762" w14:textId="77777777" w:rsidR="00B06040" w:rsidRPr="00B06040" w:rsidRDefault="00B06040" w:rsidP="00B06040"/>
    <w:p w14:paraId="0E8A333F" w14:textId="77777777" w:rsidR="00B06040" w:rsidRPr="00B06040" w:rsidRDefault="00B06040" w:rsidP="00B06040"/>
    <w:p w14:paraId="3C9B09F4" w14:textId="77777777" w:rsidR="00B06040" w:rsidRPr="00B06040" w:rsidRDefault="00B06040" w:rsidP="00B06040"/>
    <w:p w14:paraId="15E2BFB3" w14:textId="77777777" w:rsidR="00B06040" w:rsidRPr="00B06040" w:rsidRDefault="00B06040" w:rsidP="00B06040"/>
    <w:p w14:paraId="71365FD2" w14:textId="77777777" w:rsidR="00B06040" w:rsidRPr="00B06040" w:rsidRDefault="00B06040" w:rsidP="00B06040"/>
    <w:p w14:paraId="1AC76F00" w14:textId="4E06EF34" w:rsidR="00B06040" w:rsidRDefault="00B06040" w:rsidP="00B06040"/>
    <w:p w14:paraId="0D724772" w14:textId="77777777" w:rsidR="006F3954" w:rsidRPr="007D53CC" w:rsidRDefault="006F3954" w:rsidP="00B06040">
      <w:pPr>
        <w:tabs>
          <w:tab w:val="left" w:pos="8749"/>
        </w:tabs>
        <w:rPr>
          <w:sz w:val="18"/>
        </w:rPr>
      </w:pPr>
    </w:p>
    <w:p w14:paraId="7B1377BA" w14:textId="73AB233C" w:rsidR="00897B21" w:rsidRDefault="00B1442E" w:rsidP="00B06040">
      <w:pPr>
        <w:tabs>
          <w:tab w:val="left" w:pos="8749"/>
        </w:tabs>
      </w:pPr>
      <w:r>
        <w:t>Analizando la señal</w:t>
      </w:r>
      <w:r w:rsidR="007D53CC">
        <w:t xml:space="preserve"> presentada</w:t>
      </w:r>
      <w:r>
        <w:t xml:space="preserve">, la cual fue obtenida de la misma forma que la </w:t>
      </w:r>
      <w:r w:rsidR="007D53CC">
        <w:t>de</w:t>
      </w:r>
      <w:r w:rsidRPr="00B1442E">
        <w:t xml:space="preserve"> la </w:t>
      </w:r>
      <w:r w:rsidRPr="00B1442E">
        <w:fldChar w:fldCharType="begin"/>
      </w:r>
      <w:r w:rsidRPr="00B1442E">
        <w:instrText xml:space="preserve"> REF _Ref184934356 \h </w:instrText>
      </w:r>
      <w:r>
        <w:instrText xml:space="preserve"> \* MERGEFORMAT </w:instrText>
      </w:r>
      <w:r w:rsidRPr="00B1442E">
        <w:fldChar w:fldCharType="separate"/>
      </w:r>
      <w:r w:rsidRPr="00B1442E">
        <w:rPr>
          <w:color w:val="000000" w:themeColor="text1"/>
        </w:rPr>
        <w:t>Fig</w:t>
      </w:r>
      <w:r>
        <w:rPr>
          <w:color w:val="000000" w:themeColor="text1"/>
        </w:rPr>
        <w:t>.</w:t>
      </w:r>
      <w:r w:rsidRPr="00B1442E">
        <w:rPr>
          <w:color w:val="000000" w:themeColor="text1"/>
        </w:rPr>
        <w:t xml:space="preserve"> </w:t>
      </w:r>
      <w:r w:rsidRPr="00B1442E">
        <w:rPr>
          <w:color w:val="0070C0"/>
          <w:u w:val="single"/>
        </w:rPr>
        <w:t>(</w:t>
      </w:r>
      <w:r w:rsidRPr="00B1442E">
        <w:rPr>
          <w:noProof/>
          <w:color w:val="0070C0"/>
          <w:u w:val="single"/>
        </w:rPr>
        <w:t>3</w:t>
      </w:r>
      <w:r w:rsidRPr="00B1442E">
        <w:rPr>
          <w:color w:val="0070C0"/>
          <w:u w:val="single"/>
        </w:rPr>
        <w:noBreakHyphen/>
      </w:r>
      <w:r w:rsidRPr="00B1442E">
        <w:rPr>
          <w:noProof/>
          <w:color w:val="0070C0"/>
          <w:u w:val="single"/>
        </w:rPr>
        <w:t>8</w:t>
      </w:r>
      <w:r w:rsidRPr="00B1442E">
        <w:fldChar w:fldCharType="end"/>
      </w:r>
      <w:r w:rsidRPr="00B1442E">
        <w:rPr>
          <w:color w:val="0070C0"/>
          <w:u w:val="single"/>
        </w:rPr>
        <w:t>)</w:t>
      </w:r>
      <w:r>
        <w:rPr>
          <w:color w:val="000000" w:themeColor="text1"/>
        </w:rPr>
        <w:t xml:space="preserve">, </w:t>
      </w:r>
      <w:r w:rsidR="007D53CC">
        <w:rPr>
          <w:color w:val="000000" w:themeColor="text1"/>
        </w:rPr>
        <w:t xml:space="preserve">se evidencia una asimetría en su forma que se condice con la manifestada en los valores de tensión medidos sobre C2 y C3. Sin embargo, </w:t>
      </w:r>
      <w:r w:rsidR="00E23A93">
        <w:rPr>
          <w:color w:val="000000" w:themeColor="text1"/>
        </w:rPr>
        <w:t xml:space="preserve">la analogía desde el punto de vista del comportamiento resulta menos directa de interpretar dado que la señal presenta CT aparentemente distintos, con un mayor porcentaje en el ciclo positivo que es el realimentado y uno menor, que responde al pico de disparo de la salida del SG3525 presentado </w:t>
      </w:r>
      <w:r w:rsidR="00E23A93" w:rsidRPr="00E23A93">
        <w:rPr>
          <w:color w:val="000000" w:themeColor="text1"/>
        </w:rPr>
        <w:t xml:space="preserve">en la </w:t>
      </w:r>
      <w:r w:rsidR="00E23A93" w:rsidRPr="00E23A93">
        <w:rPr>
          <w:color w:val="000000" w:themeColor="text1"/>
        </w:rPr>
        <w:fldChar w:fldCharType="begin"/>
      </w:r>
      <w:r w:rsidR="00E23A93" w:rsidRPr="00E23A93">
        <w:rPr>
          <w:color w:val="000000" w:themeColor="text1"/>
        </w:rPr>
        <w:instrText xml:space="preserve"> REF _Ref184931737 \h </w:instrText>
      </w:r>
      <w:r w:rsidR="00E23A93">
        <w:rPr>
          <w:color w:val="000000" w:themeColor="text1"/>
        </w:rPr>
        <w:instrText xml:space="preserve"> \* MERGEFORMAT </w:instrText>
      </w:r>
      <w:r w:rsidR="00E23A93" w:rsidRPr="00E23A93">
        <w:rPr>
          <w:color w:val="000000" w:themeColor="text1"/>
        </w:rPr>
      </w:r>
      <w:r w:rsidR="00E23A93" w:rsidRPr="00E23A93">
        <w:rPr>
          <w:color w:val="000000" w:themeColor="text1"/>
        </w:rPr>
        <w:fldChar w:fldCharType="separate"/>
      </w:r>
      <w:r w:rsidR="00E23A93">
        <w:rPr>
          <w:color w:val="000000" w:themeColor="text1"/>
        </w:rPr>
        <w:t>Fig.</w:t>
      </w:r>
      <w:r w:rsidR="00E23A93" w:rsidRPr="00E23A93">
        <w:rPr>
          <w:color w:val="0070C0"/>
          <w:u w:val="single"/>
        </w:rPr>
        <w:t xml:space="preserve"> (</w:t>
      </w:r>
      <w:r w:rsidR="00E23A93" w:rsidRPr="00E23A93">
        <w:rPr>
          <w:noProof/>
          <w:color w:val="0070C0"/>
          <w:u w:val="single"/>
        </w:rPr>
        <w:t>3</w:t>
      </w:r>
      <w:r w:rsidR="00E23A93" w:rsidRPr="00E23A93">
        <w:rPr>
          <w:color w:val="0070C0"/>
          <w:u w:val="single"/>
        </w:rPr>
        <w:noBreakHyphen/>
      </w:r>
      <w:r w:rsidR="00E23A93" w:rsidRPr="00E23A93">
        <w:rPr>
          <w:noProof/>
          <w:color w:val="0070C0"/>
          <w:u w:val="single"/>
        </w:rPr>
        <w:t>7</w:t>
      </w:r>
      <w:r w:rsidR="00E23A93" w:rsidRPr="00E23A93">
        <w:rPr>
          <w:color w:val="000000" w:themeColor="text1"/>
        </w:rPr>
        <w:fldChar w:fldCharType="end"/>
      </w:r>
      <w:r w:rsidR="00E23A93" w:rsidRPr="00E23A93">
        <w:rPr>
          <w:color w:val="0070C0"/>
          <w:u w:val="single"/>
        </w:rPr>
        <w:t>)</w:t>
      </w:r>
      <w:r w:rsidR="00E23A93">
        <w:rPr>
          <w:color w:val="000000" w:themeColor="text1"/>
        </w:rPr>
        <w:t>, incluso manteniendo el pico te tensión acorde a la alimentación del puente H</w:t>
      </w:r>
      <w:r w:rsidR="003C2968">
        <w:rPr>
          <w:color w:val="000000" w:themeColor="text1"/>
        </w:rPr>
        <w:t xml:space="preserve">, como en el caso de régimen en lazo abierto presentado en la </w:t>
      </w:r>
      <w:r w:rsidR="003C2968" w:rsidRPr="003C2968">
        <w:rPr>
          <w:color w:val="000000" w:themeColor="text1"/>
        </w:rPr>
        <w:fldChar w:fldCharType="begin"/>
      </w:r>
      <w:r w:rsidR="003C2968" w:rsidRPr="003C2968">
        <w:rPr>
          <w:color w:val="000000" w:themeColor="text1"/>
        </w:rPr>
        <w:instrText xml:space="preserve"> REF _Ref184927706 \h </w:instrText>
      </w:r>
      <w:r w:rsidR="003C2968">
        <w:rPr>
          <w:color w:val="000000" w:themeColor="text1"/>
        </w:rPr>
        <w:instrText xml:space="preserve"> \* MERGEFORMAT </w:instrText>
      </w:r>
      <w:r w:rsidR="003C2968" w:rsidRPr="003C2968">
        <w:rPr>
          <w:color w:val="000000" w:themeColor="text1"/>
        </w:rPr>
      </w:r>
      <w:r w:rsidR="003C2968" w:rsidRPr="003C2968">
        <w:rPr>
          <w:color w:val="000000" w:themeColor="text1"/>
        </w:rPr>
        <w:fldChar w:fldCharType="separate"/>
      </w:r>
      <w:r w:rsidR="003C2968">
        <w:rPr>
          <w:color w:val="000000" w:themeColor="text1"/>
        </w:rPr>
        <w:t>Fig.</w:t>
      </w:r>
      <w:r w:rsidR="003C2968" w:rsidRPr="003C2968">
        <w:rPr>
          <w:color w:val="000000" w:themeColor="text1"/>
        </w:rPr>
        <w:t xml:space="preserve"> </w:t>
      </w:r>
      <w:r w:rsidR="003C2968" w:rsidRPr="003C2968">
        <w:rPr>
          <w:color w:val="0070C0"/>
          <w:u w:val="single"/>
        </w:rPr>
        <w:t>(</w:t>
      </w:r>
      <w:r w:rsidR="003C2968" w:rsidRPr="003C2968">
        <w:rPr>
          <w:noProof/>
          <w:color w:val="0070C0"/>
          <w:u w:val="single"/>
        </w:rPr>
        <w:t>3</w:t>
      </w:r>
      <w:r w:rsidR="003C2968" w:rsidRPr="003C2968">
        <w:rPr>
          <w:color w:val="0070C0"/>
          <w:u w:val="single"/>
        </w:rPr>
        <w:noBreakHyphen/>
      </w:r>
      <w:r w:rsidR="003C2968" w:rsidRPr="003C2968">
        <w:rPr>
          <w:noProof/>
          <w:color w:val="0070C0"/>
          <w:u w:val="single"/>
        </w:rPr>
        <w:t>6</w:t>
      </w:r>
      <w:r w:rsidR="003C2968" w:rsidRPr="003C2968">
        <w:rPr>
          <w:color w:val="000000" w:themeColor="text1"/>
        </w:rPr>
        <w:fldChar w:fldCharType="end"/>
      </w:r>
      <w:r w:rsidR="003C2968" w:rsidRPr="003C2968">
        <w:rPr>
          <w:color w:val="0070C0"/>
          <w:u w:val="single"/>
        </w:rPr>
        <w:t>)</w:t>
      </w:r>
      <w:r w:rsidR="003C2968">
        <w:rPr>
          <w:color w:val="000000" w:themeColor="text1"/>
          <w:u w:val="single"/>
        </w:rPr>
        <w:t xml:space="preserve">. </w:t>
      </w:r>
      <w:r w:rsidR="003C2968" w:rsidRPr="003C2968">
        <w:rPr>
          <w:color w:val="000000" w:themeColor="text1"/>
        </w:rPr>
        <w:t>Por otro lado</w:t>
      </w:r>
      <w:r w:rsidR="003C2968">
        <w:t>, el hecho de que la forma de onda del semiciclo positivo tenga un pico de tensión de 2.48 V a lo largo del su CT, resulta el fenómeno más complejo de analizar</w:t>
      </w:r>
      <w:r w:rsidR="00410896">
        <w:t xml:space="preserve">, dado que implicaría que en la activación de la rama correspondiente al semiciclo que induce el proceso de carga de C2 en el secundario, no llega a tener una saturación completa por parte de </w:t>
      </w:r>
      <w:r w:rsidR="007C2D72">
        <w:t>los MOSFET asociados (Q4-Q7 o Q5-Q6 dependiendo de los bornes homónimos del transformador)</w:t>
      </w:r>
      <w:r w:rsidR="0096536B">
        <w:t xml:space="preserve"> y existiría una caída de tensión</w:t>
      </w:r>
      <w:r w:rsidR="00B06040" w:rsidRPr="00B1442E">
        <w:tab/>
      </w:r>
      <w:r w:rsidR="0096536B">
        <w:t xml:space="preserve"> de unos 8 V entre los componentes que debería conectar el bobinado a la tensión del Puente H. Nos obstante ello, al margen del sobrepico de 1.8 V, no se evidencia un funcionamiento errático entre las ramas del puente en el régimen de lazo abierto, por lo que resultaría necesario realizar un análisis </w:t>
      </w:r>
      <w:r w:rsidR="0096536B">
        <w:lastRenderedPageBreak/>
        <w:t>exploratorio más profundo en la dinámica que genera la realimentación</w:t>
      </w:r>
      <w:r w:rsidR="00A875EA">
        <w:t>,</w:t>
      </w:r>
      <w:r w:rsidR="0096536B">
        <w:t xml:space="preserve"> en el circuito de disparo </w:t>
      </w:r>
      <w:r w:rsidR="00A875EA">
        <w:t>del</w:t>
      </w:r>
      <w:r w:rsidR="0096536B">
        <w:t xml:space="preserve"> semiciclo vinculado a la tensión desde la que se genera dicha realimentación.</w:t>
      </w:r>
    </w:p>
    <w:p w14:paraId="29D21F26" w14:textId="4FE01E08" w:rsidR="00B06040" w:rsidRDefault="00A875EA" w:rsidP="00A875EA">
      <w:pPr>
        <w:tabs>
          <w:tab w:val="left" w:pos="8749"/>
        </w:tabs>
      </w:pPr>
      <w:r>
        <w:t>Bajo ambos regímenes de funcionamiento planteados, a continuación se detallarán los resultados de las curvas de regulación de carga de la fuente, a fin de definir los límites de funcionamiento y que los mismos respondan a las necesidades del sistema.</w:t>
      </w:r>
    </w:p>
    <w:p w14:paraId="6DAF9239" w14:textId="7DD7100B" w:rsidR="00A875EA" w:rsidRDefault="00A875EA" w:rsidP="00A875EA">
      <w:pPr>
        <w:pStyle w:val="Ttulo3"/>
        <w:numPr>
          <w:ilvl w:val="2"/>
          <w:numId w:val="1"/>
        </w:numPr>
      </w:pPr>
      <w:r>
        <w:t>Regulación de carga</w:t>
      </w:r>
      <w:r w:rsidR="00C95BF8">
        <w:t xml:space="preserve"> (en función de </w:t>
      </w:r>
      <w:proofErr w:type="spellStart"/>
      <w:r w:rsidR="00C95BF8">
        <w:t>r</w:t>
      </w:r>
      <w:r w:rsidR="00C95BF8" w:rsidRPr="00C95BF8">
        <w:rPr>
          <w:vertAlign w:val="subscript"/>
        </w:rPr>
        <w:t>l</w:t>
      </w:r>
      <w:proofErr w:type="spellEnd"/>
      <w:r w:rsidR="00C95BF8">
        <w:t>)</w:t>
      </w:r>
    </w:p>
    <w:p w14:paraId="3C8BF08E" w14:textId="169CD654" w:rsidR="00072084" w:rsidRDefault="00ED2F51" w:rsidP="00A875EA">
      <w:r>
        <w:t>Seguidamente se presentarán los resultados de las curvas de regulación de carga</w:t>
      </w:r>
      <w:r w:rsidR="00072084">
        <w:t>, con la salvedad de que, si bien este tipo de curvas de regulación deben expresarse en función de la demanda de corriente, a los fines de obtener un gráfico único y homogéneo para todos los ensayos, se determinó realizar la adaptación en el eje de la variable independiente</w:t>
      </w:r>
      <w:r w:rsidR="002D30C2">
        <w:t>, expresando los valores de tensión de salida en función de valor de R</w:t>
      </w:r>
      <w:r w:rsidR="002D30C2" w:rsidRPr="002D30C2">
        <w:rPr>
          <w:vertAlign w:val="subscript"/>
        </w:rPr>
        <w:t>L</w:t>
      </w:r>
      <w:r w:rsidR="002D30C2">
        <w:t xml:space="preserve"> conectado como carga a las salidas</w:t>
      </w:r>
      <w:r w:rsidR="00072084">
        <w:t xml:space="preserve">. </w:t>
      </w:r>
    </w:p>
    <w:p w14:paraId="1E09B5C2" w14:textId="3855E220" w:rsidR="00A875EA" w:rsidRDefault="00072084" w:rsidP="00A875EA">
      <w:r>
        <w:t>Las curvas que se detallarán fueron r</w:t>
      </w:r>
      <w:r w:rsidR="00ED2F51">
        <w:t xml:space="preserve">elevadas sobre la fuente de alimentación tanto en lazo abierto como cerrado, estableciendo para cada caso dos tipos de </w:t>
      </w:r>
      <w:r>
        <w:t>ensayo; p</w:t>
      </w:r>
      <w:r w:rsidR="00ED2F51">
        <w:t xml:space="preserve">or un lado </w:t>
      </w:r>
      <w:r w:rsidR="009C6725">
        <w:t>se llevó a cabo el relevamiento con</w:t>
      </w:r>
      <w:r w:rsidR="00ED2F51">
        <w:t xml:space="preserve"> “cargas equilibradas” esto significa que, </w:t>
      </w:r>
      <w:r w:rsidR="009C6725">
        <w:t>en ambas salidas</w:t>
      </w:r>
      <w:r w:rsidR="00ED2F51">
        <w:t xml:space="preserve"> V</w:t>
      </w:r>
      <w:r w:rsidR="00ED2F51" w:rsidRPr="00ED2F51">
        <w:rPr>
          <w:vertAlign w:val="subscript"/>
        </w:rPr>
        <w:t>AT</w:t>
      </w:r>
      <w:r w:rsidR="00ED2F51">
        <w:t>+ y V</w:t>
      </w:r>
      <w:r w:rsidR="00ED2F51" w:rsidRPr="00ED2F51">
        <w:rPr>
          <w:vertAlign w:val="subscript"/>
        </w:rPr>
        <w:t>AT</w:t>
      </w:r>
      <w:r w:rsidR="00ED2F51">
        <w:t xml:space="preserve">-, les fueron conectadas cargas </w:t>
      </w:r>
      <w:r w:rsidR="009C6725">
        <w:t>de igual valor</w:t>
      </w:r>
      <w:r w:rsidR="00ED2F51">
        <w:t xml:space="preserve"> entre cada </w:t>
      </w:r>
      <w:r w:rsidR="002D30C2">
        <w:t>salida</w:t>
      </w:r>
      <w:r w:rsidR="00ED2F51">
        <w:t xml:space="preserve"> y GND</w:t>
      </w:r>
      <w:r w:rsidR="009C6725">
        <w:t>. P</w:t>
      </w:r>
      <w:r w:rsidR="00ED2F51">
        <w:t xml:space="preserve">or otro lado, </w:t>
      </w:r>
      <w:r w:rsidR="009C6725">
        <w:t xml:space="preserve">se implementó el mismo relevamiento </w:t>
      </w:r>
      <w:r w:rsidR="00ED2F51">
        <w:t>con “cargas desequilibradas” lo que implicó que a sólo una de las salidas se le conectó una carga dejando la segunda en vacío</w:t>
      </w:r>
      <w:r w:rsidR="009C6725">
        <w:t>.</w:t>
      </w:r>
    </w:p>
    <w:p w14:paraId="33C1CF64" w14:textId="51D0AD55" w:rsidR="00CF3544" w:rsidRDefault="00CF3544" w:rsidP="00A875EA">
      <w:r>
        <w:t xml:space="preserve">A modo ilustrativo, </w:t>
      </w:r>
      <w:r w:rsidRPr="00A921C6">
        <w:t xml:space="preserve">en la </w:t>
      </w:r>
      <w:r w:rsidR="00A921C6" w:rsidRPr="00A921C6">
        <w:fldChar w:fldCharType="begin"/>
      </w:r>
      <w:r w:rsidR="00A921C6" w:rsidRPr="00A921C6">
        <w:instrText xml:space="preserve"> REF _Ref184943575 \h </w:instrText>
      </w:r>
      <w:r w:rsidR="00A921C6">
        <w:instrText xml:space="preserve"> \* MERGEFORMAT </w:instrText>
      </w:r>
      <w:r w:rsidR="00A921C6" w:rsidRPr="00A921C6">
        <w:fldChar w:fldCharType="separate"/>
      </w:r>
      <w:r w:rsidR="00A921C6" w:rsidRPr="00A921C6">
        <w:rPr>
          <w:color w:val="000000" w:themeColor="text1"/>
        </w:rPr>
        <w:t xml:space="preserve">Tabla </w:t>
      </w:r>
      <w:r w:rsidR="00A921C6" w:rsidRPr="00A921C6">
        <w:rPr>
          <w:color w:val="0070C0"/>
          <w:u w:val="single"/>
        </w:rPr>
        <w:t>(</w:t>
      </w:r>
      <w:r w:rsidR="00A921C6" w:rsidRPr="00A921C6">
        <w:rPr>
          <w:noProof/>
          <w:color w:val="0070C0"/>
          <w:u w:val="single"/>
        </w:rPr>
        <w:t>3</w:t>
      </w:r>
      <w:r w:rsidR="00A921C6" w:rsidRPr="00A921C6">
        <w:rPr>
          <w:color w:val="0070C0"/>
          <w:u w:val="single"/>
        </w:rPr>
        <w:noBreakHyphen/>
      </w:r>
      <w:r w:rsidR="00A921C6" w:rsidRPr="00A921C6">
        <w:rPr>
          <w:noProof/>
          <w:color w:val="0070C0"/>
          <w:u w:val="single"/>
        </w:rPr>
        <w:t>5</w:t>
      </w:r>
      <w:r w:rsidR="00A921C6" w:rsidRPr="00A921C6">
        <w:fldChar w:fldCharType="end"/>
      </w:r>
      <w:r w:rsidR="00A921C6" w:rsidRPr="00A921C6">
        <w:rPr>
          <w:color w:val="0070C0"/>
          <w:u w:val="single"/>
        </w:rPr>
        <w:t>)</w:t>
      </w:r>
      <w:r w:rsidR="00A921C6" w:rsidRPr="00A921C6">
        <w:t xml:space="preserve"> </w:t>
      </w:r>
      <w:r w:rsidRPr="00A921C6">
        <w:t>se presenta</w:t>
      </w:r>
      <w:r>
        <w:t xml:space="preserve"> la estructura de la planilla utilizada para el relevamiento de las curvas de regulación que se expondrán a continuación:</w:t>
      </w:r>
    </w:p>
    <w:p w14:paraId="2ACC843D" w14:textId="52F737B3" w:rsidR="00CF3544" w:rsidRPr="00CF3544" w:rsidRDefault="00A921C6" w:rsidP="00CF3544">
      <w:pPr>
        <w:pStyle w:val="Descripcin"/>
        <w:keepNext/>
        <w:ind w:left="1418" w:right="1416" w:firstLine="0"/>
        <w:jc w:val="center"/>
        <w:rPr>
          <w:i w:val="0"/>
          <w:color w:val="000000" w:themeColor="text1"/>
          <w:sz w:val="22"/>
        </w:rPr>
      </w:pPr>
      <w:bookmarkStart w:id="469" w:name="_Ref184943575"/>
      <w:bookmarkStart w:id="470" w:name="_Ref184943568"/>
      <w:r w:rsidRPr="00CF3544">
        <w:rPr>
          <w:noProof/>
          <w:lang w:val="es-AR"/>
        </w:rPr>
        <w:drawing>
          <wp:anchor distT="0" distB="0" distL="114300" distR="114300" simplePos="0" relativeHeight="251896832" behindDoc="0" locked="0" layoutInCell="1" allowOverlap="1" wp14:anchorId="4B42A3A8" wp14:editId="4D090C0A">
            <wp:simplePos x="0" y="0"/>
            <wp:positionH relativeFrom="margin">
              <wp:align>left</wp:align>
            </wp:positionH>
            <wp:positionV relativeFrom="paragraph">
              <wp:posOffset>375009</wp:posOffset>
            </wp:positionV>
            <wp:extent cx="6120130" cy="1110413"/>
            <wp:effectExtent l="19050" t="19050" r="13970" b="13970"/>
            <wp:wrapNone/>
            <wp:docPr id="348" name="Imagen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120130" cy="1110413"/>
                    </a:xfrm>
                    <a:prstGeom prst="rect">
                      <a:avLst/>
                    </a:prstGeom>
                    <a:noFill/>
                    <a:ln>
                      <a:solidFill>
                        <a:schemeClr val="tx1"/>
                      </a:solidFill>
                    </a:ln>
                  </pic:spPr>
                </pic:pic>
              </a:graphicData>
            </a:graphic>
          </wp:anchor>
        </w:drawing>
      </w:r>
      <w:r w:rsidR="00CF3544" w:rsidRPr="00CF3544">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5</w:t>
      </w:r>
      <w:r w:rsidR="00176E96">
        <w:rPr>
          <w:color w:val="000000" w:themeColor="text1"/>
          <w:sz w:val="22"/>
        </w:rPr>
        <w:fldChar w:fldCharType="end"/>
      </w:r>
      <w:bookmarkEnd w:id="469"/>
      <w:r w:rsidR="00CF3544" w:rsidRPr="00CF3544">
        <w:rPr>
          <w:color w:val="000000" w:themeColor="text1"/>
          <w:sz w:val="22"/>
        </w:rPr>
        <w:t>:</w:t>
      </w:r>
      <w:r w:rsidR="00CF3544" w:rsidRPr="00CF3544">
        <w:rPr>
          <w:i w:val="0"/>
          <w:color w:val="000000" w:themeColor="text1"/>
          <w:sz w:val="22"/>
        </w:rPr>
        <w:t xml:space="preserve"> Tabla de datos correspondiente al relevamiento para cargas equilibradas en lazo abierto (Fuente: elaboración propia).</w:t>
      </w:r>
      <w:bookmarkEnd w:id="470"/>
    </w:p>
    <w:p w14:paraId="0E32F983" w14:textId="1AD0EA41" w:rsidR="00CF3544" w:rsidRDefault="00CF3544" w:rsidP="00CF3544">
      <w:pPr>
        <w:ind w:firstLine="0"/>
      </w:pPr>
    </w:p>
    <w:p w14:paraId="11AAB170" w14:textId="77777777" w:rsidR="00A921C6" w:rsidRDefault="00A921C6" w:rsidP="00CF3544">
      <w:pPr>
        <w:ind w:firstLine="0"/>
      </w:pPr>
    </w:p>
    <w:p w14:paraId="6FBC69FD" w14:textId="77777777" w:rsidR="00A921C6" w:rsidRDefault="00A921C6" w:rsidP="00CF3544">
      <w:pPr>
        <w:ind w:firstLine="0"/>
      </w:pPr>
    </w:p>
    <w:p w14:paraId="2A3B09CB" w14:textId="77777777" w:rsidR="00A921C6" w:rsidRDefault="00A921C6" w:rsidP="00A921C6">
      <w:pPr>
        <w:rPr>
          <w:sz w:val="16"/>
        </w:rPr>
      </w:pPr>
    </w:p>
    <w:p w14:paraId="4D966933" w14:textId="0B1C870F" w:rsidR="002D30C2" w:rsidRPr="00413943" w:rsidRDefault="002D30C2" w:rsidP="00A921C6">
      <w:pPr>
        <w:rPr>
          <w:color w:val="000000" w:themeColor="text1"/>
        </w:rPr>
      </w:pPr>
      <w:r>
        <w:t>En la mayoría de los relevamiento se tomaron seis puntos de medición, con cargas desde los 50 k</w:t>
      </w:r>
      <w:r w:rsidRPr="002D30C2">
        <w:t>Ω</w:t>
      </w:r>
      <w:r>
        <w:t xml:space="preserve"> hasta los 100 k</w:t>
      </w:r>
      <w:r w:rsidRPr="002D30C2">
        <w:t>Ω</w:t>
      </w:r>
      <w:r>
        <w:t>, excepto en los casos de regulación de lazo cerrado para V</w:t>
      </w:r>
      <w:r w:rsidRPr="002D30C2">
        <w:rPr>
          <w:vertAlign w:val="subscript"/>
        </w:rPr>
        <w:t>AT</w:t>
      </w:r>
      <w:r>
        <w:t xml:space="preserve">+ para el cual se </w:t>
      </w:r>
      <w:proofErr w:type="spellStart"/>
      <w:r>
        <w:t>relevó</w:t>
      </w:r>
      <w:proofErr w:type="spellEnd"/>
      <w:r>
        <w:t xml:space="preserve"> hasta una séptimo punto en 120 k</w:t>
      </w:r>
      <w:r w:rsidRPr="002D30C2">
        <w:t>Ω</w:t>
      </w:r>
      <w:r w:rsidR="00413943">
        <w:t xml:space="preserve">. Respecto a los datos que se aprecian de la </w:t>
      </w:r>
      <w:r w:rsidR="00413943" w:rsidRPr="00A921C6">
        <w:fldChar w:fldCharType="begin"/>
      </w:r>
      <w:r w:rsidR="00413943" w:rsidRPr="00A921C6">
        <w:instrText xml:space="preserve"> REF _Ref184943575 \h </w:instrText>
      </w:r>
      <w:r w:rsidR="00413943">
        <w:instrText xml:space="preserve"> \* MERGEFORMAT </w:instrText>
      </w:r>
      <w:r w:rsidR="00413943" w:rsidRPr="00A921C6">
        <w:fldChar w:fldCharType="separate"/>
      </w:r>
      <w:r w:rsidR="00413943" w:rsidRPr="00A921C6">
        <w:rPr>
          <w:color w:val="000000" w:themeColor="text1"/>
        </w:rPr>
        <w:t xml:space="preserve">Tabla </w:t>
      </w:r>
      <w:r w:rsidR="00413943" w:rsidRPr="00A921C6">
        <w:rPr>
          <w:color w:val="0070C0"/>
          <w:u w:val="single"/>
        </w:rPr>
        <w:t>(</w:t>
      </w:r>
      <w:r w:rsidR="00413943" w:rsidRPr="00A921C6">
        <w:rPr>
          <w:noProof/>
          <w:color w:val="0070C0"/>
          <w:u w:val="single"/>
        </w:rPr>
        <w:t>3</w:t>
      </w:r>
      <w:r w:rsidR="00413943" w:rsidRPr="00A921C6">
        <w:rPr>
          <w:color w:val="0070C0"/>
          <w:u w:val="single"/>
        </w:rPr>
        <w:noBreakHyphen/>
      </w:r>
      <w:r w:rsidR="00413943" w:rsidRPr="00A921C6">
        <w:rPr>
          <w:noProof/>
          <w:color w:val="0070C0"/>
          <w:u w:val="single"/>
        </w:rPr>
        <w:t>5</w:t>
      </w:r>
      <w:r w:rsidR="00413943" w:rsidRPr="00A921C6">
        <w:fldChar w:fldCharType="end"/>
      </w:r>
      <w:r w:rsidR="00413943" w:rsidRPr="00A921C6">
        <w:rPr>
          <w:color w:val="0070C0"/>
          <w:u w:val="single"/>
        </w:rPr>
        <w:t>)</w:t>
      </w:r>
      <w:r w:rsidR="00413943">
        <w:rPr>
          <w:color w:val="000000" w:themeColor="text1"/>
        </w:rPr>
        <w:t>, se midieron de forma directa las tensiones V</w:t>
      </w:r>
      <w:r w:rsidR="00413943" w:rsidRPr="00413943">
        <w:rPr>
          <w:color w:val="000000" w:themeColor="text1"/>
          <w:vertAlign w:val="subscript"/>
        </w:rPr>
        <w:t>AT</w:t>
      </w:r>
      <w:r w:rsidR="00413943">
        <w:rPr>
          <w:color w:val="000000" w:themeColor="text1"/>
        </w:rPr>
        <w:t>+ y V</w:t>
      </w:r>
      <w:r w:rsidR="00413943" w:rsidRPr="00413943">
        <w:rPr>
          <w:color w:val="000000" w:themeColor="text1"/>
          <w:vertAlign w:val="subscript"/>
        </w:rPr>
        <w:t>AT</w:t>
      </w:r>
      <w:r w:rsidR="00413943">
        <w:rPr>
          <w:color w:val="000000" w:themeColor="text1"/>
        </w:rPr>
        <w:t>-, así como las cargas conectadas y los valores de tensión y corriente de la fuente principal, obteniendo el resto de los datos a partir de cálculos indirectos.</w:t>
      </w:r>
    </w:p>
    <w:p w14:paraId="2D8B2A33" w14:textId="49FB3D4A" w:rsidR="00072084" w:rsidRDefault="00A921C6" w:rsidP="00072084">
      <w:pPr>
        <w:pStyle w:val="Ttulo4"/>
        <w:numPr>
          <w:ilvl w:val="3"/>
          <w:numId w:val="1"/>
        </w:numPr>
        <w:rPr>
          <w:color w:val="000000" w:themeColor="text1"/>
        </w:rPr>
      </w:pPr>
      <w:r w:rsidRPr="00C2235E">
        <w:rPr>
          <w:color w:val="000000" w:themeColor="text1"/>
        </w:rPr>
        <w:lastRenderedPageBreak/>
        <w:t>Con cargas equilibradas</w:t>
      </w:r>
      <w:r>
        <w:rPr>
          <w:color w:val="000000" w:themeColor="text1"/>
        </w:rPr>
        <w:t xml:space="preserve"> en lazo abierto</w:t>
      </w:r>
    </w:p>
    <w:p w14:paraId="6BC349CC" w14:textId="187CDF40" w:rsidR="00072084" w:rsidRPr="007A5E5D" w:rsidRDefault="007A5E5D" w:rsidP="007A5E5D">
      <w:pPr>
        <w:rPr>
          <w:color w:val="000000" w:themeColor="text1"/>
        </w:rPr>
      </w:pPr>
      <w:r>
        <w:rPr>
          <w:noProof/>
          <w:lang w:val="es-AR"/>
        </w:rPr>
        <mc:AlternateContent>
          <mc:Choice Requires="wpg">
            <w:drawing>
              <wp:anchor distT="0" distB="0" distL="114300" distR="114300" simplePos="0" relativeHeight="251900928" behindDoc="0" locked="0" layoutInCell="1" allowOverlap="1" wp14:anchorId="41A476E4" wp14:editId="6F1FC355">
                <wp:simplePos x="0" y="0"/>
                <wp:positionH relativeFrom="column">
                  <wp:posOffset>858543</wp:posOffset>
                </wp:positionH>
                <wp:positionV relativeFrom="paragraph">
                  <wp:posOffset>1319051</wp:posOffset>
                </wp:positionV>
                <wp:extent cx="4425351" cy="2596252"/>
                <wp:effectExtent l="0" t="19050" r="0" b="0"/>
                <wp:wrapNone/>
                <wp:docPr id="383" name="Grupo 383"/>
                <wp:cNvGraphicFramePr/>
                <a:graphic xmlns:a="http://schemas.openxmlformats.org/drawingml/2006/main">
                  <a:graphicData uri="http://schemas.microsoft.com/office/word/2010/wordprocessingGroup">
                    <wpg:wgp>
                      <wpg:cNvGrpSpPr/>
                      <wpg:grpSpPr>
                        <a:xfrm>
                          <a:off x="0" y="0"/>
                          <a:ext cx="4425351" cy="2596252"/>
                          <a:chOff x="-224294" y="0"/>
                          <a:chExt cx="4425828" cy="2596252"/>
                        </a:xfrm>
                      </wpg:grpSpPr>
                      <pic:pic xmlns:pic="http://schemas.openxmlformats.org/drawingml/2006/picture">
                        <pic:nvPicPr>
                          <pic:cNvPr id="350" name="Imagen 350"/>
                          <pic:cNvPicPr>
                            <a:picLocks noChangeAspect="1"/>
                          </pic:cNvPicPr>
                        </pic:nvPicPr>
                        <pic:blipFill>
                          <a:blip r:embed="rId214">
                            <a:extLst>
                              <a:ext uri="{28A0092B-C50C-407E-A947-70E740481C1C}">
                                <a14:useLocalDpi xmlns:a14="http://schemas.microsoft.com/office/drawing/2010/main" val="0"/>
                              </a:ext>
                            </a:extLst>
                          </a:blip>
                          <a:srcRect/>
                          <a:stretch>
                            <a:fillRect/>
                          </a:stretch>
                        </pic:blipFill>
                        <pic:spPr bwMode="auto">
                          <a:xfrm>
                            <a:off x="207034" y="0"/>
                            <a:ext cx="3537585" cy="2096135"/>
                          </a:xfrm>
                          <a:prstGeom prst="rect">
                            <a:avLst/>
                          </a:prstGeom>
                          <a:noFill/>
                          <a:ln>
                            <a:solidFill>
                              <a:schemeClr val="tx1"/>
                            </a:solidFill>
                          </a:ln>
                        </pic:spPr>
                      </pic:pic>
                      <wps:wsp>
                        <wps:cNvPr id="351" name="Cuadro de texto 351"/>
                        <wps:cNvSpPr txBox="1"/>
                        <wps:spPr>
                          <a:xfrm>
                            <a:off x="-224294" y="2147942"/>
                            <a:ext cx="4425828" cy="448310"/>
                          </a:xfrm>
                          <a:prstGeom prst="rect">
                            <a:avLst/>
                          </a:prstGeom>
                          <a:solidFill>
                            <a:prstClr val="white"/>
                          </a:solidFill>
                          <a:ln>
                            <a:noFill/>
                          </a:ln>
                          <a:effectLst/>
                        </wps:spPr>
                        <wps:txbx>
                          <w:txbxContent>
                            <w:p w14:paraId="55C7E41E" w14:textId="3D887EB3" w:rsidR="00F73331" w:rsidRPr="009A06A0" w:rsidRDefault="00F73331" w:rsidP="009A06A0">
                              <w:pPr>
                                <w:pStyle w:val="Descripcin"/>
                                <w:ind w:firstLine="0"/>
                                <w:jc w:val="center"/>
                                <w:rPr>
                                  <w:i w:val="0"/>
                                  <w:noProof/>
                                  <w:color w:val="000000" w:themeColor="text1"/>
                                  <w:sz w:val="32"/>
                                  <w:szCs w:val="24"/>
                                </w:rPr>
                              </w:pPr>
                              <w:bookmarkStart w:id="471" w:name="_Ref185013118"/>
                              <w:bookmarkStart w:id="472"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72"/>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1A476E4" id="Grupo 383" o:spid="_x0000_s1125" style="position:absolute;left:0;text-align:left;margin-left:67.6pt;margin-top:103.85pt;width:348.45pt;height:204.45pt;z-index:251900928;mso-width-relative:margin;mso-height-relative:margin" coordorigin="-2242" coordsize="44258,25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">
                <v:shape id="Imagen 350" o:spid="_x0000_s1126" type="#_x0000_t75" style="position:absolute;left:2070;width:35376;height:20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WZ6fCAAAA3AAAAA8AAABkcnMvZG93bnJldi54bWxET8tqwkAU3Qv9h+EW3OmkFatEx9AWAs0i&#10;FF+4vWRuMyGZOyEzavr3zqLQ5eG8t9loO3GjwTeOFbzMExDEldMN1wpOx3y2BuEDssbOMSn4JQ/Z&#10;7mmyxVS7O+/pdgi1iCHsU1RgQuhTKX1lyKKfu544cj9usBgiHGqpB7zHcNvJ1yR5kxYbjg0Ge/o0&#10;VLWHq1Vwroq8KKVZtfajbAsKl+/ytFBq+jy+b0AEGsO/+M/9pRUslnF+PBOPgN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1menwgAAANwAAAAPAAAAAAAAAAAAAAAAAJ8C&#10;AABkcnMvZG93bnJldi54bWxQSwUGAAAAAAQABAD3AAAAjgMAAAAA&#10;" stroked="t" strokecolor="black [3213]">
                  <v:imagedata r:id="rId215" o:title=""/>
                  <v:path arrowok="t"/>
                </v:shape>
                <v:shape id="Cuadro de texto 351" o:spid="_x0000_s1127" type="#_x0000_t202" style="position:absolute;left:-2242;top:21479;width:4425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3NEc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8j+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NzRHHAAAA3AAAAA8AAAAAAAAAAAAAAAAAmAIAAGRy&#10;cy9kb3ducmV2LnhtbFBLBQYAAAAABAAEAPUAAACMAwAAAAA=&#10;" stroked="f">
                  <v:textbox style="mso-fit-shape-to-text:t" inset="0,0,0,0">
                    <w:txbxContent>
                      <w:p w14:paraId="55C7E41E" w14:textId="3D887EB3" w:rsidR="00F73331" w:rsidRPr="009A06A0" w:rsidRDefault="00F73331" w:rsidP="009A06A0">
                        <w:pPr>
                          <w:pStyle w:val="Descripcin"/>
                          <w:ind w:firstLine="0"/>
                          <w:jc w:val="center"/>
                          <w:rPr>
                            <w:i w:val="0"/>
                            <w:noProof/>
                            <w:color w:val="000000" w:themeColor="text1"/>
                            <w:sz w:val="32"/>
                            <w:szCs w:val="24"/>
                          </w:rPr>
                        </w:pPr>
                        <w:bookmarkStart w:id="473" w:name="_Ref185013118"/>
                        <w:bookmarkStart w:id="474"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74"/>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73"/>
                      </w:p>
                    </w:txbxContent>
                  </v:textbox>
                </v:shape>
              </v:group>
            </w:pict>
          </mc:Fallback>
        </mc:AlternateContent>
      </w:r>
      <w:r w:rsidR="001D0256">
        <w:t xml:space="preserve">Los datos correspondientes al presente ensayo, son los que se exponen en la </w:t>
      </w:r>
      <w:r w:rsidR="001D0256" w:rsidRPr="00A921C6">
        <w:fldChar w:fldCharType="begin"/>
      </w:r>
      <w:r w:rsidR="001D0256" w:rsidRPr="00A921C6">
        <w:instrText xml:space="preserve"> REF _Ref184943575 \h </w:instrText>
      </w:r>
      <w:r w:rsidR="001D0256">
        <w:instrText xml:space="preserve"> \* MERGEFORMAT </w:instrText>
      </w:r>
      <w:r w:rsidR="001D0256" w:rsidRPr="00A921C6">
        <w:fldChar w:fldCharType="separate"/>
      </w:r>
      <w:r w:rsidR="001D0256" w:rsidRPr="00A921C6">
        <w:rPr>
          <w:color w:val="000000" w:themeColor="text1"/>
        </w:rPr>
        <w:t xml:space="preserve">Tabla </w:t>
      </w:r>
      <w:r w:rsidR="001D0256" w:rsidRPr="00A921C6">
        <w:rPr>
          <w:color w:val="0070C0"/>
          <w:u w:val="single"/>
        </w:rPr>
        <w:t>(</w:t>
      </w:r>
      <w:r w:rsidR="001D0256" w:rsidRPr="00A921C6">
        <w:rPr>
          <w:noProof/>
          <w:color w:val="0070C0"/>
          <w:u w:val="single"/>
        </w:rPr>
        <w:t>3</w:t>
      </w:r>
      <w:r w:rsidR="001D0256" w:rsidRPr="00A921C6">
        <w:rPr>
          <w:color w:val="0070C0"/>
          <w:u w:val="single"/>
        </w:rPr>
        <w:noBreakHyphen/>
      </w:r>
      <w:r w:rsidR="001D0256" w:rsidRPr="00A921C6">
        <w:rPr>
          <w:noProof/>
          <w:color w:val="0070C0"/>
          <w:u w:val="single"/>
        </w:rPr>
        <w:t>5</w:t>
      </w:r>
      <w:r w:rsidR="001D0256" w:rsidRPr="00A921C6">
        <w:fldChar w:fldCharType="end"/>
      </w:r>
      <w:r w:rsidR="001D0256" w:rsidRPr="00A921C6">
        <w:rPr>
          <w:color w:val="0070C0"/>
          <w:u w:val="single"/>
        </w:rPr>
        <w:t>)</w:t>
      </w:r>
      <w:r w:rsidR="001D0256">
        <w:rPr>
          <w:color w:val="000000" w:themeColor="text1"/>
        </w:rPr>
        <w:t>, que se expuso a modo ilustrativo. Se conectaron cargas de igual valor entre V</w:t>
      </w:r>
      <w:r w:rsidR="001D0256" w:rsidRPr="00413943">
        <w:rPr>
          <w:color w:val="000000" w:themeColor="text1"/>
          <w:vertAlign w:val="subscript"/>
        </w:rPr>
        <w:t>AT</w:t>
      </w:r>
      <w:r w:rsidR="001D0256">
        <w:rPr>
          <w:color w:val="000000" w:themeColor="text1"/>
        </w:rPr>
        <w:t>+ --- GND y GND --- V</w:t>
      </w:r>
      <w:r w:rsidR="001D0256" w:rsidRPr="00413943">
        <w:rPr>
          <w:color w:val="000000" w:themeColor="text1"/>
          <w:vertAlign w:val="subscript"/>
        </w:rPr>
        <w:t>AT</w:t>
      </w:r>
      <w:r w:rsidR="001D0256">
        <w:rPr>
          <w:color w:val="000000" w:themeColor="text1"/>
        </w:rPr>
        <w:t xml:space="preserve">-, y se registró la tensión en la cual se estabilizaba la medida, resaltando que </w:t>
      </w:r>
      <w:r>
        <w:rPr>
          <w:color w:val="000000" w:themeColor="text1"/>
        </w:rPr>
        <w:t xml:space="preserve">no se evidenció un tiempo de establecimiento apreciable, y las lecturas registradas se mantuvieron sin variaciones. </w:t>
      </w:r>
      <w:r w:rsidRPr="007A5E5D">
        <w:rPr>
          <w:color w:val="000000" w:themeColor="text1"/>
        </w:rPr>
        <w:t xml:space="preserve">En la </w:t>
      </w:r>
      <w:r w:rsidRPr="007A5E5D">
        <w:rPr>
          <w:color w:val="0070C0"/>
          <w:u w:val="single"/>
        </w:rPr>
        <w:fldChar w:fldCharType="begin"/>
      </w:r>
      <w:r w:rsidRPr="007A5E5D">
        <w:rPr>
          <w:color w:val="0070C0"/>
          <w:u w:val="single"/>
        </w:rPr>
        <w:instrText xml:space="preserve"> REF _Ref185013122 \h </w:instrText>
      </w:r>
      <w:r w:rsidRPr="007A5E5D">
        <w:rPr>
          <w:color w:val="0070C0"/>
          <w:u w:val="single"/>
        </w:rPr>
      </w:r>
      <w:r w:rsidRPr="007A5E5D">
        <w:rPr>
          <w:color w:val="0070C0"/>
          <w:u w:val="single"/>
        </w:rPr>
        <w:instrText xml:space="preserve"> \* MERGEFORMAT </w:instrText>
      </w:r>
      <w:r w:rsidRPr="007A5E5D">
        <w:rPr>
          <w:color w:val="0070C0"/>
          <w:u w:val="single"/>
        </w:rPr>
        <w:fldChar w:fldCharType="separate"/>
      </w:r>
      <w:r w:rsidRPr="007A5E5D">
        <w:rPr>
          <w:color w:val="000000" w:themeColor="text1"/>
        </w:rPr>
        <w:t>Figura</w:t>
      </w:r>
      <w:r w:rsidRPr="007A5E5D">
        <w:rPr>
          <w:color w:val="0070C0"/>
          <w:u w:val="single"/>
        </w:rPr>
        <w:t xml:space="preserve"> </w:t>
      </w:r>
      <w:r>
        <w:rPr>
          <w:color w:val="0070C0"/>
          <w:u w:val="single"/>
        </w:rPr>
        <w:t>(</w:t>
      </w:r>
      <w:r w:rsidRPr="007A5E5D">
        <w:rPr>
          <w:color w:val="0070C0"/>
          <w:u w:val="single"/>
        </w:rPr>
        <w:t>3</w:t>
      </w:r>
      <w:r w:rsidRPr="007A5E5D">
        <w:rPr>
          <w:color w:val="0070C0"/>
          <w:u w:val="single"/>
        </w:rPr>
        <w:noBreakHyphen/>
        <w:t>9</w:t>
      </w:r>
      <w:r w:rsidRPr="007A5E5D">
        <w:rPr>
          <w:color w:val="0070C0"/>
          <w:u w:val="single"/>
        </w:rPr>
        <w:fldChar w:fldCharType="end"/>
      </w:r>
      <w:r>
        <w:rPr>
          <w:color w:val="0070C0"/>
          <w:u w:val="single"/>
        </w:rPr>
        <w:t>)</w:t>
      </w:r>
      <w:r w:rsidRPr="007A5E5D">
        <w:rPr>
          <w:color w:val="0070C0"/>
        </w:rPr>
        <w:t xml:space="preserve"> </w:t>
      </w:r>
      <w:r w:rsidRPr="007A5E5D">
        <w:rPr>
          <w:color w:val="000000" w:themeColor="text1"/>
        </w:rPr>
        <w:t>se presentan los resultados del relevamiento:</w:t>
      </w:r>
    </w:p>
    <w:p w14:paraId="3DF31165" w14:textId="4408965A" w:rsidR="00072084" w:rsidRDefault="00072084" w:rsidP="00CF3544">
      <w:pPr>
        <w:ind w:firstLine="0"/>
      </w:pPr>
    </w:p>
    <w:p w14:paraId="5DBC9EBE" w14:textId="3820CAE7" w:rsidR="0082735A" w:rsidRDefault="0082735A" w:rsidP="00CF3544">
      <w:pPr>
        <w:ind w:firstLine="0"/>
      </w:pPr>
    </w:p>
    <w:p w14:paraId="79F616C8" w14:textId="5FAEFAFA" w:rsidR="001E69B2" w:rsidRDefault="001E69B2" w:rsidP="00CF3544">
      <w:pPr>
        <w:ind w:firstLine="0"/>
        <w:rPr>
          <w:sz w:val="10"/>
        </w:rPr>
      </w:pPr>
    </w:p>
    <w:p w14:paraId="55449E36" w14:textId="7AF142EC" w:rsidR="00121537" w:rsidRDefault="00121537" w:rsidP="00CF3544">
      <w:pPr>
        <w:ind w:firstLine="0"/>
        <w:rPr>
          <w:sz w:val="10"/>
        </w:rPr>
      </w:pPr>
    </w:p>
    <w:p w14:paraId="29C610C2" w14:textId="69EFD0D2" w:rsidR="00121537" w:rsidRDefault="00121537" w:rsidP="00CF3544">
      <w:pPr>
        <w:ind w:firstLine="0"/>
        <w:rPr>
          <w:sz w:val="10"/>
        </w:rPr>
      </w:pPr>
    </w:p>
    <w:p w14:paraId="2E7DAB4F" w14:textId="44B1A38B" w:rsidR="00121537" w:rsidRDefault="00121537" w:rsidP="00CF3544">
      <w:pPr>
        <w:ind w:firstLine="0"/>
        <w:rPr>
          <w:sz w:val="10"/>
        </w:rPr>
      </w:pPr>
    </w:p>
    <w:p w14:paraId="2621BE75" w14:textId="0449C1DE" w:rsidR="00121537" w:rsidRDefault="00121537" w:rsidP="00CF3544">
      <w:pPr>
        <w:ind w:firstLine="0"/>
        <w:rPr>
          <w:sz w:val="10"/>
        </w:rPr>
      </w:pPr>
    </w:p>
    <w:p w14:paraId="7794504A" w14:textId="335ACB6C" w:rsidR="00121537" w:rsidRDefault="00121537" w:rsidP="00CF3544">
      <w:pPr>
        <w:ind w:firstLine="0"/>
        <w:rPr>
          <w:sz w:val="10"/>
        </w:rPr>
      </w:pPr>
    </w:p>
    <w:p w14:paraId="0FD91328" w14:textId="1822D303" w:rsidR="00121537" w:rsidRDefault="00121537" w:rsidP="00CF3544">
      <w:pPr>
        <w:ind w:firstLine="0"/>
        <w:rPr>
          <w:sz w:val="10"/>
        </w:rPr>
      </w:pPr>
    </w:p>
    <w:p w14:paraId="15C0AB24" w14:textId="03EBC3BD" w:rsidR="00121537" w:rsidRDefault="00121537" w:rsidP="00CF3544">
      <w:pPr>
        <w:ind w:firstLine="0"/>
        <w:rPr>
          <w:sz w:val="10"/>
        </w:rPr>
      </w:pPr>
    </w:p>
    <w:p w14:paraId="1B72541B" w14:textId="115B78A1" w:rsidR="00121537" w:rsidRDefault="00121537" w:rsidP="00CF3544">
      <w:pPr>
        <w:ind w:firstLine="0"/>
        <w:rPr>
          <w:sz w:val="10"/>
        </w:rPr>
      </w:pPr>
    </w:p>
    <w:p w14:paraId="0C1142FD" w14:textId="77777777" w:rsidR="00121537" w:rsidRDefault="00121537" w:rsidP="00CF3544">
      <w:pPr>
        <w:ind w:firstLine="0"/>
        <w:rPr>
          <w:sz w:val="10"/>
        </w:rPr>
      </w:pPr>
    </w:p>
    <w:p w14:paraId="2371017A" w14:textId="111E1611" w:rsidR="007A5E5D" w:rsidRDefault="007E2415" w:rsidP="007A5E5D">
      <w:r>
        <w:t>Del gráfico puede apreciarse como, si bien existe una diferencia en valor absoluto entre la tensión de polaridad positiva V</w:t>
      </w:r>
      <w:r w:rsidRPr="007E2415">
        <w:rPr>
          <w:vertAlign w:val="subscript"/>
        </w:rPr>
        <w:t>AT</w:t>
      </w:r>
      <w:r>
        <w:t>+ y la de polaridad negativa V</w:t>
      </w:r>
      <w:r w:rsidRPr="007E2415">
        <w:rPr>
          <w:vertAlign w:val="subscript"/>
        </w:rPr>
        <w:t>AT</w:t>
      </w:r>
      <w:r>
        <w:t>-, que llega a un valor máximo de 66 V para la mayor demanda de corriente, con R</w:t>
      </w:r>
      <w:r w:rsidRPr="007E2415">
        <w:rPr>
          <w:vertAlign w:val="subscript"/>
        </w:rPr>
        <w:t>L</w:t>
      </w:r>
      <w:r>
        <w:t xml:space="preserve"> = 52.1 k</w:t>
      </w:r>
      <w:r w:rsidRPr="002D30C2">
        <w:t>Ω</w:t>
      </w:r>
      <w:r>
        <w:t xml:space="preserve"> y disminuye a 25 V para la menor demanda de corriente, con R</w:t>
      </w:r>
      <w:r w:rsidRPr="007E2415">
        <w:rPr>
          <w:vertAlign w:val="subscript"/>
        </w:rPr>
        <w:t>L</w:t>
      </w:r>
      <w:r>
        <w:t xml:space="preserve"> = 100.5 k</w:t>
      </w:r>
      <w:r w:rsidRPr="002D30C2">
        <w:t>Ω</w:t>
      </w:r>
      <w:r>
        <w:t>. Desde un análisis porcentual, tomando referencia sobre la tensión más alta, la diferencia ∆V</w:t>
      </w:r>
      <w:r w:rsidRPr="007E2415">
        <w:rPr>
          <w:vertAlign w:val="subscript"/>
        </w:rPr>
        <w:t>AT</w:t>
      </w:r>
      <w:r w:rsidR="00C06C95">
        <w:t>% oscila entre los 21.9 % hasta los 7.8 %, siempre con V</w:t>
      </w:r>
      <w:r w:rsidR="00C06C95" w:rsidRPr="00C06C95">
        <w:rPr>
          <w:vertAlign w:val="subscript"/>
        </w:rPr>
        <w:t>AT</w:t>
      </w:r>
      <w:r w:rsidR="00C06C95">
        <w:t>+ &lt; V</w:t>
      </w:r>
      <w:r w:rsidR="00C06C95" w:rsidRPr="00C06C95">
        <w:rPr>
          <w:vertAlign w:val="subscript"/>
        </w:rPr>
        <w:t>AT</w:t>
      </w:r>
      <w:r w:rsidR="00C06C95">
        <w:t>-.</w:t>
      </w:r>
    </w:p>
    <w:p w14:paraId="4A414DC3" w14:textId="5C37DBEB" w:rsidR="00C06C95" w:rsidRPr="00C06C95" w:rsidRDefault="00C06C95" w:rsidP="007A5E5D">
      <w:r>
        <w:t>No obstante ello, la variación de cada tensión en lo individual entre los extremos de demanda de corriente fueron del 5 % para V</w:t>
      </w:r>
      <w:r w:rsidRPr="00C06C95">
        <w:rPr>
          <w:vertAlign w:val="subscript"/>
        </w:rPr>
        <w:t>AT</w:t>
      </w:r>
      <w:r>
        <w:t>- y del 19 % para V</w:t>
      </w:r>
      <w:r w:rsidRPr="00C06C95">
        <w:rPr>
          <w:vertAlign w:val="subscript"/>
        </w:rPr>
        <w:t>AT</w:t>
      </w:r>
      <w:r>
        <w:t>+, evidenciando una mejor regulación en la polaridad negativa.</w:t>
      </w:r>
    </w:p>
    <w:p w14:paraId="41526AA2" w14:textId="77777777" w:rsidR="007A5E5D" w:rsidRPr="001E69B2" w:rsidRDefault="007A5E5D" w:rsidP="00CF3544">
      <w:pPr>
        <w:ind w:firstLine="0"/>
        <w:rPr>
          <w:sz w:val="10"/>
        </w:rPr>
      </w:pPr>
    </w:p>
    <w:p w14:paraId="5BA096B1" w14:textId="4CF46F63" w:rsidR="00A875EA" w:rsidRDefault="00A875EA" w:rsidP="00A875EA">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CE0DCF6" w14:textId="244B43CB" w:rsidR="00D30767" w:rsidRPr="00D30767" w:rsidRDefault="0043701A" w:rsidP="00D30767">
      <w:r>
        <w:t xml:space="preserve">Aplicando el mismo régimen de carga que en el ensayo anterior pero aplicando la realimentación de tensión hacia el SG3525 a partir de la muestra de tensión presente en C2, </w:t>
      </w:r>
      <w:r w:rsidR="00D30767">
        <w:rPr>
          <w:color w:val="000000" w:themeColor="text1"/>
        </w:rPr>
        <w:t>se registr</w:t>
      </w:r>
      <w:r>
        <w:rPr>
          <w:color w:val="000000" w:themeColor="text1"/>
        </w:rPr>
        <w:t>aron</w:t>
      </w:r>
      <w:r w:rsidR="00D30767">
        <w:rPr>
          <w:color w:val="000000" w:themeColor="text1"/>
        </w:rPr>
        <w:t xml:space="preserve"> la</w:t>
      </w:r>
      <w:r>
        <w:rPr>
          <w:color w:val="000000" w:themeColor="text1"/>
        </w:rPr>
        <w:t>s tensiones</w:t>
      </w:r>
      <w:r w:rsidR="00D30767">
        <w:rPr>
          <w:color w:val="000000" w:themeColor="text1"/>
        </w:rPr>
        <w:t xml:space="preserve"> </w:t>
      </w:r>
      <w:r>
        <w:rPr>
          <w:color w:val="000000" w:themeColor="text1"/>
        </w:rPr>
        <w:t>estables</w:t>
      </w:r>
      <w:r w:rsidR="00D30767">
        <w:rPr>
          <w:color w:val="000000" w:themeColor="text1"/>
        </w:rPr>
        <w:t xml:space="preserve">, resaltando que </w:t>
      </w:r>
      <w:r>
        <w:rPr>
          <w:color w:val="000000" w:themeColor="text1"/>
        </w:rPr>
        <w:t xml:space="preserve">nuevamente </w:t>
      </w:r>
      <w:r w:rsidR="00D30767">
        <w:rPr>
          <w:color w:val="000000" w:themeColor="text1"/>
        </w:rPr>
        <w:t xml:space="preserve">no se evidenció un tiempo de establecimiento apreciable. </w:t>
      </w:r>
      <w:r w:rsidR="00D30767" w:rsidRPr="0043701A">
        <w:rPr>
          <w:color w:val="000000" w:themeColor="text1"/>
        </w:rPr>
        <w:t xml:space="preserve">En la </w:t>
      </w:r>
      <w:r w:rsidRPr="0043701A">
        <w:rPr>
          <w:color w:val="000000" w:themeColor="text1"/>
        </w:rPr>
        <w:fldChar w:fldCharType="begin"/>
      </w:r>
      <w:r w:rsidRPr="0043701A">
        <w:rPr>
          <w:color w:val="000000" w:themeColor="text1"/>
        </w:rPr>
        <w:instrText xml:space="preserve"> REF _Ref185017016 \h </w:instrText>
      </w:r>
      <w:r w:rsidRPr="0043701A">
        <w:rPr>
          <w:color w:val="000000" w:themeColor="text1"/>
        </w:rPr>
      </w:r>
      <w:r>
        <w:rPr>
          <w:color w:val="000000" w:themeColor="text1"/>
        </w:rPr>
        <w:instrText xml:space="preserve"> \* MERGEFORMAT </w:instrText>
      </w:r>
      <w:r w:rsidRPr="0043701A">
        <w:rPr>
          <w:color w:val="000000" w:themeColor="text1"/>
        </w:rPr>
        <w:fldChar w:fldCharType="separate"/>
      </w:r>
      <w:r>
        <w:rPr>
          <w:color w:val="000000" w:themeColor="text1"/>
        </w:rPr>
        <w:t>Fig.</w:t>
      </w:r>
      <w:r w:rsidRPr="0043701A">
        <w:rPr>
          <w:color w:val="000000" w:themeColor="text1"/>
        </w:rPr>
        <w:t xml:space="preserve"> </w:t>
      </w:r>
      <w:r w:rsidRPr="0043701A">
        <w:rPr>
          <w:color w:val="0070C0"/>
          <w:u w:val="single"/>
        </w:rPr>
        <w:t>(</w:t>
      </w:r>
      <w:r w:rsidRPr="0043701A">
        <w:rPr>
          <w:noProof/>
          <w:color w:val="0070C0"/>
          <w:u w:val="single"/>
        </w:rPr>
        <w:t>3</w:t>
      </w:r>
      <w:r w:rsidRPr="0043701A">
        <w:rPr>
          <w:color w:val="0070C0"/>
          <w:u w:val="single"/>
        </w:rPr>
        <w:noBreakHyphen/>
      </w:r>
      <w:r w:rsidRPr="0043701A">
        <w:rPr>
          <w:noProof/>
          <w:color w:val="0070C0"/>
          <w:u w:val="single"/>
        </w:rPr>
        <w:t>10</w:t>
      </w:r>
      <w:r w:rsidRPr="0043701A">
        <w:rPr>
          <w:color w:val="000000" w:themeColor="text1"/>
        </w:rPr>
        <w:fldChar w:fldCharType="end"/>
      </w:r>
      <w:r w:rsidRPr="0043701A">
        <w:rPr>
          <w:color w:val="0070C0"/>
          <w:u w:val="single"/>
        </w:rPr>
        <w:t>)</w:t>
      </w:r>
      <w:r w:rsidRPr="0043701A">
        <w:rPr>
          <w:color w:val="000000" w:themeColor="text1"/>
        </w:rPr>
        <w:t xml:space="preserve"> </w:t>
      </w:r>
      <w:r w:rsidR="00D30767" w:rsidRPr="0043701A">
        <w:rPr>
          <w:color w:val="000000" w:themeColor="text1"/>
        </w:rPr>
        <w:t>se</w:t>
      </w:r>
      <w:r w:rsidR="00D30767" w:rsidRPr="007A5E5D">
        <w:rPr>
          <w:color w:val="000000" w:themeColor="text1"/>
        </w:rPr>
        <w:t xml:space="preserve"> presentan los resultados del relevamiento:</w:t>
      </w:r>
    </w:p>
    <w:p w14:paraId="23136E4B" w14:textId="3BE56444" w:rsidR="001E69B2" w:rsidRDefault="001E69B2" w:rsidP="001E69B2"/>
    <w:p w14:paraId="7AC23613" w14:textId="4DA44552" w:rsidR="002620B8" w:rsidRDefault="002620B8" w:rsidP="001E69B2">
      <w:r>
        <w:rPr>
          <w:noProof/>
          <w:lang w:val="es-AR"/>
        </w:rPr>
        <w:lastRenderedPageBreak/>
        <mc:AlternateContent>
          <mc:Choice Requires="wpg">
            <w:drawing>
              <wp:anchor distT="0" distB="0" distL="114300" distR="114300" simplePos="0" relativeHeight="251935744" behindDoc="0" locked="0" layoutInCell="1" allowOverlap="1" wp14:anchorId="3204395A" wp14:editId="30957CB4">
                <wp:simplePos x="0" y="0"/>
                <wp:positionH relativeFrom="column">
                  <wp:posOffset>780906</wp:posOffset>
                </wp:positionH>
                <wp:positionV relativeFrom="paragraph">
                  <wp:posOffset>9058</wp:posOffset>
                </wp:positionV>
                <wp:extent cx="4571365" cy="2837815"/>
                <wp:effectExtent l="0" t="19050" r="635" b="635"/>
                <wp:wrapNone/>
                <wp:docPr id="371" name="Grupo 371"/>
                <wp:cNvGraphicFramePr/>
                <a:graphic xmlns:a="http://schemas.openxmlformats.org/drawingml/2006/main">
                  <a:graphicData uri="http://schemas.microsoft.com/office/word/2010/wordprocessingGroup">
                    <wpg:wgp>
                      <wpg:cNvGrpSpPr/>
                      <wpg:grpSpPr>
                        <a:xfrm>
                          <a:off x="0" y="0"/>
                          <a:ext cx="4571365" cy="2837815"/>
                          <a:chOff x="0" y="0"/>
                          <a:chExt cx="4571365" cy="2837815"/>
                        </a:xfrm>
                      </wpg:grpSpPr>
                      <pic:pic xmlns:pic="http://schemas.openxmlformats.org/drawingml/2006/picture">
                        <pic:nvPicPr>
                          <pic:cNvPr id="308" name="Imagen 308"/>
                          <pic:cNvPicPr>
                            <a:picLocks noChangeAspect="1"/>
                          </pic:cNvPicPr>
                        </pic:nvPicPr>
                        <pic:blipFill>
                          <a:blip r:embed="rId216">
                            <a:extLst>
                              <a:ext uri="{28A0092B-C50C-407E-A947-70E740481C1C}">
                                <a14:useLocalDpi xmlns:a14="http://schemas.microsoft.com/office/drawing/2010/main" val="0"/>
                              </a:ext>
                            </a:extLst>
                          </a:blip>
                          <a:srcRect/>
                          <a:stretch>
                            <a:fillRect/>
                          </a:stretch>
                        </pic:blipFill>
                        <pic:spPr bwMode="auto">
                          <a:xfrm>
                            <a:off x="474453" y="0"/>
                            <a:ext cx="3608705" cy="2339975"/>
                          </a:xfrm>
                          <a:prstGeom prst="rect">
                            <a:avLst/>
                          </a:prstGeom>
                          <a:noFill/>
                          <a:ln>
                            <a:solidFill>
                              <a:schemeClr val="tx1"/>
                            </a:solidFill>
                          </a:ln>
                        </pic:spPr>
                      </pic:pic>
                      <wps:wsp>
                        <wps:cNvPr id="349" name="Cuadro de texto 349"/>
                        <wps:cNvSpPr txBox="1"/>
                        <wps:spPr>
                          <a:xfrm>
                            <a:off x="0" y="2389505"/>
                            <a:ext cx="4571365" cy="448310"/>
                          </a:xfrm>
                          <a:prstGeom prst="rect">
                            <a:avLst/>
                          </a:prstGeom>
                          <a:solidFill>
                            <a:prstClr val="white"/>
                          </a:solidFill>
                          <a:ln>
                            <a:noFill/>
                          </a:ln>
                          <a:effectLst/>
                        </wps:spPr>
                        <wps:txbx>
                          <w:txbxContent>
                            <w:p w14:paraId="310A7213" w14:textId="46C6BD3A" w:rsidR="00F73331" w:rsidRPr="002620B8" w:rsidRDefault="00F73331"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0</w:t>
                              </w:r>
                              <w:r>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04395A" id="Grupo 371" o:spid="_x0000_s1128" style="position:absolute;left:0;text-align:left;margin-left:61.5pt;margin-top:.7pt;width:359.95pt;height:223.45pt;z-index:251935744" coordsize="45713,28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">
                <v:shape id="Imagen 308" o:spid="_x0000_s1129" type="#_x0000_t75" style="position:absolute;left:4744;width:36087;height:23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J3LvCAAAA3AAAAA8AAABkcnMvZG93bnJldi54bWxET89rwjAUvgv7H8Ib7KbJHOqoRhnKRLwU&#10;qzCPj+bZdmteapNp/e/NQfD48f2eLTpbiwu1vnKs4X2gQBDnzlRcaDjsv/ufIHxANlg7Jg038rCY&#10;v/RmmBh35R1dslCIGMI+QQ1lCE0ipc9LsugHriGO3Mm1FkOEbSFNi9cYbms5VGosLVYcG0psaFlS&#10;/pf9Ww1pWG8ny/NvetpvfurRcZWmKyW1fnvtvqYgAnXhKX64N0bDh4pr45l4BOT8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Sdy7wgAAANwAAAAPAAAAAAAAAAAAAAAAAJ8C&#10;AABkcnMvZG93bnJldi54bWxQSwUGAAAAAAQABAD3AAAAjgMAAAAA&#10;" stroked="t" strokecolor="black [3213]">
                  <v:imagedata r:id="rId217" o:title=""/>
                  <v:path arrowok="t"/>
                </v:shape>
                <v:shape id="Cuadro de texto 349" o:spid="_x0000_s1130" type="#_x0000_t202" style="position:absolute;top:23895;width:4571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XyscA&#10;AADcAAAADwAAAGRycy9kb3ducmV2LnhtbESPQWsCMRSE70L/Q3iFXqRmWxdpt0YRaaF6Ebdeents&#10;npttNy9LktXtv28EweMwM98w8+VgW3EiHxrHCp4mGQjiyumGawWHr4/HFxAhImtsHZOCPwqwXNyN&#10;5lhod+Y9ncpYiwThUKACE2NXSBkqQxbDxHXEyTs6bzEm6WupPZ4T3LbyOctm0mLDacFgR2tD1W/Z&#10;WwW7/Htnxv3xfbvKp35z6Nezn7pU6uF+WL2BiDTEW/ja/tQKpvkr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iV8rHAAAA3AAAAA8AAAAAAAAAAAAAAAAAmAIAAGRy&#10;cy9kb3ducmV2LnhtbFBLBQYAAAAABAAEAPUAAACMAwAAAAA=&#10;" stroked="f">
                  <v:textbox style="mso-fit-shape-to-text:t" inset="0,0,0,0">
                    <w:txbxContent>
                      <w:p w14:paraId="310A7213" w14:textId="46C6BD3A" w:rsidR="00F73331" w:rsidRPr="002620B8" w:rsidRDefault="00F73331"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0</w:t>
                        </w:r>
                        <w:r>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v:textbox>
                </v:shape>
              </v:group>
            </w:pict>
          </mc:Fallback>
        </mc:AlternateContent>
      </w:r>
    </w:p>
    <w:p w14:paraId="07A17130" w14:textId="12F4E798" w:rsidR="002620B8" w:rsidRDefault="002620B8" w:rsidP="001E69B2"/>
    <w:p w14:paraId="3B7AE8BF" w14:textId="1D4254AA" w:rsidR="001E69B2" w:rsidRDefault="001E69B2" w:rsidP="001E69B2"/>
    <w:p w14:paraId="753FB562" w14:textId="58CE55D2" w:rsidR="001E69B2" w:rsidRDefault="001E69B2" w:rsidP="001E69B2"/>
    <w:p w14:paraId="281E742D" w14:textId="3BE72079" w:rsidR="001E69B2" w:rsidRDefault="001E69B2" w:rsidP="001E69B2"/>
    <w:p w14:paraId="335BBAB0" w14:textId="036F6B0C" w:rsidR="001E69B2" w:rsidRDefault="001E69B2" w:rsidP="001E69B2"/>
    <w:p w14:paraId="6115D1B2" w14:textId="7A38436E" w:rsidR="001E69B2" w:rsidRDefault="001E69B2" w:rsidP="001E69B2"/>
    <w:p w14:paraId="1D1A78C0" w14:textId="306B77C4" w:rsidR="001E69B2" w:rsidRDefault="001E69B2" w:rsidP="001E69B2"/>
    <w:p w14:paraId="48F4038A" w14:textId="597E4B74" w:rsidR="001E69B2" w:rsidRPr="002620B8" w:rsidRDefault="001E69B2" w:rsidP="001E69B2">
      <w:pPr>
        <w:ind w:firstLine="0"/>
        <w:rPr>
          <w:sz w:val="14"/>
        </w:rPr>
      </w:pPr>
    </w:p>
    <w:p w14:paraId="214017D9" w14:textId="7DF6C520" w:rsidR="002620B8" w:rsidRDefault="002620B8" w:rsidP="002620B8">
      <w:r>
        <w:t>Realizando un análisis análogo al del caso del lazo abierto, puede apreciarse como, la diferencia en valor absoluto entre la tensión de polaridad positiva V</w:t>
      </w:r>
      <w:r w:rsidRPr="007E2415">
        <w:rPr>
          <w:vertAlign w:val="subscript"/>
        </w:rPr>
        <w:t>AT</w:t>
      </w:r>
      <w:r>
        <w:t>+ y la de polaridad negativa V</w:t>
      </w:r>
      <w:r w:rsidRPr="007E2415">
        <w:rPr>
          <w:vertAlign w:val="subscript"/>
        </w:rPr>
        <w:t>AT</w:t>
      </w:r>
      <w:r>
        <w:t xml:space="preserve">-, se incrementa en gran medida, como ya se ha presentado en </w:t>
      </w:r>
      <w:r w:rsidRPr="002620B8">
        <w:t xml:space="preserve">la </w:t>
      </w:r>
      <w:r w:rsidRPr="002620B8">
        <w:fldChar w:fldCharType="begin"/>
      </w:r>
      <w:r w:rsidRPr="002620B8">
        <w:instrText xml:space="preserve"> REF _Ref184933373 \h </w:instrText>
      </w:r>
      <w:r>
        <w:instrText xml:space="preserve"> \* MERGEFORMAT </w:instrText>
      </w:r>
      <w:r w:rsidRPr="002620B8">
        <w:fldChar w:fldCharType="separate"/>
      </w:r>
      <w:r w:rsidRPr="002620B8">
        <w:rPr>
          <w:color w:val="000000" w:themeColor="text1"/>
        </w:rPr>
        <w:t xml:space="preserve">Tabla </w:t>
      </w:r>
      <w:r w:rsidRPr="002620B8">
        <w:rPr>
          <w:color w:val="0070C0"/>
          <w:u w:val="single"/>
        </w:rPr>
        <w:t>(</w:t>
      </w:r>
      <w:r w:rsidRPr="002620B8">
        <w:rPr>
          <w:noProof/>
          <w:color w:val="0070C0"/>
          <w:u w:val="single"/>
        </w:rPr>
        <w:t>3</w:t>
      </w:r>
      <w:r w:rsidRPr="002620B8">
        <w:rPr>
          <w:color w:val="0070C0"/>
          <w:u w:val="single"/>
        </w:rPr>
        <w:noBreakHyphen/>
      </w:r>
      <w:r w:rsidRPr="002620B8">
        <w:rPr>
          <w:noProof/>
          <w:color w:val="0070C0"/>
          <w:u w:val="single"/>
        </w:rPr>
        <w:t>4</w:t>
      </w:r>
      <w:r w:rsidRPr="002620B8">
        <w:fldChar w:fldCharType="end"/>
      </w:r>
      <w:r w:rsidRPr="002620B8">
        <w:rPr>
          <w:color w:val="0070C0"/>
          <w:u w:val="single"/>
        </w:rPr>
        <w:t>)</w:t>
      </w:r>
      <w:r w:rsidRPr="002620B8">
        <w:t xml:space="preserve">, </w:t>
      </w:r>
      <w:r>
        <w:t xml:space="preserve">sin embargo la </w:t>
      </w:r>
      <w:r w:rsidR="002D4205">
        <w:t xml:space="preserve">variación de cada tensión respecto al rango establecido entre </w:t>
      </w:r>
      <w:r w:rsidR="004C31ED">
        <w:t>120</w:t>
      </w:r>
      <w:r w:rsidR="002D4205">
        <w:t xml:space="preserve"> k</w:t>
      </w:r>
      <w:r w:rsidR="002D4205" w:rsidRPr="002D30C2">
        <w:t>Ω</w:t>
      </w:r>
      <w:r w:rsidR="002D4205">
        <w:t xml:space="preserve"> </w:t>
      </w:r>
      <w:r w:rsidR="002D4205">
        <w:rPr>
          <w:rFonts w:ascii="Cambria Math" w:hAnsi="Cambria Math"/>
        </w:rPr>
        <w:t>≧</w:t>
      </w:r>
      <w:r>
        <w:t xml:space="preserve"> R</w:t>
      </w:r>
      <w:r w:rsidRPr="007E2415">
        <w:rPr>
          <w:vertAlign w:val="subscript"/>
        </w:rPr>
        <w:t>L</w:t>
      </w:r>
      <w:r w:rsidR="002D4205">
        <w:t xml:space="preserve"> </w:t>
      </w:r>
      <w:r w:rsidR="002D4205">
        <w:rPr>
          <w:rFonts w:ascii="Cambria Math" w:hAnsi="Cambria Math"/>
        </w:rPr>
        <w:t>≧</w:t>
      </w:r>
      <w:r>
        <w:t xml:space="preserve"> 52.1 k</w:t>
      </w:r>
      <w:r w:rsidRPr="002D30C2">
        <w:t>Ω</w:t>
      </w:r>
      <w:r w:rsidR="002D4205">
        <w:t xml:space="preserve"> y por ende su capacidad de regulación mejoran notablemente. Por su parte, la salida V</w:t>
      </w:r>
      <w:r w:rsidR="002D4205" w:rsidRPr="00C06C95">
        <w:rPr>
          <w:vertAlign w:val="subscript"/>
        </w:rPr>
        <w:t>AT</w:t>
      </w:r>
      <w:r w:rsidR="002D4205">
        <w:t>+, a partir de la cual se establece la realimentación, presenta una variación total del 5.5 %, mientras que la V</w:t>
      </w:r>
      <w:r w:rsidR="002D4205" w:rsidRPr="00C06C95">
        <w:rPr>
          <w:vertAlign w:val="subscript"/>
        </w:rPr>
        <w:t>AT</w:t>
      </w:r>
      <w:r w:rsidR="002D4205">
        <w:t>- presenta una variación del 6.5 % para toda la excursión de R</w:t>
      </w:r>
      <w:r w:rsidR="002D4205" w:rsidRPr="002D4205">
        <w:rPr>
          <w:vertAlign w:val="subscript"/>
        </w:rPr>
        <w:t>L</w:t>
      </w:r>
      <w:r w:rsidR="002D4205">
        <w:t>.</w:t>
      </w:r>
    </w:p>
    <w:p w14:paraId="205D0708" w14:textId="209A43FA" w:rsidR="0043701A" w:rsidRDefault="002D4205" w:rsidP="00D36002">
      <w:r>
        <w:t>Si bien el valor absoluto de la V</w:t>
      </w:r>
      <w:r w:rsidRPr="00C06C95">
        <w:rPr>
          <w:vertAlign w:val="subscript"/>
        </w:rPr>
        <w:t>AT</w:t>
      </w:r>
      <w:r>
        <w:t>- también experimento una disminución por el hecho de que el CT producido por el SG3525 disminuye, su regulación se mantuvo, mientras que la salida V</w:t>
      </w:r>
      <w:r w:rsidRPr="00C06C95">
        <w:rPr>
          <w:vertAlign w:val="subscript"/>
        </w:rPr>
        <w:t>AT</w:t>
      </w:r>
      <w:r>
        <w:t>+ presentó una notable mejora de su regulaci</w:t>
      </w:r>
      <w:r w:rsidR="00D36002">
        <w:t>ón respecto al lazo abierto.</w:t>
      </w:r>
    </w:p>
    <w:p w14:paraId="33C6D333" w14:textId="77777777" w:rsidR="00D33165" w:rsidRPr="00D33165" w:rsidRDefault="00D33165" w:rsidP="001E69B2">
      <w:pPr>
        <w:ind w:firstLine="0"/>
        <w:rPr>
          <w:sz w:val="6"/>
        </w:rPr>
      </w:pPr>
    </w:p>
    <w:p w14:paraId="3AC1FBAA" w14:textId="37A8BAC3" w:rsidR="00A875EA" w:rsidRDefault="00A875EA" w:rsidP="00A875EA">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792004C5" w14:textId="28EBD56C" w:rsidR="00D36002" w:rsidRDefault="00D36002" w:rsidP="00D36002">
      <w:r>
        <w:t xml:space="preserve">Considerando ahora el ensayo nuevamente en lazo abierto pero con cargas desequilibradas, la respuesta de la fuente de alimentación arrojó los datos que se </w:t>
      </w:r>
      <w:r w:rsidRPr="004C31ED">
        <w:t xml:space="preserve">presentan en las </w:t>
      </w:r>
      <w:r w:rsidRPr="004C31ED">
        <w:fldChar w:fldCharType="begin"/>
      </w:r>
      <w:r w:rsidRPr="004C31ED">
        <w:instrText xml:space="preserve"> REF _Ref185018263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1</w:t>
      </w:r>
      <w:r w:rsidRPr="004C31ED">
        <w:fldChar w:fldCharType="end"/>
      </w:r>
      <w:r w:rsidRPr="004C31ED">
        <w:rPr>
          <w:color w:val="0070C0"/>
          <w:u w:val="single"/>
        </w:rPr>
        <w:t>)</w:t>
      </w:r>
      <w:r w:rsidRPr="004C31ED">
        <w:t xml:space="preserve"> y </w:t>
      </w:r>
      <w:r w:rsidRPr="004C31ED">
        <w:fldChar w:fldCharType="begin"/>
      </w:r>
      <w:r w:rsidRPr="004C31ED">
        <w:instrText xml:space="preserve"> REF _Ref185018266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2</w:t>
      </w:r>
      <w:r w:rsidRPr="004C31ED">
        <w:fldChar w:fldCharType="end"/>
      </w:r>
      <w:r w:rsidRPr="004C31ED">
        <w:rPr>
          <w:color w:val="0070C0"/>
          <w:u w:val="single"/>
        </w:rPr>
        <w:t>)</w:t>
      </w:r>
      <w:r w:rsidR="004C31ED" w:rsidRPr="004C31ED">
        <w:t>. Los rangos de variación de R</w:t>
      </w:r>
      <w:r w:rsidR="004C31ED" w:rsidRPr="004C31ED">
        <w:rPr>
          <w:vertAlign w:val="subscript"/>
        </w:rPr>
        <w:t>L</w:t>
      </w:r>
      <w:r w:rsidR="004C31ED" w:rsidRPr="004C31ED">
        <w:t xml:space="preserve"> fueron nuevamente 100.5 kΩ </w:t>
      </w:r>
      <w:r w:rsidR="004C31ED" w:rsidRPr="004C31ED">
        <w:rPr>
          <w:rFonts w:ascii="Cambria Math" w:hAnsi="Cambria Math" w:cs="Cambria Math"/>
        </w:rPr>
        <w:t>≧</w:t>
      </w:r>
      <w:r w:rsidR="004C31ED" w:rsidRPr="004C31ED">
        <w:t xml:space="preserve"> R</w:t>
      </w:r>
      <w:r w:rsidR="004C31ED" w:rsidRPr="004C31ED">
        <w:rPr>
          <w:vertAlign w:val="subscript"/>
        </w:rPr>
        <w:t>L</w:t>
      </w:r>
      <w:r w:rsidR="004C31ED" w:rsidRPr="004C31ED">
        <w:t xml:space="preserve"> </w:t>
      </w:r>
      <w:r w:rsidR="004C31ED" w:rsidRPr="004C31ED">
        <w:rPr>
          <w:rFonts w:ascii="Cambria Math" w:hAnsi="Cambria Math" w:cs="Cambria Math"/>
        </w:rPr>
        <w:t>≧</w:t>
      </w:r>
      <w:r w:rsidR="004C31ED" w:rsidRPr="004C31ED">
        <w:t xml:space="preserve"> 52.1 kΩ, registrándose</w:t>
      </w:r>
      <w:r w:rsidR="004C31ED">
        <w:t xml:space="preserve"> en primera instancia ambas tensiones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3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1</w:t>
      </w:r>
      <w:r w:rsidR="004C31ED" w:rsidRPr="004C31ED">
        <w:fldChar w:fldCharType="end"/>
      </w:r>
      <w:r w:rsidR="004C31ED" w:rsidRPr="004C31ED">
        <w:rPr>
          <w:color w:val="0070C0"/>
          <w:u w:val="single"/>
        </w:rPr>
        <w:t>)</w:t>
      </w:r>
      <w:r w:rsidR="004C31ED">
        <w:t xml:space="preserve"> y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6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2</w:t>
      </w:r>
      <w:r w:rsidR="004C31ED" w:rsidRPr="004C31ED">
        <w:fldChar w:fldCharType="end"/>
      </w:r>
      <w:r w:rsidR="004C31ED" w:rsidRPr="004C31ED">
        <w:rPr>
          <w:color w:val="0070C0"/>
          <w:u w:val="single"/>
        </w:rPr>
        <w:t>)</w:t>
      </w:r>
      <w:r w:rsidR="004C31ED">
        <w:t>.</w:t>
      </w:r>
    </w:p>
    <w:p w14:paraId="62747650" w14:textId="3B7A108C" w:rsidR="004C31ED" w:rsidRPr="004C31ED" w:rsidRDefault="004C31ED" w:rsidP="00D36002">
      <w:r>
        <w:t>Para el primer caso, las variaciones individuales de cada tensión a lo largo de la excursión de R</w:t>
      </w:r>
      <w:r w:rsidRPr="004C31ED">
        <w:rPr>
          <w:vertAlign w:val="subscript"/>
        </w:rPr>
        <w:t>L</w:t>
      </w:r>
      <w:r>
        <w:t xml:space="preserve"> se registraron en </w:t>
      </w:r>
      <w:r w:rsidR="0044027F">
        <w:t>15.9 % para V</w:t>
      </w:r>
      <w:r w:rsidR="0044027F" w:rsidRPr="00C06C95">
        <w:rPr>
          <w:vertAlign w:val="subscript"/>
        </w:rPr>
        <w:t>AT</w:t>
      </w:r>
      <w:r w:rsidR="0044027F">
        <w:t>+ (salida cargada) y -0.86 % para V</w:t>
      </w:r>
      <w:r w:rsidR="0044027F" w:rsidRPr="00C06C95">
        <w:rPr>
          <w:vertAlign w:val="subscript"/>
        </w:rPr>
        <w:t>AT</w:t>
      </w:r>
      <w:r w:rsidR="0044027F">
        <w:t>- (salida en vacío), evidenciándose una variación que podría considerarse nula a lo largo del ensayo por parte de V</w:t>
      </w:r>
      <w:r w:rsidR="0044027F" w:rsidRPr="00C06C95">
        <w:rPr>
          <w:vertAlign w:val="subscript"/>
        </w:rPr>
        <w:t>AT</w:t>
      </w:r>
      <w:r w:rsidR="0044027F">
        <w:t>-.</w:t>
      </w:r>
    </w:p>
    <w:p w14:paraId="592E9719" w14:textId="769FF636" w:rsidR="00D36002" w:rsidRPr="00D36002" w:rsidRDefault="00D36002" w:rsidP="00D36002"/>
    <w:p w14:paraId="038BF38A" w14:textId="7DDC285A" w:rsidR="001E69B2" w:rsidRDefault="0044027F" w:rsidP="001E69B2">
      <w:r>
        <w:rPr>
          <w:noProof/>
          <w:lang w:val="es-AR"/>
        </w:rPr>
        <w:lastRenderedPageBreak/>
        <mc:AlternateContent>
          <mc:Choice Requires="wpg">
            <w:drawing>
              <wp:anchor distT="0" distB="0" distL="114300" distR="114300" simplePos="0" relativeHeight="251906048" behindDoc="0" locked="0" layoutInCell="1" allowOverlap="1" wp14:anchorId="075F52EC" wp14:editId="71DDE3B9">
                <wp:simplePos x="0" y="0"/>
                <wp:positionH relativeFrom="margin">
                  <wp:align>center</wp:align>
                </wp:positionH>
                <wp:positionV relativeFrom="paragraph">
                  <wp:posOffset>27065</wp:posOffset>
                </wp:positionV>
                <wp:extent cx="4657725" cy="2647951"/>
                <wp:effectExtent l="0" t="19050" r="9525" b="0"/>
                <wp:wrapNone/>
                <wp:docPr id="364" name="Grupo 364"/>
                <wp:cNvGraphicFramePr/>
                <a:graphic xmlns:a="http://schemas.openxmlformats.org/drawingml/2006/main">
                  <a:graphicData uri="http://schemas.microsoft.com/office/word/2010/wordprocessingGroup">
                    <wpg:wgp>
                      <wpg:cNvGrpSpPr/>
                      <wpg:grpSpPr>
                        <a:xfrm>
                          <a:off x="0" y="0"/>
                          <a:ext cx="4657725" cy="2647951"/>
                          <a:chOff x="-327803" y="0"/>
                          <a:chExt cx="4657725" cy="2647951"/>
                        </a:xfrm>
                      </wpg:grpSpPr>
                      <pic:pic xmlns:pic="http://schemas.openxmlformats.org/drawingml/2006/picture">
                        <pic:nvPicPr>
                          <pic:cNvPr id="352" name="Imagen 352"/>
                          <pic:cNvPicPr>
                            <a:picLocks noChangeAspect="1"/>
                          </pic:cNvPicPr>
                        </pic:nvPicPr>
                        <pic:blipFill>
                          <a:blip r:embed="rId218">
                            <a:extLst>
                              <a:ext uri="{28A0092B-C50C-407E-A947-70E740481C1C}">
                                <a14:useLocalDpi xmlns:a14="http://schemas.microsoft.com/office/drawing/2010/main" val="0"/>
                              </a:ext>
                            </a:extLst>
                          </a:blip>
                          <a:srcRect/>
                          <a:stretch>
                            <a:fillRect/>
                          </a:stretch>
                        </pic:blipFill>
                        <pic:spPr bwMode="auto">
                          <a:xfrm>
                            <a:off x="181155" y="0"/>
                            <a:ext cx="3617595" cy="2143125"/>
                          </a:xfrm>
                          <a:prstGeom prst="rect">
                            <a:avLst/>
                          </a:prstGeom>
                          <a:noFill/>
                          <a:ln>
                            <a:solidFill>
                              <a:schemeClr val="tx1"/>
                            </a:solidFill>
                          </a:ln>
                        </pic:spPr>
                      </pic:pic>
                      <wps:wsp>
                        <wps:cNvPr id="362" name="Cuadro de texto 362"/>
                        <wps:cNvSpPr txBox="1"/>
                        <wps:spPr>
                          <a:xfrm>
                            <a:off x="-327803" y="2199641"/>
                            <a:ext cx="4657725" cy="448310"/>
                          </a:xfrm>
                          <a:prstGeom prst="rect">
                            <a:avLst/>
                          </a:prstGeom>
                          <a:solidFill>
                            <a:prstClr val="white"/>
                          </a:solidFill>
                          <a:ln>
                            <a:noFill/>
                          </a:ln>
                          <a:effectLst/>
                        </wps:spPr>
                        <wps:txbx>
                          <w:txbxContent>
                            <w:p w14:paraId="578B4EA3" w14:textId="0A53FC20" w:rsidR="00F73331" w:rsidRPr="0082735A" w:rsidRDefault="00F73331" w:rsidP="0082735A">
                              <w:pPr>
                                <w:pStyle w:val="Descripcin"/>
                                <w:ind w:firstLine="0"/>
                                <w:jc w:val="center"/>
                                <w:rPr>
                                  <w:i w:val="0"/>
                                  <w:noProof/>
                                  <w:color w:val="000000" w:themeColor="text1"/>
                                  <w:sz w:val="32"/>
                                  <w:szCs w:val="24"/>
                                </w:rPr>
                              </w:pPr>
                              <w:bookmarkStart w:id="475"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5"/>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5F52EC" id="Grupo 364" o:spid="_x0000_s1131" style="position:absolute;left:0;text-align:left;margin-left:0;margin-top:2.15pt;width:366.75pt;height:208.5pt;z-index:251906048;mso-position-horizontal:center;mso-position-horizontal-relative:margin;mso-width-relative:margin;mso-height-relative:margin" coordorigin="-3278" coordsize="46577,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">
                <v:shape id="Imagen 352" o:spid="_x0000_s1132" type="#_x0000_t75" style="position:absolute;left:1811;width:36176;height:21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G+I7FAAAA3AAAAA8AAABkcnMvZG93bnJldi54bWxEj0trwkAUhfcF/8NwBXd1oqVFohOJiuCm&#10;0KaKuLtkbh6YuRMy0xj99Z1CocvDeXyc1Xowjeipc7VlBbNpBII4t7rmUsHxa/+8AOE8ssbGMim4&#10;k4N1MnpaYaztjT+pz3wpwgi7GBVU3rexlC6vyKCb2pY4eIXtDPogu1LqDm9h3DRyHkVv0mDNgVBh&#10;S9uK8mv2bQI3vWe6uOxOs83OXt4f+49Hf06VmoyHdAnC0+D/w3/tg1bw8jqH3zPhCMjk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hviOxQAAANwAAAAPAAAAAAAAAAAAAAAA&#10;AJ8CAABkcnMvZG93bnJldi54bWxQSwUGAAAAAAQABAD3AAAAkQMAAAAA&#10;" stroked="t" strokecolor="black [3213]">
                  <v:imagedata r:id="rId219" o:title=""/>
                  <v:path arrowok="t"/>
                </v:shape>
                <v:shape id="Cuadro de texto 362" o:spid="_x0000_s1133" type="#_x0000_t202" style="position:absolute;left:-3278;top:21996;width:4657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OZ28YA&#10;AADcAAAADwAAAGRycy9kb3ducmV2LnhtbESPQWsCMRSE74X+h/AKvRTNVmUpq1FEWmi9iFsv3h6b&#10;52bt5mVJsrr996ZQ8DjMzDfMYjXYVlzIh8axgtdxBoK4crrhWsHh+2P0BiJEZI2tY1LwSwFWy8eH&#10;BRbaXXlPlzLWIkE4FKjAxNgVUobKkMUwdh1x8k7OW4xJ+lpqj9cEt62cZFkuLTacFgx2tDFU/ZS9&#10;VbCbHXfmpT+9b9ezqf869Jv8XJdKPT8N6zmISEO8h//bn1rBNJ/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OZ28YAAADcAAAADwAAAAAAAAAAAAAAAACYAgAAZHJz&#10;L2Rvd25yZXYueG1sUEsFBgAAAAAEAAQA9QAAAIsDAAAAAA==&#10;" stroked="f">
                  <v:textbox style="mso-fit-shape-to-text:t" inset="0,0,0,0">
                    <w:txbxContent>
                      <w:p w14:paraId="578B4EA3" w14:textId="0A53FC20" w:rsidR="00F73331" w:rsidRPr="0082735A" w:rsidRDefault="00F73331" w:rsidP="0082735A">
                        <w:pPr>
                          <w:pStyle w:val="Descripcin"/>
                          <w:ind w:firstLine="0"/>
                          <w:jc w:val="center"/>
                          <w:rPr>
                            <w:i w:val="0"/>
                            <w:noProof/>
                            <w:color w:val="000000" w:themeColor="text1"/>
                            <w:sz w:val="32"/>
                            <w:szCs w:val="24"/>
                          </w:rPr>
                        </w:pPr>
                        <w:bookmarkStart w:id="476"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6"/>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v:textbox>
                </v:shape>
                <w10:wrap anchorx="margin"/>
              </v:group>
            </w:pict>
          </mc:Fallback>
        </mc:AlternateContent>
      </w:r>
    </w:p>
    <w:p w14:paraId="2B0AB44D" w14:textId="4DF65308" w:rsidR="001E69B2" w:rsidRDefault="001E69B2" w:rsidP="001E69B2"/>
    <w:p w14:paraId="54B3A62B" w14:textId="7F4DE1B3" w:rsidR="001E69B2" w:rsidRDefault="001E69B2" w:rsidP="001E69B2"/>
    <w:p w14:paraId="0AFAA24E" w14:textId="40364413" w:rsidR="001E69B2" w:rsidRDefault="001E69B2" w:rsidP="001E69B2"/>
    <w:p w14:paraId="4C314647" w14:textId="6E2B6027" w:rsidR="001E69B2" w:rsidRDefault="001E69B2" w:rsidP="001E69B2"/>
    <w:p w14:paraId="1961F7A0" w14:textId="2BCD4D5A" w:rsidR="001E69B2" w:rsidRDefault="001E69B2" w:rsidP="001E69B2"/>
    <w:p w14:paraId="31C75A0E" w14:textId="77876F73" w:rsidR="001E69B2" w:rsidRDefault="001E69B2" w:rsidP="001E69B2"/>
    <w:p w14:paraId="47D6A30D" w14:textId="6CD1BC95" w:rsidR="001E69B2" w:rsidRDefault="001E69B2" w:rsidP="001E69B2"/>
    <w:p w14:paraId="4A422D2A" w14:textId="78B557B7" w:rsidR="0044027F" w:rsidRDefault="0044027F" w:rsidP="001E69B2">
      <w:r>
        <w:t>Por su parte, en ensayo con la carga conectada sobre la salida V</w:t>
      </w:r>
      <w:r w:rsidRPr="00C06C95">
        <w:rPr>
          <w:vertAlign w:val="subscript"/>
        </w:rPr>
        <w:t>AT</w:t>
      </w:r>
      <w:r>
        <w:t xml:space="preserve">- presentó una clara </w:t>
      </w:r>
      <w:r w:rsidR="00CC06A8">
        <w:t>elevación</w:t>
      </w:r>
      <w:r>
        <w:t xml:space="preserve"> del valor absoluto de </w:t>
      </w:r>
      <w:r w:rsidR="00CC06A8">
        <w:t xml:space="preserve">la </w:t>
      </w:r>
      <w:r>
        <w:t>salida</w:t>
      </w:r>
      <w:r w:rsidR="00CC06A8">
        <w:t xml:space="preserve"> en vacío</w:t>
      </w:r>
      <w:r>
        <w:t xml:space="preserve"> (</w:t>
      </w:r>
      <w:r w:rsidR="00CC06A8">
        <w:t>V</w:t>
      </w:r>
      <w:r w:rsidR="00CC06A8" w:rsidRPr="00C06C95">
        <w:rPr>
          <w:vertAlign w:val="subscript"/>
        </w:rPr>
        <w:t>AT</w:t>
      </w:r>
      <w:r w:rsidR="00CC06A8">
        <w:t>+)</w:t>
      </w:r>
      <w:r>
        <w:t xml:space="preserve">, quedando </w:t>
      </w:r>
      <w:r w:rsidR="00CC06A8">
        <w:t>V</w:t>
      </w:r>
      <w:r w:rsidR="00CC06A8" w:rsidRPr="00C06C95">
        <w:rPr>
          <w:vertAlign w:val="subscript"/>
        </w:rPr>
        <w:t>AT</w:t>
      </w:r>
      <w:r w:rsidR="00CC06A8">
        <w:t>- variando en un rango cercano al registrado con el ensayo anterior. En este contexto, V</w:t>
      </w:r>
      <w:r w:rsidR="00CC06A8" w:rsidRPr="00C06C95">
        <w:rPr>
          <w:vertAlign w:val="subscript"/>
        </w:rPr>
        <w:t>AT</w:t>
      </w:r>
      <w:r w:rsidR="00CC06A8">
        <w:t>+ se elevó en un 5% respecto al valor presente con ambas salidas en vacío, mientras que V</w:t>
      </w:r>
      <w:r w:rsidR="00CC06A8" w:rsidRPr="00C06C95">
        <w:rPr>
          <w:vertAlign w:val="subscript"/>
        </w:rPr>
        <w:t>AT</w:t>
      </w:r>
      <w:r w:rsidR="00CC06A8">
        <w:t>- se mantuvo en el mismo rango, presentando una variación de su valor</w:t>
      </w:r>
      <w:r w:rsidR="00681AE8">
        <w:t>, a lo</w:t>
      </w:r>
      <w:r w:rsidR="00CC06A8">
        <w:t xml:space="preserve"> largo de la excursión de R</w:t>
      </w:r>
      <w:r w:rsidR="00CC06A8" w:rsidRPr="00681AE8">
        <w:rPr>
          <w:vertAlign w:val="subscript"/>
        </w:rPr>
        <w:t>L</w:t>
      </w:r>
      <w:r w:rsidR="00681AE8">
        <w:t xml:space="preserve"> del 6.87 %.</w:t>
      </w:r>
    </w:p>
    <w:p w14:paraId="103A0D02" w14:textId="1FF14F8C" w:rsidR="001E69B2" w:rsidRDefault="00681AE8" w:rsidP="001E69B2">
      <w:r>
        <w:rPr>
          <w:noProof/>
          <w:lang w:val="es-AR"/>
        </w:rPr>
        <mc:AlternateContent>
          <mc:Choice Requires="wpg">
            <w:drawing>
              <wp:anchor distT="0" distB="0" distL="114300" distR="114300" simplePos="0" relativeHeight="251909120" behindDoc="0" locked="0" layoutInCell="1" allowOverlap="1" wp14:anchorId="79AB870A" wp14:editId="68762458">
                <wp:simplePos x="0" y="0"/>
                <wp:positionH relativeFrom="margin">
                  <wp:align>center</wp:align>
                </wp:positionH>
                <wp:positionV relativeFrom="paragraph">
                  <wp:posOffset>29845</wp:posOffset>
                </wp:positionV>
                <wp:extent cx="4813300" cy="2647950"/>
                <wp:effectExtent l="0" t="19050" r="6350" b="0"/>
                <wp:wrapNone/>
                <wp:docPr id="365" name="Grupo 365"/>
                <wp:cNvGraphicFramePr/>
                <a:graphic xmlns:a="http://schemas.openxmlformats.org/drawingml/2006/main">
                  <a:graphicData uri="http://schemas.microsoft.com/office/word/2010/wordprocessingGroup">
                    <wpg:wgp>
                      <wpg:cNvGrpSpPr/>
                      <wpg:grpSpPr>
                        <a:xfrm>
                          <a:off x="0" y="0"/>
                          <a:ext cx="4813300" cy="2647950"/>
                          <a:chOff x="-327805" y="0"/>
                          <a:chExt cx="4813300" cy="2647950"/>
                        </a:xfrm>
                      </wpg:grpSpPr>
                      <pic:pic xmlns:pic="http://schemas.openxmlformats.org/drawingml/2006/picture">
                        <pic:nvPicPr>
                          <pic:cNvPr id="359" name="Imagen 359"/>
                          <pic:cNvPicPr>
                            <a:picLocks noChangeAspect="1"/>
                          </pic:cNvPicPr>
                        </pic:nvPicPr>
                        <pic:blipFill>
                          <a:blip r:embed="rId220">
                            <a:extLst>
                              <a:ext uri="{28A0092B-C50C-407E-A947-70E740481C1C}">
                                <a14:useLocalDpi xmlns:a14="http://schemas.microsoft.com/office/drawing/2010/main" val="0"/>
                              </a:ext>
                            </a:extLst>
                          </a:blip>
                          <a:srcRect/>
                          <a:stretch>
                            <a:fillRect/>
                          </a:stretch>
                        </pic:blipFill>
                        <pic:spPr bwMode="auto">
                          <a:xfrm>
                            <a:off x="207034" y="0"/>
                            <a:ext cx="3613785" cy="2138045"/>
                          </a:xfrm>
                          <a:prstGeom prst="rect">
                            <a:avLst/>
                          </a:prstGeom>
                          <a:noFill/>
                          <a:ln>
                            <a:solidFill>
                              <a:schemeClr val="tx1"/>
                            </a:solidFill>
                          </a:ln>
                        </pic:spPr>
                      </pic:pic>
                      <wps:wsp>
                        <wps:cNvPr id="363" name="Cuadro de texto 363"/>
                        <wps:cNvSpPr txBox="1"/>
                        <wps:spPr>
                          <a:xfrm>
                            <a:off x="-327805" y="2199640"/>
                            <a:ext cx="4813300" cy="448310"/>
                          </a:xfrm>
                          <a:prstGeom prst="rect">
                            <a:avLst/>
                          </a:prstGeom>
                          <a:solidFill>
                            <a:prstClr val="white"/>
                          </a:solidFill>
                          <a:ln>
                            <a:noFill/>
                          </a:ln>
                          <a:effectLst/>
                        </wps:spPr>
                        <wps:txbx>
                          <w:txbxContent>
                            <w:p w14:paraId="05C3A204" w14:textId="2B89E734" w:rsidR="00F73331" w:rsidRPr="0082735A" w:rsidRDefault="00F73331" w:rsidP="0082735A">
                              <w:pPr>
                                <w:pStyle w:val="Descripcin"/>
                                <w:ind w:firstLine="0"/>
                                <w:jc w:val="center"/>
                                <w:rPr>
                                  <w:i w:val="0"/>
                                  <w:noProof/>
                                  <w:color w:val="000000" w:themeColor="text1"/>
                                  <w:sz w:val="32"/>
                                  <w:szCs w:val="24"/>
                                </w:rPr>
                              </w:pPr>
                              <w:bookmarkStart w:id="477"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7"/>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AB870A" id="Grupo 365" o:spid="_x0000_s1134" style="position:absolute;left:0;text-align:left;margin-left:0;margin-top:2.35pt;width:379pt;height:208.5pt;z-index:251909120;mso-position-horizontal:center;mso-position-horizontal-relative:margin;mso-width-relative:margin" coordorigin="-3278" coordsize="48133,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">
                <v:shape id="Imagen 359" o:spid="_x0000_s1135" type="#_x0000_t75" style="position:absolute;left:2070;width:36138;height:21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cnnPGAAAA3AAAAA8AAABkcnMvZG93bnJldi54bWxEj0FrwkAUhO8F/8PyCt5000pFo6toUdSW&#10;okbp+ZF9TYLZtzG7avz33YLQ4zAz3zDjaWNKcaXaFZYVvHQjEMSp1QVnCo6HZWcAwnlkjaVlUnAn&#10;B9NJ62mMsbY33tM18ZkIEHYxKsi9r2IpXZqTQde1FXHwfmxt0AdZZ1LXeAtwU8rXKOpLgwWHhRwr&#10;es8pPSUXo2Ax2G3O5ddp3tv61ezj83A/p9+JUu3nZjYC4anx/+FHe60V9N6G8HcmHAE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hyec8YAAADcAAAADwAAAAAAAAAAAAAA&#10;AACfAgAAZHJzL2Rvd25yZXYueG1sUEsFBgAAAAAEAAQA9wAAAJIDAAAAAA==&#10;" stroked="t" strokecolor="black [3213]">
                  <v:imagedata r:id="rId221" o:title=""/>
                  <v:path arrowok="t"/>
                </v:shape>
                <v:shape id="Cuadro de texto 363" o:spid="_x0000_s1136" type="#_x0000_t202" style="position:absolute;left:-3278;top:21996;width:4813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88QMcA&#10;AADcAAAADwAAAGRycy9kb3ducmV2LnhtbESPQWvCQBSE74X+h+UVeil1YyOhRFcRsdB6kaZevD2y&#10;z2za7Nuwu9H037uFgsdhZr5hFqvRduJMPrSOFUwnGQji2umWGwWHr7fnVxAhImvsHJOCXwqwWt7f&#10;LbDU7sKfdK5iIxKEQ4kKTIx9KWWoDVkME9cTJ+/kvMWYpG+k9nhJcNvJlywrpMWW04LBnjaG6p9q&#10;sAr2s+PePA2n7W49y/3HYdgU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PEDHAAAA3AAAAA8AAAAAAAAAAAAAAAAAmAIAAGRy&#10;cy9kb3ducmV2LnhtbFBLBQYAAAAABAAEAPUAAACMAwAAAAA=&#10;" stroked="f">
                  <v:textbox style="mso-fit-shape-to-text:t" inset="0,0,0,0">
                    <w:txbxContent>
                      <w:p w14:paraId="05C3A204" w14:textId="2B89E734" w:rsidR="00F73331" w:rsidRPr="0082735A" w:rsidRDefault="00F73331" w:rsidP="0082735A">
                        <w:pPr>
                          <w:pStyle w:val="Descripcin"/>
                          <w:ind w:firstLine="0"/>
                          <w:jc w:val="center"/>
                          <w:rPr>
                            <w:i w:val="0"/>
                            <w:noProof/>
                            <w:color w:val="000000" w:themeColor="text1"/>
                            <w:sz w:val="32"/>
                            <w:szCs w:val="24"/>
                          </w:rPr>
                        </w:pPr>
                        <w:bookmarkStart w:id="478"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8"/>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v:textbox>
                </v:shape>
                <w10:wrap anchorx="margin"/>
              </v:group>
            </w:pict>
          </mc:Fallback>
        </mc:AlternateContent>
      </w:r>
    </w:p>
    <w:p w14:paraId="1E11ACB1" w14:textId="3B6EAD0B" w:rsidR="001E69B2" w:rsidRDefault="001E69B2" w:rsidP="001E69B2"/>
    <w:p w14:paraId="271AC729" w14:textId="6501EAEB" w:rsidR="001E69B2" w:rsidRDefault="001E69B2" w:rsidP="001E69B2"/>
    <w:p w14:paraId="495746F6" w14:textId="544A7FDA" w:rsidR="001E69B2" w:rsidRDefault="001E69B2" w:rsidP="001E69B2"/>
    <w:p w14:paraId="10B35BE3" w14:textId="636B699C" w:rsidR="001E69B2" w:rsidRDefault="001E69B2" w:rsidP="001E69B2"/>
    <w:p w14:paraId="69C8DF15" w14:textId="77777777" w:rsidR="00D36002" w:rsidRDefault="00D36002" w:rsidP="001E69B2"/>
    <w:p w14:paraId="20E433B3" w14:textId="77777777" w:rsidR="00D36002" w:rsidRDefault="00D36002" w:rsidP="001E69B2"/>
    <w:p w14:paraId="6DA0166B" w14:textId="77777777" w:rsidR="00D36002" w:rsidRDefault="00D36002" w:rsidP="001E69B2"/>
    <w:p w14:paraId="7DF69B7F" w14:textId="175059E9" w:rsidR="00D36002" w:rsidRPr="001E69B2" w:rsidRDefault="00681AE8" w:rsidP="00FE299A">
      <w:r>
        <w:t xml:space="preserve">En principio, es evidente como existe una cierta asimetría en el comportamiento de las dos salidas, manifestándose una mejor característica de regulación la salida de polaridad negativa, sobre la positiva en lazo abierto. Sin embargo, el comportamiento descripto por los datos presentados </w:t>
      </w:r>
      <w:r w:rsidR="00FE299A">
        <w:t>a pesar de no ser ideal,</w:t>
      </w:r>
      <w:r>
        <w:t xml:space="preserve"> </w:t>
      </w:r>
      <w:r w:rsidR="00FE299A">
        <w:t>presenta</w:t>
      </w:r>
      <w:r>
        <w:t xml:space="preserve"> </w:t>
      </w:r>
      <w:r w:rsidR="00FE299A">
        <w:t>capacidades funcionales adecuadas para el uso para el cual se requiere a la fuente de alimentación, tanto en términos de las tensiones que logra generar, como la potencia asociada a las mismas.</w:t>
      </w:r>
    </w:p>
    <w:p w14:paraId="3EE069CC" w14:textId="508F253E" w:rsidR="00A875EA" w:rsidRDefault="00A875EA" w:rsidP="00A875EA">
      <w:pPr>
        <w:pStyle w:val="Ttulo4"/>
        <w:numPr>
          <w:ilvl w:val="3"/>
          <w:numId w:val="1"/>
        </w:numPr>
        <w:rPr>
          <w:color w:val="000000" w:themeColor="text1"/>
        </w:rPr>
      </w:pPr>
      <w:bookmarkStart w:id="479" w:name="_Ref185188932"/>
      <w:r w:rsidRPr="00C2235E">
        <w:rPr>
          <w:color w:val="000000" w:themeColor="text1"/>
        </w:rPr>
        <w:lastRenderedPageBreak/>
        <w:t>Con cargas desequilibradas</w:t>
      </w:r>
      <w:r w:rsidRPr="004E66A7">
        <w:rPr>
          <w:color w:val="000000" w:themeColor="text1"/>
        </w:rPr>
        <w:t xml:space="preserve"> </w:t>
      </w:r>
      <w:r>
        <w:rPr>
          <w:color w:val="000000" w:themeColor="text1"/>
        </w:rPr>
        <w:t>en lazo cerrado</w:t>
      </w:r>
      <w:bookmarkEnd w:id="479"/>
    </w:p>
    <w:p w14:paraId="0095FD18" w14:textId="0E65BAD2" w:rsidR="00FE299A" w:rsidRPr="00072BCB" w:rsidRDefault="006C4791" w:rsidP="00FE299A">
      <w:pPr>
        <w:rPr>
          <w:color w:val="000000" w:themeColor="text1"/>
        </w:rPr>
      </w:pPr>
      <w:r>
        <w:rPr>
          <w:noProof/>
          <w:color w:val="000000" w:themeColor="text1"/>
          <w:lang w:val="es-AR"/>
        </w:rPr>
        <mc:AlternateContent>
          <mc:Choice Requires="wpg">
            <w:drawing>
              <wp:anchor distT="0" distB="0" distL="114300" distR="114300" simplePos="0" relativeHeight="251920384" behindDoc="0" locked="0" layoutInCell="1" allowOverlap="1" wp14:anchorId="0528EE0F" wp14:editId="175D32CA">
                <wp:simplePos x="0" y="0"/>
                <wp:positionH relativeFrom="margin">
                  <wp:align>center</wp:align>
                </wp:positionH>
                <wp:positionV relativeFrom="paragraph">
                  <wp:posOffset>1265867</wp:posOffset>
                </wp:positionV>
                <wp:extent cx="4743450" cy="2820838"/>
                <wp:effectExtent l="0" t="19050" r="0" b="0"/>
                <wp:wrapNone/>
                <wp:docPr id="376" name="Grupo 376"/>
                <wp:cNvGraphicFramePr/>
                <a:graphic xmlns:a="http://schemas.openxmlformats.org/drawingml/2006/main">
                  <a:graphicData uri="http://schemas.microsoft.com/office/word/2010/wordprocessingGroup">
                    <wpg:wgp>
                      <wpg:cNvGrpSpPr/>
                      <wpg:grpSpPr>
                        <a:xfrm>
                          <a:off x="0" y="0"/>
                          <a:ext cx="4743450" cy="2820838"/>
                          <a:chOff x="0" y="0"/>
                          <a:chExt cx="4743450" cy="2880360"/>
                        </a:xfrm>
                      </wpg:grpSpPr>
                      <pic:pic xmlns:pic="http://schemas.openxmlformats.org/drawingml/2006/picture">
                        <pic:nvPicPr>
                          <pic:cNvPr id="370" name="Imagen 370"/>
                          <pic:cNvPicPr>
                            <a:picLocks noChangeAspect="1"/>
                          </pic:cNvPicPr>
                        </pic:nvPicPr>
                        <pic:blipFill>
                          <a:blip r:embed="rId222">
                            <a:extLst>
                              <a:ext uri="{28A0092B-C50C-407E-A947-70E740481C1C}">
                                <a14:useLocalDpi xmlns:a14="http://schemas.microsoft.com/office/drawing/2010/main" val="0"/>
                              </a:ext>
                            </a:extLst>
                          </a:blip>
                          <a:srcRect/>
                          <a:stretch>
                            <a:fillRect/>
                          </a:stretch>
                        </pic:blipFill>
                        <pic:spPr bwMode="auto">
                          <a:xfrm>
                            <a:off x="621102" y="0"/>
                            <a:ext cx="3613785" cy="2350135"/>
                          </a:xfrm>
                          <a:prstGeom prst="rect">
                            <a:avLst/>
                          </a:prstGeom>
                          <a:noFill/>
                          <a:ln>
                            <a:solidFill>
                              <a:schemeClr val="tx1"/>
                            </a:solidFill>
                          </a:ln>
                        </pic:spPr>
                      </pic:pic>
                      <wps:wsp>
                        <wps:cNvPr id="373" name="Cuadro de texto 373"/>
                        <wps:cNvSpPr txBox="1"/>
                        <wps:spPr>
                          <a:xfrm>
                            <a:off x="0" y="2432050"/>
                            <a:ext cx="4743450" cy="448310"/>
                          </a:xfrm>
                          <a:prstGeom prst="rect">
                            <a:avLst/>
                          </a:prstGeom>
                          <a:solidFill>
                            <a:prstClr val="white"/>
                          </a:solidFill>
                          <a:ln>
                            <a:noFill/>
                          </a:ln>
                          <a:effectLst/>
                        </wps:spPr>
                        <wps:txbx>
                          <w:txbxContent>
                            <w:p w14:paraId="54615EB8" w14:textId="5DB5F2A3" w:rsidR="00F73331" w:rsidRPr="00D33165" w:rsidRDefault="00F73331" w:rsidP="00D33165">
                              <w:pPr>
                                <w:pStyle w:val="Descripcin"/>
                                <w:ind w:firstLine="0"/>
                                <w:jc w:val="center"/>
                                <w:rPr>
                                  <w:i w:val="0"/>
                                  <w:noProof/>
                                  <w:color w:val="000000" w:themeColor="text1"/>
                                  <w:sz w:val="32"/>
                                  <w:szCs w:val="24"/>
                                </w:rPr>
                              </w:pPr>
                              <w:bookmarkStart w:id="480"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80"/>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28EE0F" id="Grupo 376" o:spid="_x0000_s1137" style="position:absolute;left:0;text-align:left;margin-left:0;margin-top:99.65pt;width:373.5pt;height:222.1pt;z-index:251920384;mso-position-horizontal:center;mso-position-horizontal-relative:margin;mso-height-relative:margin" coordsize="47434,28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">
                <v:shape id="Imagen 370" o:spid="_x0000_s1138" type="#_x0000_t75" style="position:absolute;left:6211;width:36137;height:23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wG8a9AAAA3AAAAA8AAABkcnMvZG93bnJldi54bWxET8kKwjAQvQv+QxjBmyYqLlSjiCDo0eXi&#10;bWjGtthMahO1+vXmIHh8vH2xamwpnlT7wrGGQV+BIE6dKTjTcD5tezMQPiAbLB2Thjd5WC3brQUm&#10;xr34QM9jyEQMYZ+ghjyEKpHSpzlZ9H1XEUfu6mqLIcI6k6bGVwy3pRwqNZEWC44NOVa0ySm9HR9W&#10;Q7VPP2MzHPHZK3O3pXrvLtON1t1Os56DCNSEv/jn3hkNo2mcH8/EI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PAbxr0AAADcAAAADwAAAAAAAAAAAAAAAACfAgAAZHJz&#10;L2Rvd25yZXYueG1sUEsFBgAAAAAEAAQA9wAAAIkDAAAAAA==&#10;" stroked="t" strokecolor="black [3213]">
                  <v:imagedata r:id="rId223" o:title=""/>
                  <v:path arrowok="t"/>
                </v:shape>
                <v:shape id="Cuadro de texto 373" o:spid="_x0000_s1139" type="#_x0000_t202" style="position:absolute;top:24320;width:47434;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c14MQA&#10;AADcAAAADwAAAGRycy9kb3ducmV2LnhtbESPQYvCMBSE78L+h/AWvIimKuhSjbKru+BBD7ri+dE8&#10;22LzUpJo6783guBxmJlvmPmyNZW4kfOlZQXDQQKCOLO65FzB8f+v/wXCB2SNlWVScCcPy8VHZ46p&#10;tg3v6XYIuYgQ9ikqKEKoUyl9VpBBP7A1cfTO1hkMUbpcaodNhJtKjpJkIg2WHBcKrGlVUHY5XI2C&#10;ydpdmz2veuvj7xZ3dT46/dxPSnU/2+8ZiEBteIdf7Y1WMJ6O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3NeDEAAAA3AAAAA8AAAAAAAAAAAAAAAAAmAIAAGRycy9k&#10;b3ducmV2LnhtbFBLBQYAAAAABAAEAPUAAACJAwAAAAA=&#10;" stroked="f">
                  <v:textbox inset="0,0,0,0">
                    <w:txbxContent>
                      <w:p w14:paraId="54615EB8" w14:textId="5DB5F2A3" w:rsidR="00F73331" w:rsidRPr="00D33165" w:rsidRDefault="00F73331" w:rsidP="00D33165">
                        <w:pPr>
                          <w:pStyle w:val="Descripcin"/>
                          <w:ind w:firstLine="0"/>
                          <w:jc w:val="center"/>
                          <w:rPr>
                            <w:i w:val="0"/>
                            <w:noProof/>
                            <w:color w:val="000000" w:themeColor="text1"/>
                            <w:sz w:val="32"/>
                            <w:szCs w:val="24"/>
                          </w:rPr>
                        </w:pPr>
                        <w:bookmarkStart w:id="481"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81"/>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w10:wrap anchorx="margin"/>
              </v:group>
            </w:pict>
          </mc:Fallback>
        </mc:AlternateContent>
      </w:r>
      <w:r w:rsidR="00FE299A">
        <w:t>R</w:t>
      </w:r>
      <w:r w:rsidR="00072BCB">
        <w:t>eplicando el</w:t>
      </w:r>
      <w:r w:rsidR="00FE299A">
        <w:t xml:space="preserve"> ensayo anterior con la realimentación de tensión activa</w:t>
      </w:r>
      <w:r w:rsidR="00072BCB">
        <w:t xml:space="preserve">, se registraron los datos que se presentan </w:t>
      </w:r>
      <w:r w:rsidR="00072BCB" w:rsidRPr="00072BCB">
        <w:t xml:space="preserve">en las </w:t>
      </w:r>
      <w:r w:rsidR="00072BCB" w:rsidRPr="00072BCB">
        <w:fldChar w:fldCharType="begin"/>
      </w:r>
      <w:r w:rsidR="00072BCB" w:rsidRPr="00072BCB">
        <w:instrText xml:space="preserve"> REF _Ref185020646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3</w:t>
      </w:r>
      <w:r w:rsidR="00072BCB" w:rsidRPr="00072BCB">
        <w:fldChar w:fldCharType="end"/>
      </w:r>
      <w:r w:rsidR="00072BCB" w:rsidRPr="00072BCB">
        <w:rPr>
          <w:color w:val="0070C0"/>
          <w:u w:val="single"/>
        </w:rPr>
        <w:t>)</w:t>
      </w:r>
      <w:r w:rsidR="00072BCB" w:rsidRPr="00072BCB">
        <w:t xml:space="preserve"> y </w:t>
      </w:r>
      <w:r w:rsidR="00072BCB" w:rsidRPr="00072BCB">
        <w:fldChar w:fldCharType="begin"/>
      </w:r>
      <w:r w:rsidR="00072BCB" w:rsidRPr="00072BCB">
        <w:instrText xml:space="preserve"> REF _Ref185020654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4</w:t>
      </w:r>
      <w:r w:rsidR="00072BCB" w:rsidRPr="00072BCB">
        <w:fldChar w:fldCharType="end"/>
      </w:r>
      <w:r w:rsidR="00072BCB" w:rsidRPr="00072BCB">
        <w:rPr>
          <w:color w:val="0070C0"/>
          <w:u w:val="single"/>
        </w:rPr>
        <w:t>)</w:t>
      </w:r>
      <w:r w:rsidR="00072BCB">
        <w:rPr>
          <w:color w:val="000000" w:themeColor="text1"/>
        </w:rPr>
        <w:t xml:space="preserve">, en primer instancia se ensayó cargando la salida realimentada </w:t>
      </w:r>
      <w:r w:rsidR="00072BCB">
        <w:t>V</w:t>
      </w:r>
      <w:r w:rsidR="00072BCB" w:rsidRPr="00C06C95">
        <w:rPr>
          <w:vertAlign w:val="subscript"/>
        </w:rPr>
        <w:t>AT</w:t>
      </w:r>
      <w:r w:rsidR="00072BCB">
        <w:t>+ con la salida V</w:t>
      </w:r>
      <w:r w:rsidR="00072BCB" w:rsidRPr="00C06C95">
        <w:rPr>
          <w:vertAlign w:val="subscript"/>
        </w:rPr>
        <w:t>AT</w:t>
      </w:r>
      <w:r w:rsidR="00072BCB">
        <w:t>- en vacío. Para este caso la variación de la salida cargada para todo el rango de excursión de R</w:t>
      </w:r>
      <w:r w:rsidR="00072BCB" w:rsidRPr="006C4791">
        <w:rPr>
          <w:vertAlign w:val="subscript"/>
        </w:rPr>
        <w:t>L</w:t>
      </w:r>
      <w:r w:rsidR="00072BCB">
        <w:t xml:space="preserve"> fue del </w:t>
      </w:r>
      <w:r>
        <w:t>-</w:t>
      </w:r>
      <w:r w:rsidR="00072BCB">
        <w:t>2.8 %, mientras que en paralelo, la salida negativa en vac</w:t>
      </w:r>
      <w:r>
        <w:t>ío</w:t>
      </w:r>
      <w:r w:rsidR="00072BCB">
        <w:t xml:space="preserve"> </w:t>
      </w:r>
      <w:r>
        <w:t>se elevó</w:t>
      </w:r>
      <w:r w:rsidR="00072BCB">
        <w:t xml:space="preserve"> en un</w:t>
      </w:r>
      <w:r>
        <w:t xml:space="preserve"> 7.2 %.</w:t>
      </w:r>
      <w:r w:rsidR="00072BCB">
        <w:t xml:space="preserve"> </w:t>
      </w:r>
    </w:p>
    <w:p w14:paraId="737A6EE8" w14:textId="6392B63A" w:rsidR="00D33165" w:rsidRDefault="00D33165" w:rsidP="00D33165">
      <w:pPr>
        <w:ind w:firstLine="0"/>
      </w:pPr>
    </w:p>
    <w:p w14:paraId="5E377613" w14:textId="77777777" w:rsidR="00D33165" w:rsidRDefault="00D33165" w:rsidP="00D33165">
      <w:pPr>
        <w:ind w:firstLine="0"/>
      </w:pPr>
    </w:p>
    <w:p w14:paraId="4E334150" w14:textId="7EA6BEBE" w:rsidR="00D33165" w:rsidRDefault="00D33165" w:rsidP="00D33165">
      <w:pPr>
        <w:ind w:firstLine="0"/>
      </w:pPr>
    </w:p>
    <w:p w14:paraId="3AFDA248" w14:textId="6A627BB0" w:rsidR="00D33165" w:rsidRDefault="00D33165" w:rsidP="00D33165">
      <w:pPr>
        <w:ind w:firstLine="0"/>
      </w:pPr>
    </w:p>
    <w:p w14:paraId="11BD8E88" w14:textId="68B6D3C1" w:rsidR="00D33165" w:rsidRDefault="00D33165" w:rsidP="00D33165">
      <w:pPr>
        <w:ind w:firstLine="0"/>
      </w:pPr>
    </w:p>
    <w:p w14:paraId="3011B5BF" w14:textId="69FFEF4E" w:rsidR="00D33165" w:rsidRDefault="00D33165" w:rsidP="00D33165">
      <w:pPr>
        <w:ind w:firstLine="0"/>
      </w:pPr>
    </w:p>
    <w:p w14:paraId="32763F06" w14:textId="025A6A59" w:rsidR="00D33165" w:rsidRDefault="00D33165" w:rsidP="00D33165">
      <w:pPr>
        <w:ind w:firstLine="0"/>
      </w:pPr>
    </w:p>
    <w:p w14:paraId="38DBBBC9" w14:textId="53CA2907" w:rsidR="00D33165" w:rsidRPr="0028547D" w:rsidRDefault="00D33165" w:rsidP="00D33165">
      <w:pPr>
        <w:ind w:firstLine="0"/>
        <w:rPr>
          <w:sz w:val="16"/>
        </w:rPr>
      </w:pPr>
    </w:p>
    <w:p w14:paraId="60BFE589" w14:textId="3213A2FF" w:rsidR="00D33165" w:rsidRPr="0028547D" w:rsidRDefault="00D33165" w:rsidP="00D33165">
      <w:pPr>
        <w:ind w:firstLine="0"/>
        <w:rPr>
          <w:sz w:val="6"/>
        </w:rPr>
      </w:pPr>
    </w:p>
    <w:p w14:paraId="72811446" w14:textId="60386E23" w:rsidR="006C4791" w:rsidRPr="006C4791" w:rsidRDefault="0028547D" w:rsidP="006C4791">
      <w:pPr>
        <w:rPr>
          <w:color w:val="000000" w:themeColor="text1"/>
        </w:rPr>
      </w:pPr>
      <w:r>
        <w:rPr>
          <w:noProof/>
          <w:lang w:val="es-AR"/>
        </w:rPr>
        <mc:AlternateContent>
          <mc:Choice Requires="wpg">
            <w:drawing>
              <wp:anchor distT="0" distB="0" distL="114300" distR="114300" simplePos="0" relativeHeight="251598846" behindDoc="0" locked="0" layoutInCell="1" allowOverlap="1" wp14:anchorId="450DDDDD" wp14:editId="6D723BA8">
                <wp:simplePos x="0" y="0"/>
                <wp:positionH relativeFrom="margin">
                  <wp:align>center</wp:align>
                </wp:positionH>
                <wp:positionV relativeFrom="paragraph">
                  <wp:posOffset>1701428</wp:posOffset>
                </wp:positionV>
                <wp:extent cx="4701540" cy="2743200"/>
                <wp:effectExtent l="0" t="19050" r="3810" b="0"/>
                <wp:wrapNone/>
                <wp:docPr id="375" name="Grupo 375"/>
                <wp:cNvGraphicFramePr/>
                <a:graphic xmlns:a="http://schemas.openxmlformats.org/drawingml/2006/main">
                  <a:graphicData uri="http://schemas.microsoft.com/office/word/2010/wordprocessingGroup">
                    <wpg:wgp>
                      <wpg:cNvGrpSpPr/>
                      <wpg:grpSpPr>
                        <a:xfrm>
                          <a:off x="0" y="0"/>
                          <a:ext cx="4701540" cy="2743200"/>
                          <a:chOff x="0" y="0"/>
                          <a:chExt cx="4701540" cy="2743200"/>
                        </a:xfrm>
                      </wpg:grpSpPr>
                      <wps:wsp>
                        <wps:cNvPr id="374" name="Cuadro de texto 374"/>
                        <wps:cNvSpPr txBox="1"/>
                        <wps:spPr>
                          <a:xfrm>
                            <a:off x="0" y="2397760"/>
                            <a:ext cx="4701540" cy="345440"/>
                          </a:xfrm>
                          <a:prstGeom prst="rect">
                            <a:avLst/>
                          </a:prstGeom>
                          <a:solidFill>
                            <a:prstClr val="white"/>
                          </a:solidFill>
                          <a:ln>
                            <a:noFill/>
                          </a:ln>
                          <a:effectLst/>
                        </wps:spPr>
                        <wps:txbx>
                          <w:txbxContent>
                            <w:p w14:paraId="636D9BA8" w14:textId="0574E570" w:rsidR="00F73331" w:rsidRPr="00D33165" w:rsidRDefault="00F73331" w:rsidP="00D33165">
                              <w:pPr>
                                <w:pStyle w:val="Descripcin"/>
                                <w:ind w:firstLine="0"/>
                                <w:jc w:val="center"/>
                                <w:rPr>
                                  <w:i w:val="0"/>
                                  <w:noProof/>
                                  <w:color w:val="000000" w:themeColor="text1"/>
                                  <w:sz w:val="32"/>
                                  <w:szCs w:val="24"/>
                                </w:rPr>
                              </w:pPr>
                              <w:bookmarkStart w:id="482"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82"/>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72" name="Imagen 372"/>
                          <pic:cNvPicPr>
                            <a:picLocks noChangeAspect="1"/>
                          </pic:cNvPicPr>
                        </pic:nvPicPr>
                        <pic:blipFill>
                          <a:blip r:embed="rId224">
                            <a:extLst>
                              <a:ext uri="{28A0092B-C50C-407E-A947-70E740481C1C}">
                                <a14:useLocalDpi xmlns:a14="http://schemas.microsoft.com/office/drawing/2010/main" val="0"/>
                              </a:ext>
                            </a:extLst>
                          </a:blip>
                          <a:srcRect/>
                          <a:stretch>
                            <a:fillRect/>
                          </a:stretch>
                        </pic:blipFill>
                        <pic:spPr bwMode="auto">
                          <a:xfrm>
                            <a:off x="577970" y="0"/>
                            <a:ext cx="3615055" cy="2347595"/>
                          </a:xfrm>
                          <a:prstGeom prst="rect">
                            <a:avLst/>
                          </a:prstGeom>
                          <a:noFill/>
                          <a:ln>
                            <a:solidFill>
                              <a:schemeClr val="tx1"/>
                            </a:solidFill>
                          </a:ln>
                        </pic:spPr>
                      </pic:pic>
                    </wpg:wgp>
                  </a:graphicData>
                </a:graphic>
                <wp14:sizeRelV relativeFrom="margin">
                  <wp14:pctHeight>0</wp14:pctHeight>
                </wp14:sizeRelV>
              </wp:anchor>
            </w:drawing>
          </mc:Choice>
          <mc:Fallback>
            <w:pict>
              <v:group w14:anchorId="450DDDDD" id="Grupo 375" o:spid="_x0000_s1140" style="position:absolute;left:0;text-align:left;margin-left:0;margin-top:133.95pt;width:370.2pt;height:3in;z-index:251598846;mso-position-horizontal:center;mso-position-horizontal-relative:margin;mso-height-relative:margin" coordsize="4701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">
                <v:shape id="Cuadro de texto 374" o:spid="_x0000_s1141" type="#_x0000_t202" style="position:absolute;top:23977;width:47015;height:3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tlMYA&#10;AADcAAAADwAAAGRycy9kb3ducmV2LnhtbESPT2vCQBTE70K/w/IEL1I3tZJKdJVWLXhoD/7B8yP7&#10;TILZt2F3NfHbdwuCx2FmfsPMl52pxY2crywreBslIIhzqysuFBwP369TED4ga6wtk4I7eVguXnpz&#10;zLRteUe3fShEhLDPUEEZQpNJ6fOSDPqRbYijd7bOYIjSFVI7bCPc1HKcJKk0WHFcKLGhVUn5ZX81&#10;CtK1u7Y7Xg3Xx80P/jbF+PR1Pyk16HefMxCBuvAMP9pbreD9YwL/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6tlMYAAADcAAAADwAAAAAAAAAAAAAAAACYAgAAZHJz&#10;L2Rvd25yZXYueG1sUEsFBgAAAAAEAAQA9QAAAIsDAAAAAA==&#10;" stroked="f">
                  <v:textbox inset="0,0,0,0">
                    <w:txbxContent>
                      <w:p w14:paraId="636D9BA8" w14:textId="0574E570" w:rsidR="00F73331" w:rsidRPr="00D33165" w:rsidRDefault="00F73331" w:rsidP="00D33165">
                        <w:pPr>
                          <w:pStyle w:val="Descripcin"/>
                          <w:ind w:firstLine="0"/>
                          <w:jc w:val="center"/>
                          <w:rPr>
                            <w:i w:val="0"/>
                            <w:noProof/>
                            <w:color w:val="000000" w:themeColor="text1"/>
                            <w:sz w:val="32"/>
                            <w:szCs w:val="24"/>
                          </w:rPr>
                        </w:pPr>
                        <w:bookmarkStart w:id="483"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83"/>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v:shape id="Imagen 372" o:spid="_x0000_s1142" type="#_x0000_t75" style="position:absolute;left:5779;width:36151;height:23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5jtLFAAAA3AAAAA8AAABkcnMvZG93bnJldi54bWxEj09rwkAUxO8Fv8PyBC+lbtTalugqoth6&#10;9B/k+sg+k2j2bciuMf32riB4HGbmN8x03ppSNFS7wrKCQT8CQZxaXXCm4HhYf/yAcB5ZY2mZFPyT&#10;g/ms8zbFWNsb76jZ+0wECLsYFeTeV7GULs3JoOvbijh4J1sb9EHWmdQ13gLclHIYRV/SYMFhIceK&#10;ljmll/3VKEjGx2azPSTFzp0/V+n7afT3O06U6nXbxQSEp9a/ws/2RisYfQ/hcSYcATm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OY7SxQAAANwAAAAPAAAAAAAAAAAAAAAA&#10;AJ8CAABkcnMvZG93bnJldi54bWxQSwUGAAAAAAQABAD3AAAAkQMAAAAA&#10;" stroked="t" strokecolor="black [3213]">
                  <v:imagedata r:id="rId225" o:title=""/>
                  <v:path arrowok="t"/>
                </v:shape>
                <w10:wrap anchorx="margin"/>
              </v:group>
            </w:pict>
          </mc:Fallback>
        </mc:AlternateContent>
      </w:r>
      <w:r w:rsidR="006C4791">
        <w:t>Por su parte, invirtiendo el desequilibrio hacia la salida negativa, se evidenció como la realimentación ubicada sobre la salida V</w:t>
      </w:r>
      <w:r w:rsidR="006C4791" w:rsidRPr="00C06C95">
        <w:rPr>
          <w:vertAlign w:val="subscript"/>
        </w:rPr>
        <w:t>AT</w:t>
      </w:r>
      <w:r w:rsidR="006C4791">
        <w:t xml:space="preserve">+ genera una “desatención” de la salida no realimentada, fuertemente manifestada cuando se carga desequilibradamente sólo la salida sin realimentación. Este escenario presentado en la </w:t>
      </w:r>
      <w:r w:rsidR="006C4791" w:rsidRPr="00072BCB">
        <w:fldChar w:fldCharType="begin"/>
      </w:r>
      <w:r w:rsidR="006C4791" w:rsidRPr="00072BCB">
        <w:instrText xml:space="preserve"> REF _Ref185020654 \h </w:instrText>
      </w:r>
      <w:r w:rsidR="006C4791">
        <w:instrText xml:space="preserve"> \* MERGEFORMAT </w:instrText>
      </w:r>
      <w:r w:rsidR="006C4791" w:rsidRPr="00072BCB">
        <w:fldChar w:fldCharType="separate"/>
      </w:r>
      <w:r w:rsidR="006C4791" w:rsidRPr="00072BCB">
        <w:rPr>
          <w:color w:val="000000" w:themeColor="text1"/>
        </w:rPr>
        <w:t xml:space="preserve">Fig. </w:t>
      </w:r>
      <w:r w:rsidR="006C4791" w:rsidRPr="00072BCB">
        <w:rPr>
          <w:color w:val="0070C0"/>
          <w:u w:val="single"/>
        </w:rPr>
        <w:t>(</w:t>
      </w:r>
      <w:r w:rsidR="006C4791" w:rsidRPr="00072BCB">
        <w:rPr>
          <w:noProof/>
          <w:color w:val="0070C0"/>
          <w:u w:val="single"/>
        </w:rPr>
        <w:t>3</w:t>
      </w:r>
      <w:r w:rsidR="006C4791" w:rsidRPr="00072BCB">
        <w:rPr>
          <w:color w:val="0070C0"/>
          <w:u w:val="single"/>
        </w:rPr>
        <w:noBreakHyphen/>
      </w:r>
      <w:r w:rsidR="006C4791" w:rsidRPr="00072BCB">
        <w:rPr>
          <w:noProof/>
          <w:color w:val="0070C0"/>
          <w:u w:val="single"/>
        </w:rPr>
        <w:t>14</w:t>
      </w:r>
      <w:r w:rsidR="006C4791" w:rsidRPr="00072BCB">
        <w:fldChar w:fldCharType="end"/>
      </w:r>
      <w:r w:rsidR="006C4791" w:rsidRPr="00072BCB">
        <w:rPr>
          <w:color w:val="0070C0"/>
          <w:u w:val="single"/>
        </w:rPr>
        <w:t>)</w:t>
      </w:r>
      <w:r w:rsidR="006C4791">
        <w:rPr>
          <w:color w:val="000000" w:themeColor="text1"/>
        </w:rPr>
        <w:t xml:space="preserve"> expone una variación a lo largo de la excursión de R</w:t>
      </w:r>
      <w:r w:rsidR="006C4791" w:rsidRPr="0028547D">
        <w:rPr>
          <w:color w:val="000000" w:themeColor="text1"/>
          <w:vertAlign w:val="subscript"/>
        </w:rPr>
        <w:t>L</w:t>
      </w:r>
      <w:r w:rsidR="006C4791">
        <w:rPr>
          <w:color w:val="000000" w:themeColor="text1"/>
        </w:rPr>
        <w:t xml:space="preserve"> del </w:t>
      </w:r>
      <w:r>
        <w:rPr>
          <w:color w:val="000000" w:themeColor="text1"/>
        </w:rPr>
        <w:t xml:space="preserve">-1.4 % para </w:t>
      </w:r>
      <w:r>
        <w:t>V</w:t>
      </w:r>
      <w:r w:rsidRPr="00C06C95">
        <w:rPr>
          <w:vertAlign w:val="subscript"/>
        </w:rPr>
        <w:t>AT</w:t>
      </w:r>
      <w:r>
        <w:t>+ (que se encuentra en vacío) y del -17.2 % para V</w:t>
      </w:r>
      <w:r w:rsidRPr="00C06C95">
        <w:rPr>
          <w:vertAlign w:val="subscript"/>
        </w:rPr>
        <w:t>AT</w:t>
      </w:r>
      <w:r>
        <w:t>-, resaltando de que para el máximo valor de RL (mínima demanda en corriente) el valor absoluto decrece desde su valor en vacío en un 32 %.</w:t>
      </w:r>
    </w:p>
    <w:p w14:paraId="3CD5989A" w14:textId="126EFE24" w:rsidR="00D33165" w:rsidRDefault="00D33165" w:rsidP="00D33165">
      <w:pPr>
        <w:ind w:firstLine="0"/>
      </w:pPr>
    </w:p>
    <w:p w14:paraId="694C31FF" w14:textId="52E18C44" w:rsidR="00D33165" w:rsidRDefault="00D33165" w:rsidP="00D33165">
      <w:pPr>
        <w:ind w:firstLine="0"/>
      </w:pPr>
    </w:p>
    <w:p w14:paraId="2B26EC9D" w14:textId="3C986EAA" w:rsidR="00D33165" w:rsidRDefault="00D33165" w:rsidP="00D33165">
      <w:pPr>
        <w:ind w:firstLine="0"/>
      </w:pPr>
    </w:p>
    <w:p w14:paraId="0F5008DF" w14:textId="3A3B3862" w:rsidR="00D33165" w:rsidRDefault="00D33165" w:rsidP="00D33165">
      <w:pPr>
        <w:ind w:firstLine="0"/>
      </w:pPr>
    </w:p>
    <w:p w14:paraId="0C711195" w14:textId="748F1B55" w:rsidR="00D33165" w:rsidRDefault="00D33165" w:rsidP="00D33165">
      <w:pPr>
        <w:ind w:firstLine="0"/>
      </w:pPr>
    </w:p>
    <w:p w14:paraId="68BC27F1" w14:textId="0EBA59FA" w:rsidR="00D33165" w:rsidRDefault="00D33165" w:rsidP="00D33165">
      <w:pPr>
        <w:ind w:firstLine="0"/>
      </w:pPr>
    </w:p>
    <w:p w14:paraId="54EF9206" w14:textId="7F0D54F2" w:rsidR="00AB7A1B" w:rsidRPr="00D33165" w:rsidRDefault="00AB7A1B" w:rsidP="00D33165">
      <w:pPr>
        <w:ind w:firstLine="0"/>
      </w:pPr>
    </w:p>
    <w:p w14:paraId="42478410" w14:textId="3DC222B1" w:rsidR="00A875EA" w:rsidRDefault="00A875EA" w:rsidP="00A875EA">
      <w:pPr>
        <w:pStyle w:val="Ttulo3"/>
        <w:numPr>
          <w:ilvl w:val="2"/>
          <w:numId w:val="1"/>
        </w:numPr>
      </w:pPr>
      <w:bookmarkStart w:id="484" w:name="_Toc172884105"/>
      <w:r>
        <w:lastRenderedPageBreak/>
        <w:t>Rendimiento</w:t>
      </w:r>
      <w:bookmarkEnd w:id="484"/>
    </w:p>
    <w:p w14:paraId="20082953" w14:textId="42F67D29" w:rsidR="00F60763" w:rsidRDefault="000C408E" w:rsidP="00F60763">
      <w:r>
        <w:t xml:space="preserve">En el presente apartado de presentarán los resultados del análisis del rendimiento de la fuente de alimentación para los regímenes tanto de lazo abierto como lazo cerrado, en los casos de cargas equilibradas y desequilibradas. Como puede observarse en la última columna de </w:t>
      </w:r>
      <w:r w:rsidRPr="000C408E">
        <w:t xml:space="preserve">la </w:t>
      </w:r>
      <w:r w:rsidRPr="000C408E">
        <w:fldChar w:fldCharType="begin"/>
      </w:r>
      <w:r w:rsidRPr="000C408E">
        <w:instrText xml:space="preserve"> REF _Ref184943575 \h </w:instrText>
      </w:r>
      <w:r>
        <w:instrText xml:space="preserve"> \* MERGEFORMAT </w:instrText>
      </w:r>
      <w:r w:rsidRPr="000C408E">
        <w:fldChar w:fldCharType="separate"/>
      </w:r>
      <w:r w:rsidRPr="000C408E">
        <w:rPr>
          <w:color w:val="000000" w:themeColor="text1"/>
        </w:rPr>
        <w:t xml:space="preserve">Tabla </w:t>
      </w:r>
      <w:r w:rsidRPr="000C408E">
        <w:rPr>
          <w:color w:val="0070C0"/>
          <w:u w:val="single"/>
        </w:rPr>
        <w:t>(</w:t>
      </w:r>
      <w:r w:rsidRPr="000C408E">
        <w:rPr>
          <w:noProof/>
          <w:color w:val="0070C0"/>
          <w:u w:val="single"/>
        </w:rPr>
        <w:t>3</w:t>
      </w:r>
      <w:r w:rsidRPr="000C408E">
        <w:rPr>
          <w:color w:val="0070C0"/>
          <w:u w:val="single"/>
        </w:rPr>
        <w:noBreakHyphen/>
      </w:r>
      <w:r w:rsidRPr="000C408E">
        <w:rPr>
          <w:noProof/>
          <w:color w:val="0070C0"/>
          <w:u w:val="single"/>
        </w:rPr>
        <w:t>5</w:t>
      </w:r>
      <w:r w:rsidRPr="000C408E">
        <w:fldChar w:fldCharType="end"/>
      </w:r>
      <w:r w:rsidRPr="000C408E">
        <w:rPr>
          <w:color w:val="0070C0"/>
          <w:u w:val="single"/>
        </w:rPr>
        <w:t>)</w:t>
      </w:r>
      <w:r>
        <w:t>, se realizó el cálculo del rendimiento en porcentaje para cada caso, partiendo de los datos de potencia entregada por la fuente a cada una de las cargas conectadas a las salidas (una o ambas dependiendo de si se trata del ensayo en equilibrio o en desequilibrio) con respecto a la potencia entregada por la fuente externa, identificada como “</w:t>
      </w:r>
      <w:proofErr w:type="spellStart"/>
      <w:r>
        <w:t>Vbat</w:t>
      </w:r>
      <w:proofErr w:type="spellEnd"/>
      <w:r>
        <w:t>” e “</w:t>
      </w:r>
      <w:proofErr w:type="spellStart"/>
      <w:r>
        <w:t>Ibat</w:t>
      </w:r>
      <w:proofErr w:type="spellEnd"/>
      <w:r>
        <w:t>”</w:t>
      </w:r>
      <w:r w:rsidR="003E5435">
        <w:t>.</w:t>
      </w:r>
    </w:p>
    <w:p w14:paraId="052C6FD4" w14:textId="4EC93D81" w:rsidR="003E5435" w:rsidRPr="000C408E" w:rsidRDefault="003E5435" w:rsidP="00F60763">
      <w:r>
        <w:t>Es importante destacar que, para obtener un valor de rendimiento más representativo del consumo propio de la fuente, tanto en el circuito control y potencia del puente H como en el transformador, se individualizó la potencia disipada por los pares que confirman las resistencias de sangrado (R1-R2) y (R3-R4), y se las consideró como “potencia útil” para el cálculo, si bien en rigor y desde la definición teórica del rendimiento</w:t>
      </w:r>
      <w:r w:rsidR="009E5719">
        <w:t xml:space="preserve"> no correspondería dado que</w:t>
      </w:r>
      <w:r>
        <w:t xml:space="preserve"> dichas resistencias </w:t>
      </w:r>
      <w:r w:rsidR="009E5719">
        <w:t xml:space="preserve">son </w:t>
      </w:r>
      <w:r>
        <w:t>componentes internos de la fuente</w:t>
      </w:r>
      <w:r w:rsidR="009E5719">
        <w:t>.</w:t>
      </w:r>
    </w:p>
    <w:p w14:paraId="4CA22231" w14:textId="77413DEC" w:rsidR="00A875EA" w:rsidRDefault="00A875EA" w:rsidP="00A875EA">
      <w:pPr>
        <w:pStyle w:val="Ttulo4"/>
        <w:numPr>
          <w:ilvl w:val="3"/>
          <w:numId w:val="1"/>
        </w:numPr>
        <w:rPr>
          <w:color w:val="000000" w:themeColor="text1"/>
        </w:rPr>
      </w:pPr>
      <w:r>
        <w:rPr>
          <w:color w:val="000000" w:themeColor="text1"/>
        </w:rPr>
        <w:t>Análisis de consumo en vacío para l</w:t>
      </w:r>
      <w:r w:rsidRPr="00C2235E">
        <w:rPr>
          <w:color w:val="000000" w:themeColor="text1"/>
        </w:rPr>
        <w:t>azo abierto</w:t>
      </w:r>
      <w:r>
        <w:rPr>
          <w:color w:val="000000" w:themeColor="text1"/>
        </w:rPr>
        <w:t xml:space="preserve"> y cerrado</w:t>
      </w:r>
    </w:p>
    <w:p w14:paraId="59558801" w14:textId="1E516E9B" w:rsidR="0015508C" w:rsidRDefault="00365FE0" w:rsidP="0015508C">
      <w:r>
        <w:t>Como primera medida, se analizará el consumo de la fuente de alimentación con ambas salidas en vacío, tanto en régimen de lazo abierto como cerrado, a fin de evaluar y registrar la potencia de base que consume para su funcionamiento.</w:t>
      </w:r>
    </w:p>
    <w:p w14:paraId="28D9DC84" w14:textId="23F7E0E7" w:rsidR="00365FE0" w:rsidRDefault="00365FE0" w:rsidP="00365FE0">
      <w:r>
        <w:t xml:space="preserve">Para los ensayos en lazo abierto, tanto para cargas equilibradas como desequilibradas, los valores de tensiones de salida en vacío, así como la demanda por parte de la fuente externa para esta situación se presenta </w:t>
      </w:r>
      <w:r w:rsidRPr="00524709">
        <w:t>en la</w:t>
      </w:r>
      <w:r w:rsidR="00524709" w:rsidRPr="00524709">
        <w:t xml:space="preserve"> </w:t>
      </w:r>
      <w:r w:rsidR="00524709" w:rsidRPr="00524709">
        <w:fldChar w:fldCharType="begin"/>
      </w:r>
      <w:r w:rsidR="00524709" w:rsidRPr="00524709">
        <w:instrText xml:space="preserve"> REF _Ref185025667 \h </w:instrText>
      </w:r>
      <w:r w:rsidR="00524709">
        <w:instrText xml:space="preserve"> \* MERGEFORMAT </w:instrText>
      </w:r>
      <w:r w:rsidR="00524709" w:rsidRPr="00524709">
        <w:fldChar w:fldCharType="separate"/>
      </w:r>
      <w:r w:rsidR="00524709" w:rsidRPr="00524709">
        <w:t xml:space="preserve">Tabla </w:t>
      </w:r>
      <w:r w:rsidR="00524709" w:rsidRPr="00524709">
        <w:rPr>
          <w:color w:val="0070C0"/>
          <w:u w:val="single"/>
        </w:rPr>
        <w:t>(</w:t>
      </w:r>
      <w:r w:rsidR="00524709" w:rsidRPr="00524709">
        <w:rPr>
          <w:noProof/>
          <w:color w:val="0070C0"/>
          <w:u w:val="single"/>
        </w:rPr>
        <w:t>3</w:t>
      </w:r>
      <w:r w:rsidR="00524709" w:rsidRPr="00524709">
        <w:rPr>
          <w:color w:val="0070C0"/>
          <w:u w:val="single"/>
        </w:rPr>
        <w:noBreakHyphen/>
      </w:r>
      <w:r w:rsidR="00524709" w:rsidRPr="00524709">
        <w:rPr>
          <w:noProof/>
          <w:color w:val="0070C0"/>
          <w:u w:val="single"/>
        </w:rPr>
        <w:t>6</w:t>
      </w:r>
      <w:r w:rsidR="00524709" w:rsidRPr="00524709">
        <w:fldChar w:fldCharType="end"/>
      </w:r>
      <w:r w:rsidR="00524709" w:rsidRPr="00524709">
        <w:rPr>
          <w:color w:val="0070C0"/>
          <w:u w:val="single"/>
        </w:rPr>
        <w:t>)</w:t>
      </w:r>
      <w:r w:rsidRPr="00524709">
        <w:t>:</w:t>
      </w:r>
    </w:p>
    <w:p w14:paraId="501D9C0F" w14:textId="4FC4898D" w:rsidR="00524709" w:rsidRPr="00524709" w:rsidRDefault="00524709" w:rsidP="00524709">
      <w:pPr>
        <w:pStyle w:val="Descripcin"/>
        <w:keepNext/>
        <w:ind w:left="567" w:right="707" w:firstLine="0"/>
        <w:jc w:val="center"/>
        <w:rPr>
          <w:i w:val="0"/>
          <w:color w:val="auto"/>
          <w:sz w:val="22"/>
        </w:rPr>
      </w:pPr>
      <w:bookmarkStart w:id="485" w:name="_Ref185025667"/>
      <w:r w:rsidRPr="00524709">
        <w:rPr>
          <w:color w:val="auto"/>
          <w:sz w:val="22"/>
        </w:rPr>
        <w:t xml:space="preserve">Tabla </w:t>
      </w:r>
      <w:r w:rsidR="00176E96">
        <w:rPr>
          <w:color w:val="auto"/>
          <w:sz w:val="22"/>
        </w:rPr>
        <w:fldChar w:fldCharType="begin"/>
      </w:r>
      <w:r w:rsidR="00176E96">
        <w:rPr>
          <w:color w:val="auto"/>
          <w:sz w:val="22"/>
        </w:rPr>
        <w:instrText xml:space="preserve"> STYLEREF 1 \s </w:instrText>
      </w:r>
      <w:r w:rsidR="00176E96">
        <w:rPr>
          <w:color w:val="auto"/>
          <w:sz w:val="22"/>
        </w:rPr>
        <w:fldChar w:fldCharType="separate"/>
      </w:r>
      <w:r w:rsidR="00176E96">
        <w:rPr>
          <w:noProof/>
          <w:color w:val="auto"/>
          <w:sz w:val="22"/>
        </w:rPr>
        <w:t>3</w:t>
      </w:r>
      <w:r w:rsidR="00176E96">
        <w:rPr>
          <w:color w:val="auto"/>
          <w:sz w:val="22"/>
        </w:rPr>
        <w:fldChar w:fldCharType="end"/>
      </w:r>
      <w:r w:rsidR="00176E96">
        <w:rPr>
          <w:color w:val="auto"/>
          <w:sz w:val="22"/>
        </w:rPr>
        <w:noBreakHyphen/>
      </w:r>
      <w:r w:rsidR="00176E96">
        <w:rPr>
          <w:color w:val="auto"/>
          <w:sz w:val="22"/>
        </w:rPr>
        <w:fldChar w:fldCharType="begin"/>
      </w:r>
      <w:r w:rsidR="00176E96">
        <w:rPr>
          <w:color w:val="auto"/>
          <w:sz w:val="22"/>
        </w:rPr>
        <w:instrText xml:space="preserve"> SEQ Tabla \* ARABIC \s 1 </w:instrText>
      </w:r>
      <w:r w:rsidR="00176E96">
        <w:rPr>
          <w:color w:val="auto"/>
          <w:sz w:val="22"/>
        </w:rPr>
        <w:fldChar w:fldCharType="separate"/>
      </w:r>
      <w:r w:rsidR="00176E96">
        <w:rPr>
          <w:noProof/>
          <w:color w:val="auto"/>
          <w:sz w:val="22"/>
        </w:rPr>
        <w:t>6</w:t>
      </w:r>
      <w:r w:rsidR="00176E96">
        <w:rPr>
          <w:color w:val="auto"/>
          <w:sz w:val="22"/>
        </w:rPr>
        <w:fldChar w:fldCharType="end"/>
      </w:r>
      <w:bookmarkEnd w:id="485"/>
      <w:r w:rsidRPr="00524709">
        <w:rPr>
          <w:color w:val="auto"/>
          <w:sz w:val="22"/>
        </w:rPr>
        <w:t>:</w:t>
      </w:r>
      <w:r w:rsidRPr="00524709">
        <w:rPr>
          <w:i w:val="0"/>
          <w:color w:val="auto"/>
          <w:sz w:val="22"/>
        </w:rPr>
        <w:t xml:space="preserve"> Valores medidos de consumo de la fuente de alimentación en vacío y lazo abiert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04"/>
        <w:gridCol w:w="1347"/>
        <w:gridCol w:w="1276"/>
        <w:gridCol w:w="850"/>
      </w:tblGrid>
      <w:tr w:rsidR="00365FE0" w14:paraId="18D37464" w14:textId="77777777" w:rsidTr="00524709">
        <w:trPr>
          <w:jc w:val="center"/>
        </w:trPr>
        <w:tc>
          <w:tcPr>
            <w:tcW w:w="988" w:type="dxa"/>
          </w:tcPr>
          <w:p w14:paraId="5A0D1630" w14:textId="12DA890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850" w:type="dxa"/>
          </w:tcPr>
          <w:p w14:paraId="431919C3" w14:textId="64C6ED8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992" w:type="dxa"/>
          </w:tcPr>
          <w:p w14:paraId="34FE1E04" w14:textId="1B434FE2" w:rsidR="00365FE0" w:rsidRPr="00365FE0" w:rsidRDefault="00365FE0" w:rsidP="00524709">
            <w:pPr>
              <w:ind w:firstLine="0"/>
              <w:jc w:val="center"/>
              <w:rPr>
                <w:b/>
              </w:rPr>
            </w:pPr>
            <w:proofErr w:type="spellStart"/>
            <w:r w:rsidRPr="00365FE0">
              <w:rPr>
                <w:b/>
              </w:rPr>
              <w:t>Vbat</w:t>
            </w:r>
            <w:proofErr w:type="spellEnd"/>
          </w:p>
        </w:tc>
        <w:tc>
          <w:tcPr>
            <w:tcW w:w="1134" w:type="dxa"/>
          </w:tcPr>
          <w:p w14:paraId="13D24092" w14:textId="6E77D6AB" w:rsidR="00365FE0" w:rsidRPr="00365FE0" w:rsidRDefault="00365FE0" w:rsidP="00524709">
            <w:pPr>
              <w:ind w:firstLine="0"/>
              <w:jc w:val="center"/>
              <w:rPr>
                <w:b/>
              </w:rPr>
            </w:pPr>
            <w:proofErr w:type="spellStart"/>
            <w:r w:rsidRPr="00365FE0">
              <w:rPr>
                <w:b/>
              </w:rPr>
              <w:t>Ibat</w:t>
            </w:r>
            <w:proofErr w:type="spellEnd"/>
          </w:p>
        </w:tc>
        <w:tc>
          <w:tcPr>
            <w:tcW w:w="1204" w:type="dxa"/>
          </w:tcPr>
          <w:p w14:paraId="0403CE99" w14:textId="11166BD0" w:rsidR="00365FE0" w:rsidRPr="00365FE0" w:rsidRDefault="00365FE0" w:rsidP="00524709">
            <w:pPr>
              <w:ind w:firstLine="0"/>
              <w:jc w:val="center"/>
              <w:rPr>
                <w:b/>
              </w:rPr>
            </w:pPr>
            <w:proofErr w:type="spellStart"/>
            <w:r w:rsidRPr="00365FE0">
              <w:rPr>
                <w:b/>
              </w:rPr>
              <w:t>Pbat</w:t>
            </w:r>
            <w:proofErr w:type="spellEnd"/>
          </w:p>
        </w:tc>
        <w:tc>
          <w:tcPr>
            <w:tcW w:w="1347" w:type="dxa"/>
          </w:tcPr>
          <w:p w14:paraId="211987D8" w14:textId="7CC51D50" w:rsidR="00365FE0" w:rsidRPr="00365FE0" w:rsidRDefault="00365FE0" w:rsidP="00524709">
            <w:pPr>
              <w:ind w:firstLine="0"/>
              <w:jc w:val="center"/>
              <w:rPr>
                <w:b/>
              </w:rPr>
            </w:pPr>
            <w:r w:rsidRPr="00365FE0">
              <w:rPr>
                <w:b/>
              </w:rPr>
              <w:t>P(R1-R2)</w:t>
            </w:r>
          </w:p>
        </w:tc>
        <w:tc>
          <w:tcPr>
            <w:tcW w:w="1276" w:type="dxa"/>
          </w:tcPr>
          <w:p w14:paraId="6B7D2F26" w14:textId="591C74C6" w:rsidR="00365FE0" w:rsidRPr="00365FE0" w:rsidRDefault="00365FE0" w:rsidP="00524709">
            <w:pPr>
              <w:ind w:firstLine="0"/>
              <w:jc w:val="center"/>
              <w:rPr>
                <w:b/>
              </w:rPr>
            </w:pPr>
            <w:r w:rsidRPr="00365FE0">
              <w:rPr>
                <w:b/>
              </w:rPr>
              <w:t>P(R3-R4)</w:t>
            </w:r>
          </w:p>
        </w:tc>
        <w:tc>
          <w:tcPr>
            <w:tcW w:w="850" w:type="dxa"/>
          </w:tcPr>
          <w:p w14:paraId="3C86C229" w14:textId="4F331248" w:rsidR="00365FE0" w:rsidRPr="00365FE0" w:rsidRDefault="00365FE0" w:rsidP="00524709">
            <w:pPr>
              <w:ind w:firstLine="0"/>
              <w:jc w:val="center"/>
              <w:rPr>
                <w:b/>
              </w:rPr>
            </w:pPr>
            <w:r w:rsidRPr="00365FE0">
              <w:rPr>
                <w:rFonts w:ascii="Calibri" w:hAnsi="Calibri" w:cs="Calibri"/>
                <w:b/>
              </w:rPr>
              <w:t>Ꞃ</w:t>
            </w:r>
            <w:r w:rsidRPr="00365FE0">
              <w:rPr>
                <w:b/>
              </w:rPr>
              <w:t>%</w:t>
            </w:r>
          </w:p>
        </w:tc>
      </w:tr>
      <w:tr w:rsidR="00365FE0" w14:paraId="28F9D12E" w14:textId="77777777" w:rsidTr="00524709">
        <w:trPr>
          <w:jc w:val="center"/>
        </w:trPr>
        <w:tc>
          <w:tcPr>
            <w:tcW w:w="988" w:type="dxa"/>
          </w:tcPr>
          <w:p w14:paraId="0324DD79" w14:textId="00B02DD3" w:rsidR="00365FE0" w:rsidRDefault="00524709" w:rsidP="00524709">
            <w:pPr>
              <w:ind w:firstLine="0"/>
              <w:jc w:val="center"/>
            </w:pPr>
            <w:r>
              <w:t>414 V</w:t>
            </w:r>
          </w:p>
        </w:tc>
        <w:tc>
          <w:tcPr>
            <w:tcW w:w="850" w:type="dxa"/>
          </w:tcPr>
          <w:p w14:paraId="385126D3" w14:textId="01DABA91" w:rsidR="00365FE0" w:rsidRDefault="00524709" w:rsidP="00524709">
            <w:pPr>
              <w:ind w:firstLine="0"/>
              <w:jc w:val="center"/>
            </w:pPr>
            <w:r>
              <w:t>364 V</w:t>
            </w:r>
          </w:p>
        </w:tc>
        <w:tc>
          <w:tcPr>
            <w:tcW w:w="992" w:type="dxa"/>
          </w:tcPr>
          <w:p w14:paraId="1C4B4B84" w14:textId="3F340805" w:rsidR="00365FE0" w:rsidRDefault="00524709" w:rsidP="00524709">
            <w:pPr>
              <w:ind w:firstLine="0"/>
              <w:jc w:val="center"/>
            </w:pPr>
            <w:r>
              <w:t>12.12 V</w:t>
            </w:r>
          </w:p>
        </w:tc>
        <w:tc>
          <w:tcPr>
            <w:tcW w:w="1134" w:type="dxa"/>
          </w:tcPr>
          <w:p w14:paraId="0F9CCFC9" w14:textId="664793D9" w:rsidR="00365FE0" w:rsidRDefault="00524709" w:rsidP="00524709">
            <w:pPr>
              <w:ind w:firstLine="0"/>
              <w:jc w:val="center"/>
            </w:pPr>
            <w:r>
              <w:t xml:space="preserve">300 </w:t>
            </w:r>
            <w:proofErr w:type="spellStart"/>
            <w:r>
              <w:t>mA</w:t>
            </w:r>
            <w:proofErr w:type="spellEnd"/>
          </w:p>
        </w:tc>
        <w:tc>
          <w:tcPr>
            <w:tcW w:w="1204" w:type="dxa"/>
          </w:tcPr>
          <w:p w14:paraId="0DDC1AC7" w14:textId="0110658D" w:rsidR="00365FE0" w:rsidRDefault="00524709" w:rsidP="00524709">
            <w:pPr>
              <w:ind w:firstLine="0"/>
              <w:jc w:val="center"/>
            </w:pPr>
            <w:r>
              <w:t xml:space="preserve">3636 </w:t>
            </w:r>
            <w:proofErr w:type="spellStart"/>
            <w:r>
              <w:t>mW</w:t>
            </w:r>
            <w:proofErr w:type="spellEnd"/>
          </w:p>
        </w:tc>
        <w:tc>
          <w:tcPr>
            <w:tcW w:w="1347" w:type="dxa"/>
          </w:tcPr>
          <w:p w14:paraId="4FFC0614" w14:textId="3DFEC6F4" w:rsidR="00365FE0" w:rsidRDefault="00524709" w:rsidP="00524709">
            <w:pPr>
              <w:ind w:firstLine="0"/>
              <w:jc w:val="center"/>
            </w:pPr>
            <w:r>
              <w:t xml:space="preserve">519.4 </w:t>
            </w:r>
            <w:proofErr w:type="spellStart"/>
            <w:r>
              <w:t>mW</w:t>
            </w:r>
            <w:proofErr w:type="spellEnd"/>
          </w:p>
        </w:tc>
        <w:tc>
          <w:tcPr>
            <w:tcW w:w="1276" w:type="dxa"/>
          </w:tcPr>
          <w:p w14:paraId="1282198A" w14:textId="06FBFB00" w:rsidR="00365FE0" w:rsidRDefault="00524709" w:rsidP="00524709">
            <w:pPr>
              <w:ind w:firstLine="0"/>
              <w:jc w:val="center"/>
            </w:pPr>
            <w:r>
              <w:t xml:space="preserve">401.5 </w:t>
            </w:r>
            <w:proofErr w:type="spellStart"/>
            <w:r>
              <w:t>mW</w:t>
            </w:r>
            <w:proofErr w:type="spellEnd"/>
          </w:p>
        </w:tc>
        <w:tc>
          <w:tcPr>
            <w:tcW w:w="850" w:type="dxa"/>
          </w:tcPr>
          <w:p w14:paraId="241A88AB" w14:textId="1A55956B" w:rsidR="00365FE0" w:rsidRDefault="00524709" w:rsidP="00524709">
            <w:pPr>
              <w:ind w:firstLine="0"/>
              <w:jc w:val="center"/>
            </w:pPr>
            <w:r>
              <w:t>25 %</w:t>
            </w:r>
          </w:p>
        </w:tc>
      </w:tr>
    </w:tbl>
    <w:p w14:paraId="2BBEFD56" w14:textId="77777777" w:rsidR="00365FE0" w:rsidRDefault="00365FE0" w:rsidP="008A4647"/>
    <w:p w14:paraId="1C7FC585" w14:textId="2DF6CF47" w:rsidR="008A4647" w:rsidRDefault="008A4647" w:rsidP="008A4647">
      <w:r>
        <w:t>El rendimiento presentado del 25 % resulta de considerar, como ya se ha mencionado anteriormente, la potencia consumida por las resistencias de sangrado como “potencia útil”, lo que permite estimar cuál es el consumo del resto de los componentes. Esta estimación arroja un consumo por parte de los circuitos asociados al Puente H y al transformador de 2.715 W en régimen de lazo abierto.</w:t>
      </w:r>
    </w:p>
    <w:p w14:paraId="707AB01B" w14:textId="682A766E" w:rsidR="008A4647" w:rsidRPr="00FD782E" w:rsidRDefault="008A4647" w:rsidP="008A4647">
      <w:r>
        <w:lastRenderedPageBreak/>
        <w:t xml:space="preserve">Por </w:t>
      </w:r>
      <w:r w:rsidRPr="00FD782E">
        <w:t>su parte</w:t>
      </w:r>
      <w:r w:rsidR="00204295">
        <w:t>,</w:t>
      </w:r>
      <w:r w:rsidRPr="00FD782E">
        <w:t xml:space="preserve"> los ensayo</w:t>
      </w:r>
      <w:r w:rsidR="00204295">
        <w:t xml:space="preserve">s en lazo cerrado </w:t>
      </w:r>
      <w:r w:rsidR="00204295" w:rsidRPr="00FD782E">
        <w:t>e</w:t>
      </w:r>
      <w:r w:rsidR="00204295">
        <w:t>n</w:t>
      </w:r>
      <w:r w:rsidR="00204295" w:rsidRPr="00FD782E">
        <w:t xml:space="preserve"> vacío </w:t>
      </w:r>
      <w:r w:rsidR="00204295">
        <w:t>de la fuente, arrojaron los valores que se presentan</w:t>
      </w:r>
      <w:r w:rsidRPr="00FD782E">
        <w:t xml:space="preserve"> a continuación en la</w:t>
      </w:r>
      <w:r w:rsidR="00FD782E" w:rsidRPr="00FD782E">
        <w:t xml:space="preserve"> </w:t>
      </w:r>
      <w:r w:rsidR="00FD782E" w:rsidRPr="00FD782E">
        <w:fldChar w:fldCharType="begin"/>
      </w:r>
      <w:r w:rsidR="00FD782E" w:rsidRPr="00FD782E">
        <w:instrText xml:space="preserve"> REF _Ref185027136 \h </w:instrText>
      </w:r>
      <w:r w:rsidR="00FD782E">
        <w:instrText xml:space="preserve"> \* MERGEFORMAT </w:instrText>
      </w:r>
      <w:r w:rsidR="00FD782E" w:rsidRPr="00FD782E">
        <w:fldChar w:fldCharType="separate"/>
      </w:r>
      <w:r w:rsidR="00FD782E" w:rsidRPr="00FD782E">
        <w:rPr>
          <w:color w:val="000000" w:themeColor="text1"/>
        </w:rPr>
        <w:t xml:space="preserve">Tabla </w:t>
      </w:r>
      <w:r w:rsidR="00FD782E" w:rsidRPr="00FD782E">
        <w:rPr>
          <w:color w:val="0070C0"/>
          <w:u w:val="single"/>
        </w:rPr>
        <w:t>(</w:t>
      </w:r>
      <w:r w:rsidR="00FD782E" w:rsidRPr="00FD782E">
        <w:rPr>
          <w:noProof/>
          <w:color w:val="0070C0"/>
          <w:u w:val="single"/>
        </w:rPr>
        <w:t>3</w:t>
      </w:r>
      <w:r w:rsidR="00FD782E" w:rsidRPr="00FD782E">
        <w:rPr>
          <w:color w:val="0070C0"/>
          <w:u w:val="single"/>
        </w:rPr>
        <w:noBreakHyphen/>
      </w:r>
      <w:r w:rsidR="00FD782E" w:rsidRPr="00FD782E">
        <w:rPr>
          <w:noProof/>
          <w:color w:val="0070C0"/>
          <w:u w:val="single"/>
        </w:rPr>
        <w:t>7</w:t>
      </w:r>
      <w:r w:rsidR="00FD782E" w:rsidRPr="00FD782E">
        <w:fldChar w:fldCharType="end"/>
      </w:r>
      <w:r w:rsidR="00FD782E" w:rsidRPr="00FD782E">
        <w:rPr>
          <w:color w:val="0070C0"/>
          <w:u w:val="single"/>
        </w:rPr>
        <w:t>)</w:t>
      </w:r>
      <w:r w:rsidRPr="00FD782E">
        <w:t>:</w:t>
      </w:r>
    </w:p>
    <w:p w14:paraId="3241FF26" w14:textId="6E070279" w:rsidR="00FD782E" w:rsidRPr="00FD782E" w:rsidRDefault="00FD782E" w:rsidP="00FD782E">
      <w:pPr>
        <w:pStyle w:val="Descripcin"/>
        <w:keepNext/>
        <w:ind w:left="567" w:right="566" w:firstLine="0"/>
        <w:jc w:val="center"/>
        <w:rPr>
          <w:i w:val="0"/>
          <w:color w:val="000000" w:themeColor="text1"/>
          <w:sz w:val="22"/>
        </w:rPr>
      </w:pPr>
      <w:bookmarkStart w:id="486" w:name="_Ref185027136"/>
      <w:r w:rsidRPr="00FD782E">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7</w:t>
      </w:r>
      <w:r w:rsidR="00176E96">
        <w:rPr>
          <w:color w:val="000000" w:themeColor="text1"/>
          <w:sz w:val="22"/>
        </w:rPr>
        <w:fldChar w:fldCharType="end"/>
      </w:r>
      <w:bookmarkEnd w:id="486"/>
      <w:r w:rsidRPr="00FD782E">
        <w:rPr>
          <w:color w:val="000000" w:themeColor="text1"/>
          <w:sz w:val="22"/>
        </w:rPr>
        <w:t>:</w:t>
      </w:r>
      <w:r w:rsidRPr="00FD782E">
        <w:rPr>
          <w:i w:val="0"/>
          <w:color w:val="000000" w:themeColor="text1"/>
          <w:sz w:val="22"/>
        </w:rPr>
        <w:t xml:space="preserve"> Valores medidos de consumo de la fuente de alimentación en vacío y lazo cerrad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76"/>
        <w:gridCol w:w="1347"/>
        <w:gridCol w:w="1276"/>
        <w:gridCol w:w="850"/>
      </w:tblGrid>
      <w:tr w:rsidR="008A4647" w14:paraId="225DAEFF" w14:textId="77777777" w:rsidTr="00C17C22">
        <w:trPr>
          <w:jc w:val="center"/>
        </w:trPr>
        <w:tc>
          <w:tcPr>
            <w:tcW w:w="988" w:type="dxa"/>
          </w:tcPr>
          <w:p w14:paraId="34A2142E"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850" w:type="dxa"/>
          </w:tcPr>
          <w:p w14:paraId="48ED03E6"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992" w:type="dxa"/>
          </w:tcPr>
          <w:p w14:paraId="47BB6A91" w14:textId="77777777" w:rsidR="008A4647" w:rsidRPr="00365FE0" w:rsidRDefault="008A4647" w:rsidP="008A4647">
            <w:pPr>
              <w:ind w:firstLine="0"/>
              <w:jc w:val="center"/>
              <w:rPr>
                <w:b/>
              </w:rPr>
            </w:pPr>
            <w:proofErr w:type="spellStart"/>
            <w:r w:rsidRPr="00365FE0">
              <w:rPr>
                <w:b/>
              </w:rPr>
              <w:t>Vbat</w:t>
            </w:r>
            <w:proofErr w:type="spellEnd"/>
          </w:p>
        </w:tc>
        <w:tc>
          <w:tcPr>
            <w:tcW w:w="1134" w:type="dxa"/>
          </w:tcPr>
          <w:p w14:paraId="7BF4189C" w14:textId="77777777" w:rsidR="008A4647" w:rsidRPr="00365FE0" w:rsidRDefault="008A4647" w:rsidP="008A4647">
            <w:pPr>
              <w:ind w:firstLine="0"/>
              <w:jc w:val="center"/>
              <w:rPr>
                <w:b/>
              </w:rPr>
            </w:pPr>
            <w:proofErr w:type="spellStart"/>
            <w:r w:rsidRPr="00365FE0">
              <w:rPr>
                <w:b/>
              </w:rPr>
              <w:t>Ibat</w:t>
            </w:r>
            <w:proofErr w:type="spellEnd"/>
          </w:p>
        </w:tc>
        <w:tc>
          <w:tcPr>
            <w:tcW w:w="1276" w:type="dxa"/>
          </w:tcPr>
          <w:p w14:paraId="5E611401" w14:textId="77777777" w:rsidR="008A4647" w:rsidRPr="00365FE0" w:rsidRDefault="008A4647" w:rsidP="008A4647">
            <w:pPr>
              <w:ind w:firstLine="0"/>
              <w:jc w:val="center"/>
              <w:rPr>
                <w:b/>
              </w:rPr>
            </w:pPr>
            <w:proofErr w:type="spellStart"/>
            <w:r w:rsidRPr="00365FE0">
              <w:rPr>
                <w:b/>
              </w:rPr>
              <w:t>Pbat</w:t>
            </w:r>
            <w:proofErr w:type="spellEnd"/>
          </w:p>
        </w:tc>
        <w:tc>
          <w:tcPr>
            <w:tcW w:w="1347" w:type="dxa"/>
          </w:tcPr>
          <w:p w14:paraId="4D49439A" w14:textId="77777777" w:rsidR="008A4647" w:rsidRPr="00365FE0" w:rsidRDefault="008A4647" w:rsidP="008A4647">
            <w:pPr>
              <w:ind w:firstLine="0"/>
              <w:jc w:val="center"/>
              <w:rPr>
                <w:b/>
              </w:rPr>
            </w:pPr>
            <w:r w:rsidRPr="00365FE0">
              <w:rPr>
                <w:b/>
              </w:rPr>
              <w:t>P(R1-R2)</w:t>
            </w:r>
          </w:p>
        </w:tc>
        <w:tc>
          <w:tcPr>
            <w:tcW w:w="1276" w:type="dxa"/>
          </w:tcPr>
          <w:p w14:paraId="0EB3519A" w14:textId="77777777" w:rsidR="008A4647" w:rsidRPr="00365FE0" w:rsidRDefault="008A4647" w:rsidP="008A4647">
            <w:pPr>
              <w:ind w:firstLine="0"/>
              <w:jc w:val="center"/>
              <w:rPr>
                <w:b/>
              </w:rPr>
            </w:pPr>
            <w:r w:rsidRPr="00365FE0">
              <w:rPr>
                <w:b/>
              </w:rPr>
              <w:t>P(R3-R4)</w:t>
            </w:r>
          </w:p>
        </w:tc>
        <w:tc>
          <w:tcPr>
            <w:tcW w:w="850" w:type="dxa"/>
          </w:tcPr>
          <w:p w14:paraId="104E2E94" w14:textId="77777777" w:rsidR="008A4647" w:rsidRPr="00365FE0" w:rsidRDefault="008A4647" w:rsidP="008A4647">
            <w:pPr>
              <w:ind w:firstLine="0"/>
              <w:jc w:val="center"/>
              <w:rPr>
                <w:b/>
              </w:rPr>
            </w:pPr>
            <w:r w:rsidRPr="00365FE0">
              <w:rPr>
                <w:rFonts w:ascii="Calibri" w:hAnsi="Calibri" w:cs="Calibri"/>
                <w:b/>
              </w:rPr>
              <w:t>Ꞃ</w:t>
            </w:r>
            <w:r w:rsidRPr="00365FE0">
              <w:rPr>
                <w:b/>
              </w:rPr>
              <w:t>%</w:t>
            </w:r>
          </w:p>
        </w:tc>
      </w:tr>
      <w:tr w:rsidR="008A4647" w14:paraId="212090D6" w14:textId="77777777" w:rsidTr="00C17C22">
        <w:trPr>
          <w:jc w:val="center"/>
        </w:trPr>
        <w:tc>
          <w:tcPr>
            <w:tcW w:w="988" w:type="dxa"/>
          </w:tcPr>
          <w:p w14:paraId="7F0F2E32" w14:textId="6D43F682" w:rsidR="008A4647" w:rsidRDefault="008A4647" w:rsidP="008A4647">
            <w:pPr>
              <w:ind w:firstLine="0"/>
              <w:jc w:val="center"/>
            </w:pPr>
            <w:r>
              <w:t>72 V</w:t>
            </w:r>
          </w:p>
        </w:tc>
        <w:tc>
          <w:tcPr>
            <w:tcW w:w="850" w:type="dxa"/>
          </w:tcPr>
          <w:p w14:paraId="046C31E6" w14:textId="5FC4D033" w:rsidR="008A4647" w:rsidRDefault="008A4647" w:rsidP="008A4647">
            <w:pPr>
              <w:ind w:firstLine="0"/>
              <w:jc w:val="center"/>
            </w:pPr>
            <w:r>
              <w:t>223 V</w:t>
            </w:r>
          </w:p>
        </w:tc>
        <w:tc>
          <w:tcPr>
            <w:tcW w:w="992" w:type="dxa"/>
          </w:tcPr>
          <w:p w14:paraId="45C2F03D" w14:textId="0531CFB0" w:rsidR="008A4647" w:rsidRDefault="008A4647" w:rsidP="008A4647">
            <w:pPr>
              <w:ind w:firstLine="0"/>
              <w:jc w:val="center"/>
            </w:pPr>
            <w:r>
              <w:t>11.3 V</w:t>
            </w:r>
          </w:p>
        </w:tc>
        <w:tc>
          <w:tcPr>
            <w:tcW w:w="1134" w:type="dxa"/>
          </w:tcPr>
          <w:p w14:paraId="62872A07" w14:textId="33CA378D" w:rsidR="008A4647" w:rsidRDefault="008A4647" w:rsidP="008A4647">
            <w:pPr>
              <w:ind w:firstLine="0"/>
              <w:jc w:val="center"/>
            </w:pPr>
            <w:r>
              <w:t xml:space="preserve">75 </w:t>
            </w:r>
            <w:proofErr w:type="spellStart"/>
            <w:r>
              <w:t>mA</w:t>
            </w:r>
            <w:proofErr w:type="spellEnd"/>
          </w:p>
        </w:tc>
        <w:tc>
          <w:tcPr>
            <w:tcW w:w="1276" w:type="dxa"/>
          </w:tcPr>
          <w:p w14:paraId="76642E86" w14:textId="0AB77DDA" w:rsidR="008A4647" w:rsidRDefault="00C17C22" w:rsidP="008A4647">
            <w:pPr>
              <w:ind w:firstLine="0"/>
              <w:jc w:val="center"/>
            </w:pPr>
            <w:r>
              <w:t>847.5</w:t>
            </w:r>
            <w:r w:rsidR="008A4647">
              <w:t xml:space="preserve"> </w:t>
            </w:r>
            <w:proofErr w:type="spellStart"/>
            <w:r w:rsidR="008A4647">
              <w:t>mW</w:t>
            </w:r>
            <w:proofErr w:type="spellEnd"/>
          </w:p>
        </w:tc>
        <w:tc>
          <w:tcPr>
            <w:tcW w:w="1347" w:type="dxa"/>
          </w:tcPr>
          <w:p w14:paraId="7C59BEAA" w14:textId="2BAD3289" w:rsidR="008A4647" w:rsidRDefault="00C17C22" w:rsidP="008A4647">
            <w:pPr>
              <w:ind w:firstLine="0"/>
              <w:jc w:val="center"/>
            </w:pPr>
            <w:r>
              <w:t>15.7</w:t>
            </w:r>
            <w:r w:rsidR="008A4647">
              <w:t xml:space="preserve"> </w:t>
            </w:r>
            <w:proofErr w:type="spellStart"/>
            <w:r w:rsidR="008A4647">
              <w:t>mW</w:t>
            </w:r>
            <w:proofErr w:type="spellEnd"/>
          </w:p>
        </w:tc>
        <w:tc>
          <w:tcPr>
            <w:tcW w:w="1276" w:type="dxa"/>
          </w:tcPr>
          <w:p w14:paraId="19F486DB" w14:textId="6197EEC5" w:rsidR="008A4647" w:rsidRDefault="00C17C22" w:rsidP="008A4647">
            <w:pPr>
              <w:ind w:firstLine="0"/>
              <w:jc w:val="center"/>
            </w:pPr>
            <w:r>
              <w:t>150.7</w:t>
            </w:r>
            <w:r w:rsidR="008A4647">
              <w:t xml:space="preserve"> </w:t>
            </w:r>
            <w:proofErr w:type="spellStart"/>
            <w:r w:rsidR="008A4647">
              <w:t>mW</w:t>
            </w:r>
            <w:proofErr w:type="spellEnd"/>
          </w:p>
        </w:tc>
        <w:tc>
          <w:tcPr>
            <w:tcW w:w="850" w:type="dxa"/>
          </w:tcPr>
          <w:p w14:paraId="54E64637" w14:textId="237D8738" w:rsidR="008A4647" w:rsidRDefault="008A4647" w:rsidP="00C17C22">
            <w:pPr>
              <w:ind w:firstLine="0"/>
              <w:jc w:val="center"/>
            </w:pPr>
            <w:r>
              <w:t>2</w:t>
            </w:r>
            <w:r w:rsidR="00C17C22">
              <w:t>0</w:t>
            </w:r>
            <w:r>
              <w:t xml:space="preserve"> %</w:t>
            </w:r>
          </w:p>
        </w:tc>
      </w:tr>
    </w:tbl>
    <w:p w14:paraId="3C7376D1" w14:textId="77777777" w:rsidR="008A4647" w:rsidRDefault="008A4647" w:rsidP="008A4647"/>
    <w:p w14:paraId="204BCE52" w14:textId="3A75B4EF" w:rsidR="0015508C" w:rsidRPr="0015508C" w:rsidRDefault="00204295" w:rsidP="00173D53">
      <w:r>
        <w:t xml:space="preserve">Bajo el mismo concepto de tomar la potencia de las resistencias de sangrado como útil, el rendimiento expuesto el levemente menor que en lazo abierto, sin embargo el consumo de potencia en términos absolutos de </w:t>
      </w:r>
      <w:r w:rsidR="00173D53">
        <w:t>circuito</w:t>
      </w:r>
      <w:r>
        <w:t xml:space="preserve"> para su funcionamiento en vacío es notablemente menor, puntualmente un 76.7 % menor, lo que en primera instancia mejoraría en gran medida la autonomía del banco de baterías</w:t>
      </w:r>
      <w:r w:rsidR="00173D53">
        <w:t xml:space="preserve"> responsable de alimentar externamente q todo el sistema.</w:t>
      </w:r>
    </w:p>
    <w:p w14:paraId="03069D7A" w14:textId="23D8F4D8"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abierto</w:t>
      </w:r>
    </w:p>
    <w:p w14:paraId="50AAFCAE" w14:textId="26EA5FD0" w:rsidR="00173D53" w:rsidRPr="00EB7066" w:rsidRDefault="00EB7066" w:rsidP="00173D53">
      <w:pPr>
        <w:rPr>
          <w:color w:val="000000" w:themeColor="text1"/>
        </w:rPr>
      </w:pPr>
      <w:r>
        <w:rPr>
          <w:noProof/>
          <w:lang w:val="es-AR"/>
        </w:rPr>
        <mc:AlternateContent>
          <mc:Choice Requires="wpg">
            <w:drawing>
              <wp:anchor distT="0" distB="0" distL="114300" distR="114300" simplePos="0" relativeHeight="251928576" behindDoc="0" locked="0" layoutInCell="1" allowOverlap="1" wp14:anchorId="08DE4979" wp14:editId="1FB218DD">
                <wp:simplePos x="0" y="0"/>
                <wp:positionH relativeFrom="margin">
                  <wp:align>center</wp:align>
                </wp:positionH>
                <wp:positionV relativeFrom="paragraph">
                  <wp:posOffset>1548382</wp:posOffset>
                </wp:positionV>
                <wp:extent cx="4445000" cy="2777706"/>
                <wp:effectExtent l="0" t="19050" r="0" b="3810"/>
                <wp:wrapNone/>
                <wp:docPr id="380" name="Grupo 380"/>
                <wp:cNvGraphicFramePr/>
                <a:graphic xmlns:a="http://schemas.openxmlformats.org/drawingml/2006/main">
                  <a:graphicData uri="http://schemas.microsoft.com/office/word/2010/wordprocessingGroup">
                    <wpg:wgp>
                      <wpg:cNvGrpSpPr/>
                      <wpg:grpSpPr>
                        <a:xfrm>
                          <a:off x="0" y="0"/>
                          <a:ext cx="4445000" cy="2777706"/>
                          <a:chOff x="0" y="0"/>
                          <a:chExt cx="4445000" cy="2777706"/>
                        </a:xfrm>
                      </wpg:grpSpPr>
                      <pic:pic xmlns:pic="http://schemas.openxmlformats.org/drawingml/2006/picture">
                        <pic:nvPicPr>
                          <pic:cNvPr id="377" name="Imagen 377"/>
                          <pic:cNvPicPr>
                            <a:picLocks noChangeAspect="1"/>
                          </pic:cNvPicPr>
                        </pic:nvPicPr>
                        <pic:blipFill>
                          <a:blip r:embed="rId226">
                            <a:extLst>
                              <a:ext uri="{28A0092B-C50C-407E-A947-70E740481C1C}">
                                <a14:useLocalDpi xmlns:a14="http://schemas.microsoft.com/office/drawing/2010/main" val="0"/>
                              </a:ext>
                            </a:extLst>
                          </a:blip>
                          <a:srcRect/>
                          <a:stretch>
                            <a:fillRect/>
                          </a:stretch>
                        </pic:blipFill>
                        <pic:spPr bwMode="auto">
                          <a:xfrm>
                            <a:off x="414068" y="0"/>
                            <a:ext cx="3608705" cy="2169160"/>
                          </a:xfrm>
                          <a:prstGeom prst="rect">
                            <a:avLst/>
                          </a:prstGeom>
                          <a:noFill/>
                          <a:ln>
                            <a:solidFill>
                              <a:schemeClr val="tx1"/>
                            </a:solidFill>
                          </a:ln>
                        </pic:spPr>
                      </pic:pic>
                      <wps:wsp>
                        <wps:cNvPr id="379" name="Cuadro de texto 379"/>
                        <wps:cNvSpPr txBox="1"/>
                        <wps:spPr>
                          <a:xfrm>
                            <a:off x="0" y="2242476"/>
                            <a:ext cx="4445000" cy="535230"/>
                          </a:xfrm>
                          <a:prstGeom prst="rect">
                            <a:avLst/>
                          </a:prstGeom>
                          <a:solidFill>
                            <a:prstClr val="white"/>
                          </a:solidFill>
                          <a:ln>
                            <a:noFill/>
                          </a:ln>
                          <a:effectLst/>
                        </wps:spPr>
                        <wps:txbx>
                          <w:txbxContent>
                            <w:p w14:paraId="675E94B7" w14:textId="481FE7F6" w:rsidR="00F73331" w:rsidRPr="0015508C" w:rsidRDefault="00F73331" w:rsidP="0015508C">
                              <w:pPr>
                                <w:pStyle w:val="Descripcin"/>
                                <w:ind w:firstLine="0"/>
                                <w:jc w:val="center"/>
                                <w:rPr>
                                  <w:i w:val="0"/>
                                  <w:noProof/>
                                  <w:color w:val="000000" w:themeColor="text1"/>
                                  <w:sz w:val="32"/>
                                  <w:szCs w:val="24"/>
                                </w:rPr>
                              </w:pPr>
                              <w:bookmarkStart w:id="487" w:name="_Ref185034362"/>
                              <w:bookmarkStart w:id="488"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88"/>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DE4979" id="Grupo 380" o:spid="_x0000_s1143" style="position:absolute;left:0;text-align:left;margin-left:0;margin-top:121.9pt;width:350pt;height:218.7pt;z-index:251928576;mso-position-horizontal:center;mso-position-horizontal-relative:margin;mso-height-relative:margin" coordsize="44450,2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">
                <v:shape id="Imagen 377" o:spid="_x0000_s1144" type="#_x0000_t75" style="position:absolute;left:4140;width:36087;height:21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2X63DAAAA3AAAAA8AAABkcnMvZG93bnJldi54bWxEj1uLwjAUhN8X/A/hCL6tqResVKPIQmHf&#10;ZL2Aj4fm2Babk9JEjf76jSD4OMzMN8xyHUwjbtS52rKC0TABQVxYXXOp4LDPv+cgnEfW2FgmBQ9y&#10;sF71vpaYaXvnP7rtfCkihF2GCirv20xKV1Rk0A1tSxy9s+0M+ii7UuoO7xFuGjlOkpk0WHNcqLCl&#10;n4qKy+5qFEwb50JyDPqS5ynP9qfndTt+KjXoh80ChKfgP+F3+1crmKQpvM7EIy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bZfrcMAAADcAAAADwAAAAAAAAAAAAAAAACf&#10;AgAAZHJzL2Rvd25yZXYueG1sUEsFBgAAAAAEAAQA9wAAAI8DAAAAAA==&#10;" stroked="t" strokecolor="black [3213]">
                  <v:imagedata r:id="rId227" o:title=""/>
                  <v:path arrowok="t"/>
                </v:shape>
                <v:shape id="Cuadro de texto 379" o:spid="_x0000_s1145" type="#_x0000_t202" style="position:absolute;top:22424;width:44450;height:5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8CCsYA&#10;AADcAAAADwAAAGRycy9kb3ducmV2LnhtbESPT2vCQBTE7wW/w/KEXqRuVFCbuor1D/TQHmLF8yP7&#10;TILZt2F3NfHbuwWhx2FmfsMsVp2pxY2crywrGA0TEMS51RUXCo6/+7c5CB+QNdaWScGdPKyWvZcF&#10;ptq2nNHtEAoRIexTVFCG0KRS+rwkg35oG+Lona0zGKJ0hdQO2wg3tRwnyVQarDgulNjQpqT8crga&#10;BdOtu7YZbwbb4+4bf5pifPq8n5R67XfrDxCBuvAffra/tILJ7B3+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8CCsYAAADcAAAADwAAAAAAAAAAAAAAAACYAgAAZHJz&#10;L2Rvd25yZXYueG1sUEsFBgAAAAAEAAQA9QAAAIsDAAAAAA==&#10;" stroked="f">
                  <v:textbox inset="0,0,0,0">
                    <w:txbxContent>
                      <w:p w14:paraId="675E94B7" w14:textId="481FE7F6" w:rsidR="00F73331" w:rsidRPr="0015508C" w:rsidRDefault="00F73331" w:rsidP="0015508C">
                        <w:pPr>
                          <w:pStyle w:val="Descripcin"/>
                          <w:ind w:firstLine="0"/>
                          <w:jc w:val="center"/>
                          <w:rPr>
                            <w:i w:val="0"/>
                            <w:noProof/>
                            <w:color w:val="000000" w:themeColor="text1"/>
                            <w:sz w:val="32"/>
                            <w:szCs w:val="24"/>
                          </w:rPr>
                        </w:pPr>
                        <w:bookmarkStart w:id="489" w:name="_Ref185034362"/>
                        <w:bookmarkStart w:id="490"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90"/>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9"/>
                      </w:p>
                    </w:txbxContent>
                  </v:textbox>
                </v:shape>
                <w10:wrap anchorx="margin"/>
              </v:group>
            </w:pict>
          </mc:Fallback>
        </mc:AlternateContent>
      </w:r>
      <w:r>
        <w:t xml:space="preserve">Saliendo de los rendimientos que pueden evaluarse a partir de la fuente de alimentación en vacío, resulta importante conocer </w:t>
      </w:r>
      <w:r w:rsidR="006D4CA1">
        <w:t>cuál</w:t>
      </w:r>
      <w:r>
        <w:t xml:space="preserve"> es el desempeño bajo carga, tanto en régimen equilibrado como desequilibrado. Con este objetivo, unificando los valores de rendimientos calculados para los relevamientos realizados en lazo abierto para las tres configuraciones de carga; equilibradas, desequilibradas sobre V</w:t>
      </w:r>
      <w:r w:rsidRPr="00EB7066">
        <w:rPr>
          <w:vertAlign w:val="subscript"/>
        </w:rPr>
        <w:t>AT</w:t>
      </w:r>
      <w:r>
        <w:t>+ y desequilibradas sobre V</w:t>
      </w:r>
      <w:r w:rsidRPr="00EB7066">
        <w:rPr>
          <w:vertAlign w:val="subscript"/>
        </w:rPr>
        <w:t>AT</w:t>
      </w:r>
      <w:r>
        <w:t xml:space="preserve">-, se obtuvieron los resultados que se presentan </w:t>
      </w:r>
      <w:r w:rsidRPr="00EB7066">
        <w:t xml:space="preserve">en la </w:t>
      </w:r>
      <w:r w:rsidRPr="00EB7066">
        <w:fldChar w:fldCharType="begin"/>
      </w:r>
      <w:r w:rsidRPr="00EB7066">
        <w:instrText xml:space="preserve"> REF _Ref185034369 \h </w:instrText>
      </w:r>
      <w:r>
        <w:instrText xml:space="preserve"> \* MERGEFORMAT </w:instrText>
      </w:r>
      <w:r w:rsidRPr="00EB7066">
        <w:fldChar w:fldCharType="separate"/>
      </w:r>
      <w:r w:rsidRPr="00EB7066">
        <w:rPr>
          <w:color w:val="000000" w:themeColor="text1"/>
        </w:rPr>
        <w:t xml:space="preserve">Fig. </w:t>
      </w:r>
      <w:r w:rsidRPr="00EB7066">
        <w:rPr>
          <w:color w:val="0070C0"/>
          <w:u w:val="single"/>
        </w:rPr>
        <w:t>(</w:t>
      </w:r>
      <w:r w:rsidRPr="00EB7066">
        <w:rPr>
          <w:noProof/>
          <w:color w:val="0070C0"/>
          <w:u w:val="single"/>
        </w:rPr>
        <w:t>3</w:t>
      </w:r>
      <w:r w:rsidRPr="00EB7066">
        <w:rPr>
          <w:color w:val="0070C0"/>
          <w:u w:val="single"/>
        </w:rPr>
        <w:noBreakHyphen/>
      </w:r>
      <w:r w:rsidRPr="00EB7066">
        <w:rPr>
          <w:noProof/>
          <w:color w:val="0070C0"/>
          <w:u w:val="single"/>
        </w:rPr>
        <w:t>15</w:t>
      </w:r>
      <w:r w:rsidRPr="00EB7066">
        <w:fldChar w:fldCharType="end"/>
      </w:r>
      <w:r w:rsidRPr="00EB7066">
        <w:rPr>
          <w:color w:val="0070C0"/>
          <w:u w:val="single"/>
        </w:rPr>
        <w:t>)</w:t>
      </w:r>
      <w:r>
        <w:rPr>
          <w:color w:val="000000" w:themeColor="text1"/>
        </w:rPr>
        <w:t>:</w:t>
      </w:r>
    </w:p>
    <w:p w14:paraId="5F512895" w14:textId="670D53F4" w:rsidR="00AB7A1B" w:rsidRDefault="00AB7A1B" w:rsidP="00AB7A1B"/>
    <w:p w14:paraId="1736E6E6" w14:textId="77777777" w:rsidR="0015508C" w:rsidRDefault="0015508C" w:rsidP="00AB7A1B"/>
    <w:p w14:paraId="3044C77E" w14:textId="77777777" w:rsidR="0015508C" w:rsidRDefault="0015508C" w:rsidP="00AB7A1B"/>
    <w:p w14:paraId="59A6009E" w14:textId="77777777" w:rsidR="0015508C" w:rsidRDefault="0015508C" w:rsidP="00AB7A1B"/>
    <w:p w14:paraId="5072910D" w14:textId="77777777" w:rsidR="0015508C" w:rsidRDefault="0015508C" w:rsidP="00AB7A1B"/>
    <w:p w14:paraId="56338FE4" w14:textId="09488453" w:rsidR="0015508C" w:rsidRDefault="0015508C" w:rsidP="00AB7A1B"/>
    <w:p w14:paraId="1323F473" w14:textId="544F1701" w:rsidR="0015508C" w:rsidRDefault="0015508C" w:rsidP="00AB7A1B"/>
    <w:p w14:paraId="6565925A" w14:textId="534396D9" w:rsidR="0015508C" w:rsidRDefault="0015508C" w:rsidP="00AB7A1B"/>
    <w:p w14:paraId="5A61AAF9" w14:textId="2E726A09" w:rsidR="00B42459" w:rsidRPr="00AB7A1B" w:rsidRDefault="00451D7E" w:rsidP="00BD7788">
      <w:r>
        <w:t>En los datos presentados puede verse como el rendimiento manifestado para carga</w:t>
      </w:r>
      <w:r w:rsidR="00C44DEC">
        <w:t>s</w:t>
      </w:r>
      <w:r>
        <w:t xml:space="preserve"> equilibradas es, para todos los valores de carga, de mayor valor que los logrados para cargas desequilibradas. De todas </w:t>
      </w:r>
      <w:r w:rsidR="00BD7788">
        <w:t>maneras</w:t>
      </w:r>
      <w:r>
        <w:t>, si bien existe esta diferencia, el rendimiento m</w:t>
      </w:r>
      <w:r w:rsidR="00BD7788">
        <w:t>ínimo</w:t>
      </w:r>
      <w:r>
        <w:t xml:space="preserve"> que se da para </w:t>
      </w:r>
      <w:r w:rsidR="00BD7788">
        <w:t xml:space="preserve">la carga </w:t>
      </w:r>
      <w:r w:rsidR="00BD7788">
        <w:lastRenderedPageBreak/>
        <w:t>desequilibrada sobre la salida V</w:t>
      </w:r>
      <w:r w:rsidR="00BD7788" w:rsidRPr="00BD7788">
        <w:rPr>
          <w:vertAlign w:val="subscript"/>
        </w:rPr>
        <w:t>AT</w:t>
      </w:r>
      <w:r w:rsidR="00BD7788">
        <w:t>+ llega a un valor de 37 % mientras que el máximo rendimiento para cargas equilibradas asciende hasta el 52 %, estableciendo ambos valores las cotas de rendimiento del sistema para cualquier régimen de carga dentro de los valores de R</w:t>
      </w:r>
      <w:r w:rsidR="00BD7788" w:rsidRPr="00BD7788">
        <w:rPr>
          <w:vertAlign w:val="subscript"/>
        </w:rPr>
        <w:t>L</w:t>
      </w:r>
      <w:r w:rsidR="00BD7788">
        <w:t xml:space="preserve"> ya detallados. </w:t>
      </w:r>
    </w:p>
    <w:p w14:paraId="2FD40579" w14:textId="7C04E270"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cerrado</w:t>
      </w:r>
    </w:p>
    <w:p w14:paraId="3089F6CE" w14:textId="1D637FCF" w:rsidR="003A143D" w:rsidRPr="003A143D" w:rsidRDefault="00C44DEC" w:rsidP="003A143D">
      <w:r>
        <w:rPr>
          <w:noProof/>
          <w:lang w:val="es-AR"/>
        </w:rPr>
        <mc:AlternateContent>
          <mc:Choice Requires="wpg">
            <w:drawing>
              <wp:anchor distT="0" distB="0" distL="114300" distR="114300" simplePos="0" relativeHeight="251931648" behindDoc="0" locked="0" layoutInCell="1" allowOverlap="1" wp14:anchorId="2169E21B" wp14:editId="0E708F02">
                <wp:simplePos x="0" y="0"/>
                <wp:positionH relativeFrom="margin">
                  <wp:align>center</wp:align>
                </wp:positionH>
                <wp:positionV relativeFrom="paragraph">
                  <wp:posOffset>704071</wp:posOffset>
                </wp:positionV>
                <wp:extent cx="4601210" cy="2717320"/>
                <wp:effectExtent l="0" t="19050" r="8890" b="6985"/>
                <wp:wrapNone/>
                <wp:docPr id="382" name="Grupo 382"/>
                <wp:cNvGraphicFramePr/>
                <a:graphic xmlns:a="http://schemas.openxmlformats.org/drawingml/2006/main">
                  <a:graphicData uri="http://schemas.microsoft.com/office/word/2010/wordprocessingGroup">
                    <wpg:wgp>
                      <wpg:cNvGrpSpPr/>
                      <wpg:grpSpPr>
                        <a:xfrm>
                          <a:off x="0" y="0"/>
                          <a:ext cx="4601210" cy="2717320"/>
                          <a:chOff x="0" y="0"/>
                          <a:chExt cx="4601210" cy="2717320"/>
                        </a:xfrm>
                      </wpg:grpSpPr>
                      <pic:pic xmlns:pic="http://schemas.openxmlformats.org/drawingml/2006/picture">
                        <pic:nvPicPr>
                          <pic:cNvPr id="378" name="Imagen 378"/>
                          <pic:cNvPicPr>
                            <a:picLocks noChangeAspect="1"/>
                          </pic:cNvPicPr>
                        </pic:nvPicPr>
                        <pic:blipFill>
                          <a:blip r:embed="rId228">
                            <a:extLst>
                              <a:ext uri="{28A0092B-C50C-407E-A947-70E740481C1C}">
                                <a14:useLocalDpi xmlns:a14="http://schemas.microsoft.com/office/drawing/2010/main" val="0"/>
                              </a:ext>
                            </a:extLst>
                          </a:blip>
                          <a:srcRect/>
                          <a:stretch>
                            <a:fillRect/>
                          </a:stretch>
                        </pic:blipFill>
                        <pic:spPr bwMode="auto">
                          <a:xfrm>
                            <a:off x="500332" y="0"/>
                            <a:ext cx="3609340" cy="2169795"/>
                          </a:xfrm>
                          <a:prstGeom prst="rect">
                            <a:avLst/>
                          </a:prstGeom>
                          <a:noFill/>
                          <a:ln>
                            <a:solidFill>
                              <a:schemeClr val="tx1"/>
                            </a:solidFill>
                          </a:ln>
                        </pic:spPr>
                      </pic:pic>
                      <wps:wsp>
                        <wps:cNvPr id="381" name="Cuadro de texto 381"/>
                        <wps:cNvSpPr txBox="1"/>
                        <wps:spPr>
                          <a:xfrm>
                            <a:off x="0" y="2216785"/>
                            <a:ext cx="4601210" cy="500535"/>
                          </a:xfrm>
                          <a:prstGeom prst="rect">
                            <a:avLst/>
                          </a:prstGeom>
                          <a:solidFill>
                            <a:prstClr val="white"/>
                          </a:solidFill>
                          <a:ln>
                            <a:noFill/>
                          </a:ln>
                          <a:effectLst/>
                        </wps:spPr>
                        <wps:txbx>
                          <w:txbxContent>
                            <w:p w14:paraId="6A4946C1" w14:textId="766E1439" w:rsidR="00F73331" w:rsidRPr="0015508C" w:rsidRDefault="00F73331" w:rsidP="0015508C">
                              <w:pPr>
                                <w:pStyle w:val="Descripcin"/>
                                <w:ind w:firstLine="0"/>
                                <w:jc w:val="center"/>
                                <w:rPr>
                                  <w:i w:val="0"/>
                                  <w:noProof/>
                                  <w:color w:val="000000" w:themeColor="text1"/>
                                  <w:sz w:val="32"/>
                                  <w:szCs w:val="24"/>
                                </w:rPr>
                              </w:pPr>
                              <w:bookmarkStart w:id="491"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91"/>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69E21B" id="Grupo 382" o:spid="_x0000_s1146" style="position:absolute;left:0;text-align:left;margin-left:0;margin-top:55.45pt;width:362.3pt;height:213.95pt;z-index:251931648;mso-position-horizontal:center;mso-position-horizontal-relative:margin;mso-height-relative:margin" coordsize="46012,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">
                <v:shape id="Imagen 378" o:spid="_x0000_s1147" type="#_x0000_t75" style="position:absolute;left:5003;width:36093;height:216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GydHCAAAA3AAAAA8AAABkcnMvZG93bnJldi54bWxET02LwjAQvS/4H8II3tZUhV2pRhFBdg8i&#10;aEU9js3Y1jaT0kTt+uvNYcHj431P562pxJ0aV1hWMOhHIIhTqwvOFOyT1ecYhPPIGivLpOCPHMxn&#10;nY8pxto+eEv3nc9ECGEXo4Lc+zqW0qU5GXR9WxMH7mIbgz7AJpO6wUcIN5UcRtGXNFhwaMixpmVO&#10;abm7GQWHjVsfk3P5g4fTqMTn8yrrYaJUr9suJiA8tf4t/nf/agWj77A2nAlHQM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xsnRwgAAANwAAAAPAAAAAAAAAAAAAAAAAJ8C&#10;AABkcnMvZG93bnJldi54bWxQSwUGAAAAAAQABAD3AAAAjgMAAAAA&#10;" stroked="t" strokecolor="black [3213]">
                  <v:imagedata r:id="rId229" o:title=""/>
                  <v:path arrowok="t"/>
                </v:shape>
                <v:shape id="Cuadro de texto 381" o:spid="_x0000_s1148" type="#_x0000_t202" style="position:absolute;top:22167;width:46012;height:5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K8YA&#10;AADcAAAADwAAAGRycy9kb3ducmV2LnhtbESPQWvCQBSE74X+h+UVvBTdmIKE1FWsVuihPSSK50f2&#10;NQlm34bdNYn/vlso9DjMzDfMejuZTgzkfGtZwXKRgCCurG65VnA+HecZCB+QNXaWScGdPGw3jw9r&#10;zLUduaChDLWIEPY5KmhC6HMpfdWQQb+wPXH0vq0zGKJ0tdQOxwg3nUyTZCUNthwXGuxp31B1LW9G&#10;wergbmPB++fD+f0Tv/o6vbzdL0rNnqbdK4hAU/gP/7U/tIKXbAm/Z+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x+K8YAAADcAAAADwAAAAAAAAAAAAAAAACYAgAAZHJz&#10;L2Rvd25yZXYueG1sUEsFBgAAAAAEAAQA9QAAAIsDAAAAAA==&#10;" stroked="f">
                  <v:textbox inset="0,0,0,0">
                    <w:txbxContent>
                      <w:p w14:paraId="6A4946C1" w14:textId="766E1439" w:rsidR="00F73331" w:rsidRPr="0015508C" w:rsidRDefault="00F73331" w:rsidP="0015508C">
                        <w:pPr>
                          <w:pStyle w:val="Descripcin"/>
                          <w:ind w:firstLine="0"/>
                          <w:jc w:val="center"/>
                          <w:rPr>
                            <w:i w:val="0"/>
                            <w:noProof/>
                            <w:color w:val="000000" w:themeColor="text1"/>
                            <w:sz w:val="32"/>
                            <w:szCs w:val="24"/>
                          </w:rPr>
                        </w:pPr>
                        <w:bookmarkStart w:id="492"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92"/>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v:textbox>
                </v:shape>
                <w10:wrap anchorx="margin"/>
              </v:group>
            </w:pict>
          </mc:Fallback>
        </mc:AlternateContent>
      </w:r>
      <w:r>
        <w:t xml:space="preserve">Prosiguiendo con la evaluación del rendimiento en régimen de operación, los resultados tanto para cargas equilibradas como desequilibradas en lazo cerrado se presentan seguidamente </w:t>
      </w:r>
      <w:r w:rsidRPr="00C44DEC">
        <w:t xml:space="preserve">en la </w:t>
      </w:r>
      <w:r w:rsidRPr="00C44DEC">
        <w:fldChar w:fldCharType="begin"/>
      </w:r>
      <w:r w:rsidRPr="00C44DEC">
        <w:instrText xml:space="preserve"> REF _Ref185035912 \h </w:instrText>
      </w:r>
      <w:r>
        <w:instrText xml:space="preserve"> \* MERGEFORMAT </w:instrText>
      </w:r>
      <w:r w:rsidRPr="00C44DEC">
        <w:fldChar w:fldCharType="separate"/>
      </w:r>
      <w:r w:rsidRPr="00C44DEC">
        <w:rPr>
          <w:color w:val="000000" w:themeColor="text1"/>
        </w:rPr>
        <w:t xml:space="preserve">Fig. </w:t>
      </w:r>
      <w:r w:rsidRPr="00C44DEC">
        <w:rPr>
          <w:color w:val="0070C0"/>
          <w:u w:val="single"/>
        </w:rPr>
        <w:t>(</w:t>
      </w:r>
      <w:r w:rsidRPr="00C44DEC">
        <w:rPr>
          <w:noProof/>
          <w:color w:val="0070C0"/>
          <w:u w:val="single"/>
        </w:rPr>
        <w:t>3</w:t>
      </w:r>
      <w:r w:rsidRPr="00C44DEC">
        <w:rPr>
          <w:color w:val="0070C0"/>
          <w:u w:val="single"/>
        </w:rPr>
        <w:noBreakHyphen/>
      </w:r>
      <w:r w:rsidRPr="00C44DEC">
        <w:rPr>
          <w:noProof/>
          <w:color w:val="0070C0"/>
          <w:u w:val="single"/>
        </w:rPr>
        <w:t>16</w:t>
      </w:r>
      <w:r w:rsidRPr="00C44DEC">
        <w:fldChar w:fldCharType="end"/>
      </w:r>
      <w:r w:rsidRPr="00C44DEC">
        <w:rPr>
          <w:color w:val="0070C0"/>
          <w:u w:val="single"/>
        </w:rPr>
        <w:t>)</w:t>
      </w:r>
      <w:r>
        <w:rPr>
          <w:color w:val="000000" w:themeColor="text1"/>
        </w:rPr>
        <w:t>:</w:t>
      </w:r>
    </w:p>
    <w:p w14:paraId="70C40A24" w14:textId="243EEEFF" w:rsidR="0015508C" w:rsidRDefault="0015508C" w:rsidP="00AB7A1B"/>
    <w:p w14:paraId="2BC5EDE2" w14:textId="00C6900E" w:rsidR="0015508C" w:rsidRDefault="0015508C" w:rsidP="00AB7A1B"/>
    <w:p w14:paraId="6343B2AB" w14:textId="1BE77048" w:rsidR="0015508C" w:rsidRDefault="0015508C" w:rsidP="00AB7A1B"/>
    <w:p w14:paraId="372A3379" w14:textId="77777777" w:rsidR="0015508C" w:rsidRDefault="0015508C" w:rsidP="00AB7A1B"/>
    <w:p w14:paraId="69056B44" w14:textId="409B4E95" w:rsidR="0015508C" w:rsidRDefault="0015508C" w:rsidP="00AB7A1B"/>
    <w:p w14:paraId="0FF10665" w14:textId="3357C3E9" w:rsidR="0015508C" w:rsidRDefault="0015508C" w:rsidP="00AB7A1B"/>
    <w:p w14:paraId="5F46B6D5" w14:textId="09405DBB" w:rsidR="00AB7A1B" w:rsidRDefault="00AB7A1B" w:rsidP="00AB7A1B"/>
    <w:p w14:paraId="6C93C936" w14:textId="77777777" w:rsidR="0015508C" w:rsidRPr="003A143D" w:rsidRDefault="0015508C" w:rsidP="00AB7A1B">
      <w:pPr>
        <w:rPr>
          <w:sz w:val="4"/>
        </w:rPr>
      </w:pPr>
    </w:p>
    <w:p w14:paraId="07F8F392" w14:textId="77777777" w:rsidR="003A143D" w:rsidRPr="003A143D" w:rsidRDefault="003A143D" w:rsidP="003A143D">
      <w:pPr>
        <w:rPr>
          <w:sz w:val="8"/>
        </w:rPr>
      </w:pPr>
    </w:p>
    <w:p w14:paraId="68B4CEEB" w14:textId="142A9954" w:rsidR="0015508C" w:rsidRPr="00AB7A1B" w:rsidRDefault="00C44DEC" w:rsidP="003A143D">
      <w:r>
        <w:t>Del mismo modo que para lazo abierto,</w:t>
      </w:r>
      <w:r w:rsidR="003A143D">
        <w:t xml:space="preserve"> el rendimiento manifestado para carga</w:t>
      </w:r>
      <w:r>
        <w:t>s</w:t>
      </w:r>
      <w:r w:rsidR="003A143D">
        <w:t xml:space="preserve"> equilibradas </w:t>
      </w:r>
      <w:r>
        <w:t>resulta</w:t>
      </w:r>
      <w:r w:rsidR="003A143D">
        <w:t xml:space="preserve"> de mayor valor que los logrados para cargas desequilibradas. </w:t>
      </w:r>
      <w:r>
        <w:t>Para esta caso, la diferencia entre</w:t>
      </w:r>
      <w:r w:rsidR="003A143D">
        <w:t xml:space="preserve"> el rendimiento mínimo</w:t>
      </w:r>
      <w:r>
        <w:t xml:space="preserve">, dado para </w:t>
      </w:r>
      <w:r w:rsidR="003A143D">
        <w:t>la carga desequilibrada sobre la salida V</w:t>
      </w:r>
      <w:r w:rsidR="003A143D" w:rsidRPr="00BD7788">
        <w:rPr>
          <w:vertAlign w:val="subscript"/>
        </w:rPr>
        <w:t>AT</w:t>
      </w:r>
      <w:r w:rsidR="00326986">
        <w:t>- (salida no realimentada) llega a un valor de 2</w:t>
      </w:r>
      <w:r w:rsidR="003A143D">
        <w:t>7 %</w:t>
      </w:r>
      <w:r w:rsidR="00326986">
        <w:t>,</w:t>
      </w:r>
      <w:r w:rsidR="003A143D">
        <w:t xml:space="preserve"> mientras que el máximo rendimiento</w:t>
      </w:r>
      <w:r w:rsidR="00326986">
        <w:t>, dado</w:t>
      </w:r>
      <w:r w:rsidR="003A143D">
        <w:t xml:space="preserve"> para cargas equilibradas asciende hasta el </w:t>
      </w:r>
      <w:r w:rsidR="00326986">
        <w:t>43</w:t>
      </w:r>
      <w:r w:rsidR="003A143D">
        <w:t xml:space="preserve"> %, </w:t>
      </w:r>
      <w:r w:rsidR="00326986">
        <w:t>definiendo así</w:t>
      </w:r>
      <w:r w:rsidR="003A143D">
        <w:t xml:space="preserve"> las cotas de rendimiento del sistema </w:t>
      </w:r>
      <w:r w:rsidR="00326986">
        <w:t>para</w:t>
      </w:r>
      <w:r w:rsidR="003A143D">
        <w:t xml:space="preserve"> los valores de R</w:t>
      </w:r>
      <w:r w:rsidR="003A143D" w:rsidRPr="00BD7788">
        <w:rPr>
          <w:vertAlign w:val="subscript"/>
        </w:rPr>
        <w:t>L</w:t>
      </w:r>
      <w:r w:rsidR="003A143D">
        <w:t xml:space="preserve"> ya detallados. </w:t>
      </w:r>
    </w:p>
    <w:p w14:paraId="73E2B69E" w14:textId="54C99896" w:rsidR="00A875EA" w:rsidRDefault="00AB7A1B" w:rsidP="00A875EA">
      <w:pPr>
        <w:pStyle w:val="Ttulo4"/>
        <w:numPr>
          <w:ilvl w:val="3"/>
          <w:numId w:val="1"/>
        </w:numPr>
        <w:rPr>
          <w:color w:val="000000" w:themeColor="text1"/>
        </w:rPr>
      </w:pPr>
      <w:r>
        <w:rPr>
          <w:color w:val="000000" w:themeColor="text1"/>
        </w:rPr>
        <w:t>Análisis de consumo en l</w:t>
      </w:r>
      <w:r w:rsidR="00A875EA">
        <w:rPr>
          <w:color w:val="000000" w:themeColor="text1"/>
        </w:rPr>
        <w:t xml:space="preserve">azo cerrado con </w:t>
      </w:r>
      <w:r>
        <w:rPr>
          <w:color w:val="000000" w:themeColor="text1"/>
        </w:rPr>
        <w:t xml:space="preserve">el </w:t>
      </w:r>
      <w:r w:rsidR="00A875EA">
        <w:rPr>
          <w:color w:val="000000" w:themeColor="text1"/>
        </w:rPr>
        <w:t xml:space="preserve">Bloque </w:t>
      </w:r>
      <w:proofErr w:type="gramStart"/>
      <w:r w:rsidR="00A875EA">
        <w:rPr>
          <w:color w:val="000000" w:themeColor="text1"/>
        </w:rPr>
        <w:t>A</w:t>
      </w:r>
      <w:proofErr w:type="gramEnd"/>
      <w:r w:rsidR="00A875EA">
        <w:rPr>
          <w:color w:val="000000" w:themeColor="text1"/>
        </w:rPr>
        <w:t xml:space="preserve"> conectado (en “reposo” y en “operación”)</w:t>
      </w:r>
    </w:p>
    <w:p w14:paraId="4148F3D2" w14:textId="57AEC79E" w:rsidR="00326986" w:rsidRDefault="00CE3EB5" w:rsidP="00326986">
      <w:pPr>
        <w:rPr>
          <w:color w:val="000000" w:themeColor="text1"/>
        </w:rPr>
      </w:pPr>
      <w:r>
        <w:t>Hasta el momento, se han presentado datos que describen el comportamiento de la fuente de alimentación</w:t>
      </w:r>
      <w:r w:rsidR="001479EA">
        <w:t xml:space="preserve"> interactuando con cargas resistivas conectadas de manera directa a las salidas V</w:t>
      </w:r>
      <w:r w:rsidR="001479EA" w:rsidRPr="001479EA">
        <w:rPr>
          <w:vertAlign w:val="subscript"/>
        </w:rPr>
        <w:t>AT</w:t>
      </w:r>
      <w:r w:rsidR="001479EA">
        <w:t>+ y V</w:t>
      </w:r>
      <w:r w:rsidR="001479EA" w:rsidRPr="001479EA">
        <w:rPr>
          <w:vertAlign w:val="subscript"/>
        </w:rPr>
        <w:t>AT</w:t>
      </w:r>
      <w:r w:rsidR="001479EA">
        <w:t>-</w:t>
      </w:r>
      <w:r w:rsidR="005B05AB">
        <w:t xml:space="preserve">. Sin embargo, el régimen de funcionamiento real que tendrá la fuente, la cual corresponde el </w:t>
      </w:r>
      <w:r w:rsidR="005B05AB" w:rsidRPr="005B05AB">
        <w:rPr>
          <w:i/>
        </w:rPr>
        <w:t>Bloque B</w:t>
      </w:r>
      <w:r w:rsidR="005B05AB">
        <w:t xml:space="preserve"> según el diagrama general presentado </w:t>
      </w:r>
      <w:r w:rsidR="005B05AB" w:rsidRPr="005B05AB">
        <w:t xml:space="preserve">en la </w:t>
      </w:r>
      <w:r w:rsidR="005B05AB" w:rsidRPr="005B05AB">
        <w:fldChar w:fldCharType="begin"/>
      </w:r>
      <w:r w:rsidR="005B05AB" w:rsidRPr="005B05AB">
        <w:instrText xml:space="preserve"> REF _Ref171776741 \h </w:instrText>
      </w:r>
      <w:r w:rsidR="005B05AB">
        <w:instrText xml:space="preserve"> \* MERGEFORMAT </w:instrText>
      </w:r>
      <w:r w:rsidR="005B05AB" w:rsidRPr="005B05AB">
        <w:fldChar w:fldCharType="separate"/>
      </w:r>
      <w:r w:rsidR="005B05AB" w:rsidRPr="005B05AB">
        <w:rPr>
          <w:color w:val="000000" w:themeColor="text1"/>
        </w:rPr>
        <w:t xml:space="preserve">Fig. </w:t>
      </w:r>
      <w:r w:rsidR="005B05AB" w:rsidRPr="005B05AB">
        <w:rPr>
          <w:color w:val="0070C0"/>
          <w:u w:val="single"/>
        </w:rPr>
        <w:t>(</w:t>
      </w:r>
      <w:r w:rsidR="005B05AB" w:rsidRPr="005B05AB">
        <w:rPr>
          <w:noProof/>
          <w:color w:val="0070C0"/>
          <w:u w:val="single"/>
        </w:rPr>
        <w:t>2</w:t>
      </w:r>
      <w:r w:rsidR="005B05AB" w:rsidRPr="005B05AB">
        <w:rPr>
          <w:color w:val="0070C0"/>
          <w:u w:val="single"/>
        </w:rPr>
        <w:noBreakHyphen/>
      </w:r>
      <w:r w:rsidR="005B05AB" w:rsidRPr="005B05AB">
        <w:rPr>
          <w:noProof/>
          <w:color w:val="0070C0"/>
          <w:u w:val="single"/>
        </w:rPr>
        <w:t>1</w:t>
      </w:r>
      <w:r w:rsidR="005B05AB" w:rsidRPr="005B05AB">
        <w:fldChar w:fldCharType="end"/>
      </w:r>
      <w:r w:rsidR="005B05AB" w:rsidRPr="005B05AB">
        <w:rPr>
          <w:color w:val="0070C0"/>
          <w:u w:val="single"/>
        </w:rPr>
        <w:t>)</w:t>
      </w:r>
      <w:r w:rsidR="005B05AB">
        <w:rPr>
          <w:color w:val="000000" w:themeColor="text1"/>
        </w:rPr>
        <w:t xml:space="preserve">, estará asociado a la demanda de corriente que le suponga el </w:t>
      </w:r>
      <w:r w:rsidR="005B05AB" w:rsidRPr="005B05AB">
        <w:rPr>
          <w:i/>
          <w:color w:val="000000" w:themeColor="text1"/>
        </w:rPr>
        <w:t>Bloque A</w:t>
      </w:r>
      <w:r w:rsidR="005B05AB">
        <w:rPr>
          <w:color w:val="000000" w:themeColor="text1"/>
        </w:rPr>
        <w:t xml:space="preserve"> que, como ya se ha detallado en el capítulo anterior, hará uso de las fuente de alta tensión para alimentar una fuente de corriente, la cual operará a partir de una señal </w:t>
      </w:r>
      <w:r w:rsidR="005B05AB">
        <w:rPr>
          <w:color w:val="000000" w:themeColor="text1"/>
        </w:rPr>
        <w:lastRenderedPageBreak/>
        <w:t>rectangular basculando entre la activación de la V</w:t>
      </w:r>
      <w:r w:rsidR="005B05AB" w:rsidRPr="00741BAC">
        <w:rPr>
          <w:color w:val="000000" w:themeColor="text1"/>
          <w:vertAlign w:val="subscript"/>
        </w:rPr>
        <w:t>AT</w:t>
      </w:r>
      <w:r w:rsidR="005B05AB">
        <w:rPr>
          <w:color w:val="000000" w:themeColor="text1"/>
        </w:rPr>
        <w:t xml:space="preserve">+ para le inyección de corriente </w:t>
      </w:r>
      <w:r w:rsidR="00741BAC">
        <w:rPr>
          <w:color w:val="000000" w:themeColor="text1"/>
        </w:rPr>
        <w:t>anódica</w:t>
      </w:r>
      <w:r w:rsidR="005B05AB">
        <w:rPr>
          <w:color w:val="000000" w:themeColor="text1"/>
        </w:rPr>
        <w:t xml:space="preserve"> a la salida y la V</w:t>
      </w:r>
      <w:r w:rsidR="005B05AB" w:rsidRPr="00741BAC">
        <w:rPr>
          <w:color w:val="000000" w:themeColor="text1"/>
          <w:vertAlign w:val="subscript"/>
        </w:rPr>
        <w:t>AT</w:t>
      </w:r>
      <w:r w:rsidR="005B05AB">
        <w:rPr>
          <w:color w:val="000000" w:themeColor="text1"/>
        </w:rPr>
        <w:t xml:space="preserve">- para </w:t>
      </w:r>
      <w:r w:rsidR="00741BAC">
        <w:rPr>
          <w:color w:val="000000" w:themeColor="text1"/>
        </w:rPr>
        <w:t>funcionar como sumidero de la corriente catódica. Relacionando este comportamiento con el detallado hasta ahora, la fuente trabajará con cargas desequilibradas de manera alternada entre una salida y otra, con una duración de tiempo considerablemente menor en V</w:t>
      </w:r>
      <w:r w:rsidR="00741BAC" w:rsidRPr="00741BAC">
        <w:rPr>
          <w:color w:val="000000" w:themeColor="text1"/>
          <w:vertAlign w:val="subscript"/>
        </w:rPr>
        <w:t>AT</w:t>
      </w:r>
      <w:r w:rsidR="00741BAC">
        <w:rPr>
          <w:color w:val="000000" w:themeColor="text1"/>
        </w:rPr>
        <w:t>- respecto a V</w:t>
      </w:r>
      <w:r w:rsidR="00741BAC" w:rsidRPr="00741BAC">
        <w:rPr>
          <w:color w:val="000000" w:themeColor="text1"/>
          <w:vertAlign w:val="subscript"/>
        </w:rPr>
        <w:t>AT</w:t>
      </w:r>
      <w:r w:rsidR="00741BAC">
        <w:rPr>
          <w:color w:val="000000" w:themeColor="text1"/>
        </w:rPr>
        <w:t>+, dadas las características de la señal.</w:t>
      </w:r>
    </w:p>
    <w:p w14:paraId="0374DB8D" w14:textId="457B087A" w:rsidR="006D4B9C" w:rsidRPr="003A7CD9" w:rsidRDefault="00741BAC" w:rsidP="00326986">
      <w:pPr>
        <w:rPr>
          <w:color w:val="000000" w:themeColor="text1"/>
        </w:rPr>
      </w:pPr>
      <w:r>
        <w:rPr>
          <w:color w:val="000000" w:themeColor="text1"/>
        </w:rPr>
        <w:t>En</w:t>
      </w:r>
      <w:r w:rsidR="006D4B9C">
        <w:rPr>
          <w:color w:val="000000" w:themeColor="text1"/>
        </w:rPr>
        <w:t xml:space="preserve"> este sentido,</w:t>
      </w:r>
      <w:r>
        <w:rPr>
          <w:color w:val="000000" w:themeColor="text1"/>
        </w:rPr>
        <w:t xml:space="preserve"> tomando datos puntuales del relevamiento con cargas de prueba del electroestimulador, ensayo que se procederá a detallar seguidamente en el</w:t>
      </w:r>
      <w:r w:rsidR="004F3874">
        <w:rPr>
          <w:color w:val="000000" w:themeColor="text1"/>
        </w:rPr>
        <w:t xml:space="preserve"> Apartado</w:t>
      </w:r>
      <w:r>
        <w:rPr>
          <w:color w:val="000000" w:themeColor="text1"/>
        </w:rPr>
        <w:t xml:space="preserve"> </w:t>
      </w:r>
      <w:r w:rsidR="004F3874" w:rsidRPr="004F3874">
        <w:rPr>
          <w:color w:val="0070C0"/>
          <w:u w:val="single"/>
        </w:rPr>
        <w:t>(</w:t>
      </w:r>
      <w:r w:rsidRPr="004F3874">
        <w:rPr>
          <w:color w:val="0070C0"/>
          <w:u w:val="single"/>
        </w:rPr>
        <w:fldChar w:fldCharType="begin"/>
      </w:r>
      <w:r w:rsidRPr="004F3874">
        <w:rPr>
          <w:color w:val="0070C0"/>
          <w:u w:val="single"/>
        </w:rPr>
        <w:instrText xml:space="preserve"> REF _Ref185037928 \r \h </w:instrText>
      </w:r>
      <w:r w:rsidRPr="004F3874">
        <w:rPr>
          <w:color w:val="0070C0"/>
          <w:u w:val="single"/>
        </w:rPr>
      </w:r>
      <w:r w:rsidRPr="004F3874">
        <w:rPr>
          <w:color w:val="0070C0"/>
          <w:u w:val="single"/>
        </w:rPr>
        <w:fldChar w:fldCharType="separate"/>
      </w:r>
      <w:r w:rsidRPr="004F3874">
        <w:rPr>
          <w:color w:val="0070C0"/>
          <w:u w:val="single"/>
        </w:rPr>
        <w:t>3.2</w:t>
      </w:r>
      <w:r w:rsidR="004F3874" w:rsidRPr="004F3874">
        <w:rPr>
          <w:color w:val="0070C0"/>
          <w:u w:val="single"/>
        </w:rPr>
        <w:t>)</w:t>
      </w:r>
      <w:r w:rsidR="006D4B9C">
        <w:rPr>
          <w:color w:val="000000" w:themeColor="text1"/>
        </w:rPr>
        <w:t>,</w:t>
      </w:r>
      <w:r w:rsidRPr="006D4B9C">
        <w:rPr>
          <w:color w:val="000000" w:themeColor="text1"/>
        </w:rPr>
        <w:t xml:space="preserve"> </w:t>
      </w:r>
      <w:r w:rsidRPr="004F3874">
        <w:rPr>
          <w:color w:val="0070C0"/>
          <w:u w:val="single"/>
        </w:rPr>
        <w:fldChar w:fldCharType="end"/>
      </w:r>
      <w:r w:rsidR="006D4B9C">
        <w:rPr>
          <w:color w:val="000000" w:themeColor="text1"/>
        </w:rPr>
        <w:t>se registraron los valores de demanda de corriente y tensión, tanto de las fuentes V</w:t>
      </w:r>
      <w:r w:rsidR="006D4B9C" w:rsidRPr="006D4B9C">
        <w:rPr>
          <w:color w:val="000000" w:themeColor="text1"/>
          <w:vertAlign w:val="subscript"/>
        </w:rPr>
        <w:t>AT</w:t>
      </w:r>
      <w:r w:rsidR="006D4B9C">
        <w:rPr>
          <w:color w:val="000000" w:themeColor="text1"/>
        </w:rPr>
        <w:t>± como de la fuente externa (</w:t>
      </w:r>
      <w:proofErr w:type="spellStart"/>
      <w:r w:rsidR="006D4B9C">
        <w:rPr>
          <w:color w:val="000000" w:themeColor="text1"/>
        </w:rPr>
        <w:t>Vbat</w:t>
      </w:r>
      <w:proofErr w:type="spellEnd"/>
      <w:r w:rsidR="006D4B9C">
        <w:rPr>
          <w:color w:val="000000" w:themeColor="text1"/>
        </w:rPr>
        <w:t xml:space="preserve"> e </w:t>
      </w:r>
      <w:proofErr w:type="spellStart"/>
      <w:r w:rsidR="006D4B9C">
        <w:rPr>
          <w:color w:val="000000" w:themeColor="text1"/>
        </w:rPr>
        <w:t>Ibat</w:t>
      </w:r>
      <w:proofErr w:type="spellEnd"/>
      <w:r w:rsidR="006D4B9C">
        <w:rPr>
          <w:color w:val="000000" w:themeColor="text1"/>
        </w:rPr>
        <w:t xml:space="preserve">), individualizando el consumo del </w:t>
      </w:r>
      <w:r w:rsidR="006D4B9C" w:rsidRPr="00381174">
        <w:rPr>
          <w:i/>
          <w:color w:val="000000" w:themeColor="text1"/>
        </w:rPr>
        <w:t>Bloque A</w:t>
      </w:r>
      <w:r w:rsidR="006D4B9C">
        <w:rPr>
          <w:color w:val="000000" w:themeColor="text1"/>
        </w:rPr>
        <w:t xml:space="preserve"> en reposo, como en el modo de operación que manifestó mayor exigencia en términos de la demanda de potencia, dicho relevamiento arrojó los resultados que se presentan en </w:t>
      </w:r>
      <w:r w:rsidR="006D4B9C" w:rsidRPr="003A7CD9">
        <w:rPr>
          <w:color w:val="000000" w:themeColor="text1"/>
        </w:rPr>
        <w:t xml:space="preserve">la </w:t>
      </w:r>
      <w:r w:rsidR="003A7CD9" w:rsidRPr="003A7CD9">
        <w:rPr>
          <w:color w:val="000000" w:themeColor="text1"/>
        </w:rPr>
        <w:fldChar w:fldCharType="begin"/>
      </w:r>
      <w:r w:rsidR="003A7CD9" w:rsidRPr="003A7CD9">
        <w:rPr>
          <w:color w:val="000000" w:themeColor="text1"/>
        </w:rPr>
        <w:instrText xml:space="preserve"> REF _Ref185038796 \h </w:instrText>
      </w:r>
      <w:r w:rsidR="003A7CD9" w:rsidRPr="003A7CD9">
        <w:rPr>
          <w:color w:val="000000" w:themeColor="text1"/>
        </w:rPr>
      </w:r>
      <w:r w:rsidR="003A7CD9">
        <w:rPr>
          <w:color w:val="000000" w:themeColor="text1"/>
        </w:rPr>
        <w:instrText xml:space="preserve"> \* MERGEFORMAT </w:instrText>
      </w:r>
      <w:r w:rsidR="003A7CD9" w:rsidRPr="003A7CD9">
        <w:rPr>
          <w:color w:val="000000" w:themeColor="text1"/>
        </w:rPr>
        <w:fldChar w:fldCharType="separate"/>
      </w:r>
      <w:r w:rsidR="003A7CD9" w:rsidRPr="003A7CD9">
        <w:rPr>
          <w:color w:val="000000" w:themeColor="text1"/>
        </w:rPr>
        <w:t xml:space="preserve">Tabla </w:t>
      </w:r>
      <w:r w:rsidR="003A7CD9" w:rsidRPr="003A7CD9">
        <w:rPr>
          <w:color w:val="0070C0"/>
          <w:u w:val="single"/>
        </w:rPr>
        <w:t>(</w:t>
      </w:r>
      <w:r w:rsidR="003A7CD9" w:rsidRPr="003A7CD9">
        <w:rPr>
          <w:noProof/>
          <w:color w:val="0070C0"/>
          <w:u w:val="single"/>
        </w:rPr>
        <w:t>3</w:t>
      </w:r>
      <w:r w:rsidR="003A7CD9" w:rsidRPr="003A7CD9">
        <w:rPr>
          <w:color w:val="0070C0"/>
          <w:u w:val="single"/>
        </w:rPr>
        <w:noBreakHyphen/>
      </w:r>
      <w:r w:rsidR="003A7CD9" w:rsidRPr="003A7CD9">
        <w:rPr>
          <w:noProof/>
          <w:color w:val="0070C0"/>
          <w:u w:val="single"/>
        </w:rPr>
        <w:t>8</w:t>
      </w:r>
      <w:r w:rsidR="003A7CD9" w:rsidRPr="003A7CD9">
        <w:rPr>
          <w:color w:val="000000" w:themeColor="text1"/>
        </w:rPr>
        <w:fldChar w:fldCharType="end"/>
      </w:r>
      <w:r w:rsidR="003A7CD9" w:rsidRPr="003A7CD9">
        <w:rPr>
          <w:color w:val="0070C0"/>
          <w:u w:val="single"/>
        </w:rPr>
        <w:t>)</w:t>
      </w:r>
      <w:r w:rsidR="006D4B9C" w:rsidRPr="003A7CD9">
        <w:rPr>
          <w:color w:val="000000" w:themeColor="text1"/>
        </w:rPr>
        <w:t>:</w:t>
      </w:r>
    </w:p>
    <w:p w14:paraId="32A95DD1" w14:textId="77112C59" w:rsidR="003A7CD9" w:rsidRPr="003A7CD9" w:rsidRDefault="003A7CD9" w:rsidP="003A7CD9">
      <w:pPr>
        <w:pStyle w:val="Descripcin"/>
        <w:keepNext/>
        <w:ind w:left="567" w:right="566" w:firstLine="0"/>
        <w:jc w:val="center"/>
        <w:rPr>
          <w:i w:val="0"/>
          <w:color w:val="000000" w:themeColor="text1"/>
          <w:sz w:val="22"/>
        </w:rPr>
      </w:pPr>
      <w:bookmarkStart w:id="493" w:name="_Ref185038796"/>
      <w:bookmarkStart w:id="494" w:name="_Ref185763618"/>
      <w:r w:rsidRPr="003A7CD9">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8</w:t>
      </w:r>
      <w:r w:rsidR="00176E96">
        <w:rPr>
          <w:color w:val="000000" w:themeColor="text1"/>
          <w:sz w:val="22"/>
        </w:rPr>
        <w:fldChar w:fldCharType="end"/>
      </w:r>
      <w:bookmarkEnd w:id="493"/>
      <w:r w:rsidRPr="003A7CD9">
        <w:rPr>
          <w:color w:val="000000" w:themeColor="text1"/>
          <w:sz w:val="22"/>
        </w:rPr>
        <w:t>:</w:t>
      </w:r>
      <w:r w:rsidRPr="003A7CD9">
        <w:rPr>
          <w:i w:val="0"/>
          <w:color w:val="000000" w:themeColor="text1"/>
          <w:sz w:val="22"/>
        </w:rPr>
        <w:t xml:space="preserve"> Consumo de energía hacia al fuente por parte del Bloque A, en los casos de operación extremos (Fuente:</w:t>
      </w:r>
      <w:r>
        <w:rPr>
          <w:i w:val="0"/>
          <w:color w:val="000000" w:themeColor="text1"/>
          <w:sz w:val="22"/>
        </w:rPr>
        <w:t xml:space="preserve"> </w:t>
      </w:r>
      <w:r w:rsidRPr="003A7CD9">
        <w:rPr>
          <w:i w:val="0"/>
          <w:color w:val="000000" w:themeColor="text1"/>
          <w:sz w:val="22"/>
        </w:rPr>
        <w:t>elaboración propia).</w:t>
      </w:r>
      <w:bookmarkEnd w:id="494"/>
    </w:p>
    <w:tbl>
      <w:tblPr>
        <w:tblStyle w:val="Tablaconcuadrcula"/>
        <w:tblW w:w="0" w:type="auto"/>
        <w:tblInd w:w="589" w:type="dxa"/>
        <w:tblLook w:val="04A0" w:firstRow="1" w:lastRow="0" w:firstColumn="1" w:lastColumn="0" w:noHBand="0" w:noVBand="1"/>
      </w:tblPr>
      <w:tblGrid>
        <w:gridCol w:w="1201"/>
        <w:gridCol w:w="1194"/>
        <w:gridCol w:w="1192"/>
        <w:gridCol w:w="1197"/>
        <w:gridCol w:w="1197"/>
        <w:gridCol w:w="1349"/>
        <w:gridCol w:w="1192"/>
      </w:tblGrid>
      <w:tr w:rsidR="003A7CD9" w14:paraId="5DBBE382" w14:textId="77777777" w:rsidTr="003A7CD9">
        <w:tc>
          <w:tcPr>
            <w:tcW w:w="1201" w:type="dxa"/>
          </w:tcPr>
          <w:p w14:paraId="28CB8A92" w14:textId="6A05F631" w:rsidR="003A7CD9" w:rsidRPr="003A7CD9" w:rsidRDefault="003A7CD9" w:rsidP="003A7CD9">
            <w:pPr>
              <w:ind w:firstLine="0"/>
              <w:jc w:val="center"/>
              <w:rPr>
                <w:b/>
                <w:color w:val="000000" w:themeColor="text1"/>
              </w:rPr>
            </w:pPr>
            <w:r w:rsidRPr="003A7CD9">
              <w:rPr>
                <w:b/>
                <w:color w:val="000000" w:themeColor="text1"/>
              </w:rPr>
              <w:t>Régimen</w:t>
            </w:r>
          </w:p>
        </w:tc>
        <w:tc>
          <w:tcPr>
            <w:tcW w:w="1194" w:type="dxa"/>
          </w:tcPr>
          <w:p w14:paraId="238FD4DD" w14:textId="20F34DE8" w:rsidR="003A7CD9" w:rsidRPr="003A7CD9" w:rsidRDefault="003A7CD9" w:rsidP="003A7CD9">
            <w:pPr>
              <w:ind w:firstLine="0"/>
              <w:jc w:val="center"/>
              <w:rPr>
                <w:b/>
                <w:color w:val="000000" w:themeColor="text1"/>
              </w:rPr>
            </w:pPr>
            <w:proofErr w:type="spellStart"/>
            <w:r w:rsidRPr="003A7CD9">
              <w:rPr>
                <w:b/>
                <w:color w:val="000000" w:themeColor="text1"/>
              </w:rPr>
              <w:t>Vbat</w:t>
            </w:r>
            <w:proofErr w:type="spellEnd"/>
          </w:p>
        </w:tc>
        <w:tc>
          <w:tcPr>
            <w:tcW w:w="1192" w:type="dxa"/>
          </w:tcPr>
          <w:p w14:paraId="5FE5FA40" w14:textId="7B375106" w:rsidR="003A7CD9" w:rsidRPr="003A7CD9" w:rsidRDefault="003A7CD9" w:rsidP="003A7CD9">
            <w:pPr>
              <w:ind w:firstLine="0"/>
              <w:jc w:val="center"/>
              <w:rPr>
                <w:b/>
                <w:color w:val="000000" w:themeColor="text1"/>
              </w:rPr>
            </w:pPr>
            <w:proofErr w:type="spellStart"/>
            <w:r w:rsidRPr="003A7CD9">
              <w:rPr>
                <w:b/>
                <w:color w:val="000000" w:themeColor="text1"/>
              </w:rPr>
              <w:t>Ibat</w:t>
            </w:r>
            <w:proofErr w:type="spellEnd"/>
          </w:p>
        </w:tc>
        <w:tc>
          <w:tcPr>
            <w:tcW w:w="1197" w:type="dxa"/>
          </w:tcPr>
          <w:p w14:paraId="14BE4C88" w14:textId="142C5568"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197" w:type="dxa"/>
          </w:tcPr>
          <w:p w14:paraId="638ACABB" w14:textId="03D544EF"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349" w:type="dxa"/>
          </w:tcPr>
          <w:p w14:paraId="5E905328" w14:textId="638EB5C5" w:rsidR="003A7CD9" w:rsidRPr="003A7CD9" w:rsidRDefault="003A7CD9" w:rsidP="003A7CD9">
            <w:pPr>
              <w:ind w:firstLine="0"/>
              <w:jc w:val="center"/>
              <w:rPr>
                <w:b/>
                <w:color w:val="000000" w:themeColor="text1"/>
              </w:rPr>
            </w:pPr>
            <w:r w:rsidRPr="003A7CD9">
              <w:rPr>
                <w:b/>
                <w:color w:val="000000" w:themeColor="text1"/>
              </w:rPr>
              <w:t>Frecuencia</w:t>
            </w:r>
          </w:p>
        </w:tc>
        <w:tc>
          <w:tcPr>
            <w:tcW w:w="1192" w:type="dxa"/>
          </w:tcPr>
          <w:p w14:paraId="61D2FC99" w14:textId="74E02712" w:rsidR="003A7CD9" w:rsidRPr="003A7CD9" w:rsidRDefault="003A7CD9" w:rsidP="003A7CD9">
            <w:pPr>
              <w:ind w:firstLine="0"/>
              <w:jc w:val="center"/>
              <w:rPr>
                <w:b/>
                <w:color w:val="000000" w:themeColor="text1"/>
              </w:rPr>
            </w:pPr>
            <w:r w:rsidRPr="003A7CD9">
              <w:rPr>
                <w:b/>
                <w:color w:val="000000" w:themeColor="text1"/>
              </w:rPr>
              <w:t>CT</w:t>
            </w:r>
          </w:p>
        </w:tc>
      </w:tr>
      <w:tr w:rsidR="003A7CD9" w14:paraId="62661B3F" w14:textId="77777777" w:rsidTr="003A7CD9">
        <w:tc>
          <w:tcPr>
            <w:tcW w:w="1201" w:type="dxa"/>
          </w:tcPr>
          <w:p w14:paraId="0C13D8F5" w14:textId="457598C3" w:rsidR="003A7CD9" w:rsidRDefault="003A7CD9" w:rsidP="003A7CD9">
            <w:pPr>
              <w:ind w:firstLine="0"/>
              <w:jc w:val="center"/>
              <w:rPr>
                <w:color w:val="000000" w:themeColor="text1"/>
              </w:rPr>
            </w:pPr>
            <w:r>
              <w:rPr>
                <w:color w:val="000000" w:themeColor="text1"/>
              </w:rPr>
              <w:t>reposo</w:t>
            </w:r>
          </w:p>
        </w:tc>
        <w:tc>
          <w:tcPr>
            <w:tcW w:w="1194" w:type="dxa"/>
          </w:tcPr>
          <w:p w14:paraId="7076E39A" w14:textId="79AAD243" w:rsidR="003A7CD9" w:rsidRDefault="003A7CD9" w:rsidP="003A7CD9">
            <w:pPr>
              <w:ind w:firstLine="0"/>
              <w:jc w:val="center"/>
              <w:rPr>
                <w:color w:val="000000" w:themeColor="text1"/>
              </w:rPr>
            </w:pPr>
            <w:r>
              <w:rPr>
                <w:color w:val="000000" w:themeColor="text1"/>
              </w:rPr>
              <w:t>11.7 V</w:t>
            </w:r>
          </w:p>
        </w:tc>
        <w:tc>
          <w:tcPr>
            <w:tcW w:w="1192" w:type="dxa"/>
          </w:tcPr>
          <w:p w14:paraId="1C06786B" w14:textId="2CEF0F3B" w:rsidR="003A7CD9" w:rsidRDefault="003A7CD9" w:rsidP="003A7CD9">
            <w:pPr>
              <w:ind w:firstLine="0"/>
              <w:jc w:val="center"/>
              <w:rPr>
                <w:color w:val="000000" w:themeColor="text1"/>
              </w:rPr>
            </w:pPr>
            <w:r>
              <w:rPr>
                <w:color w:val="000000" w:themeColor="text1"/>
              </w:rPr>
              <w:t xml:space="preserve">81 </w:t>
            </w:r>
            <w:proofErr w:type="spellStart"/>
            <w:r>
              <w:rPr>
                <w:color w:val="000000" w:themeColor="text1"/>
              </w:rPr>
              <w:t>mA</w:t>
            </w:r>
            <w:proofErr w:type="spellEnd"/>
          </w:p>
        </w:tc>
        <w:tc>
          <w:tcPr>
            <w:tcW w:w="1197" w:type="dxa"/>
          </w:tcPr>
          <w:p w14:paraId="3F4662E2" w14:textId="3D9965D1" w:rsidR="003A7CD9" w:rsidRDefault="003A7CD9" w:rsidP="003A7CD9">
            <w:pPr>
              <w:ind w:firstLine="0"/>
              <w:jc w:val="center"/>
              <w:rPr>
                <w:color w:val="000000" w:themeColor="text1"/>
              </w:rPr>
            </w:pPr>
            <w:r>
              <w:rPr>
                <w:color w:val="000000" w:themeColor="text1"/>
              </w:rPr>
              <w:t>70 V</w:t>
            </w:r>
          </w:p>
        </w:tc>
        <w:tc>
          <w:tcPr>
            <w:tcW w:w="1197" w:type="dxa"/>
          </w:tcPr>
          <w:p w14:paraId="0A4C52EB" w14:textId="7EC491F4" w:rsidR="003A7CD9" w:rsidRDefault="003A7CD9" w:rsidP="003A7CD9">
            <w:pPr>
              <w:ind w:firstLine="0"/>
              <w:jc w:val="center"/>
              <w:rPr>
                <w:color w:val="000000" w:themeColor="text1"/>
              </w:rPr>
            </w:pPr>
            <w:r>
              <w:rPr>
                <w:color w:val="000000" w:themeColor="text1"/>
              </w:rPr>
              <w:t>223 V</w:t>
            </w:r>
          </w:p>
        </w:tc>
        <w:tc>
          <w:tcPr>
            <w:tcW w:w="1349" w:type="dxa"/>
          </w:tcPr>
          <w:p w14:paraId="2D15BA8B" w14:textId="6A282026" w:rsidR="003A7CD9" w:rsidRDefault="003A7CD9" w:rsidP="003A7CD9">
            <w:pPr>
              <w:ind w:firstLine="0"/>
              <w:jc w:val="center"/>
              <w:rPr>
                <w:color w:val="000000" w:themeColor="text1"/>
              </w:rPr>
            </w:pPr>
            <w:r>
              <w:rPr>
                <w:color w:val="000000" w:themeColor="text1"/>
              </w:rPr>
              <w:t>--</w:t>
            </w:r>
          </w:p>
        </w:tc>
        <w:tc>
          <w:tcPr>
            <w:tcW w:w="1192" w:type="dxa"/>
          </w:tcPr>
          <w:p w14:paraId="35A230AD" w14:textId="20664A37" w:rsidR="003A7CD9" w:rsidRDefault="003A7CD9" w:rsidP="003A7CD9">
            <w:pPr>
              <w:ind w:firstLine="0"/>
              <w:jc w:val="center"/>
              <w:rPr>
                <w:color w:val="000000" w:themeColor="text1"/>
              </w:rPr>
            </w:pPr>
            <w:r>
              <w:rPr>
                <w:color w:val="000000" w:themeColor="text1"/>
              </w:rPr>
              <w:t>--</w:t>
            </w:r>
          </w:p>
        </w:tc>
      </w:tr>
      <w:tr w:rsidR="003A7CD9" w14:paraId="168024A4" w14:textId="77777777" w:rsidTr="003A7CD9">
        <w:tc>
          <w:tcPr>
            <w:tcW w:w="1201" w:type="dxa"/>
          </w:tcPr>
          <w:p w14:paraId="023032E8" w14:textId="462FE83D" w:rsidR="003A7CD9" w:rsidRDefault="003A7CD9" w:rsidP="003A7CD9">
            <w:pPr>
              <w:ind w:firstLine="0"/>
              <w:jc w:val="center"/>
              <w:rPr>
                <w:color w:val="000000" w:themeColor="text1"/>
              </w:rPr>
            </w:pPr>
            <w:r>
              <w:rPr>
                <w:color w:val="000000" w:themeColor="text1"/>
              </w:rPr>
              <w:t>operación</w:t>
            </w:r>
          </w:p>
        </w:tc>
        <w:tc>
          <w:tcPr>
            <w:tcW w:w="1194" w:type="dxa"/>
          </w:tcPr>
          <w:p w14:paraId="0E1D9ACB" w14:textId="0272529C" w:rsidR="003A7CD9" w:rsidRDefault="003A7CD9" w:rsidP="003A7CD9">
            <w:pPr>
              <w:ind w:firstLine="0"/>
              <w:jc w:val="center"/>
              <w:rPr>
                <w:color w:val="000000" w:themeColor="text1"/>
              </w:rPr>
            </w:pPr>
            <w:r>
              <w:rPr>
                <w:color w:val="000000" w:themeColor="text1"/>
              </w:rPr>
              <w:t>11.7 V</w:t>
            </w:r>
          </w:p>
        </w:tc>
        <w:tc>
          <w:tcPr>
            <w:tcW w:w="1192" w:type="dxa"/>
          </w:tcPr>
          <w:p w14:paraId="20C80D2E" w14:textId="4F8F6AB7" w:rsidR="003A7CD9" w:rsidRDefault="003A7CD9" w:rsidP="003A7CD9">
            <w:pPr>
              <w:ind w:firstLine="0"/>
              <w:jc w:val="center"/>
              <w:rPr>
                <w:color w:val="000000" w:themeColor="text1"/>
              </w:rPr>
            </w:pPr>
            <w:r>
              <w:rPr>
                <w:color w:val="000000" w:themeColor="text1"/>
              </w:rPr>
              <w:t xml:space="preserve">134 </w:t>
            </w:r>
            <w:proofErr w:type="spellStart"/>
            <w:r>
              <w:rPr>
                <w:color w:val="000000" w:themeColor="text1"/>
              </w:rPr>
              <w:t>mA</w:t>
            </w:r>
            <w:proofErr w:type="spellEnd"/>
          </w:p>
        </w:tc>
        <w:tc>
          <w:tcPr>
            <w:tcW w:w="1197" w:type="dxa"/>
          </w:tcPr>
          <w:p w14:paraId="35AE675E" w14:textId="386E28C6" w:rsidR="003A7CD9" w:rsidRDefault="003A7CD9" w:rsidP="003A7CD9">
            <w:pPr>
              <w:ind w:firstLine="0"/>
              <w:jc w:val="center"/>
              <w:rPr>
                <w:color w:val="000000" w:themeColor="text1"/>
              </w:rPr>
            </w:pPr>
            <w:r>
              <w:rPr>
                <w:color w:val="000000" w:themeColor="text1"/>
              </w:rPr>
              <w:t>69 V</w:t>
            </w:r>
          </w:p>
        </w:tc>
        <w:tc>
          <w:tcPr>
            <w:tcW w:w="1197" w:type="dxa"/>
          </w:tcPr>
          <w:p w14:paraId="7EC049D3" w14:textId="7FAABC52" w:rsidR="003A7CD9" w:rsidRDefault="003A7CD9" w:rsidP="003A7CD9">
            <w:pPr>
              <w:ind w:firstLine="0"/>
              <w:jc w:val="center"/>
              <w:rPr>
                <w:color w:val="000000" w:themeColor="text1"/>
              </w:rPr>
            </w:pPr>
            <w:r>
              <w:rPr>
                <w:color w:val="000000" w:themeColor="text1"/>
              </w:rPr>
              <w:t>271 V</w:t>
            </w:r>
          </w:p>
        </w:tc>
        <w:tc>
          <w:tcPr>
            <w:tcW w:w="1349" w:type="dxa"/>
          </w:tcPr>
          <w:p w14:paraId="31DD2B33" w14:textId="5818C390" w:rsidR="003A7CD9" w:rsidRDefault="003A7CD9" w:rsidP="003A7CD9">
            <w:pPr>
              <w:ind w:firstLine="0"/>
              <w:jc w:val="center"/>
              <w:rPr>
                <w:color w:val="000000" w:themeColor="text1"/>
              </w:rPr>
            </w:pPr>
            <w:r>
              <w:rPr>
                <w:color w:val="000000" w:themeColor="text1"/>
              </w:rPr>
              <w:t>555 Hz</w:t>
            </w:r>
          </w:p>
        </w:tc>
        <w:tc>
          <w:tcPr>
            <w:tcW w:w="1192" w:type="dxa"/>
          </w:tcPr>
          <w:p w14:paraId="0CCF0DA3" w14:textId="03B27672" w:rsidR="003A7CD9" w:rsidRDefault="003A7CD9" w:rsidP="003A7CD9">
            <w:pPr>
              <w:ind w:firstLine="0"/>
              <w:jc w:val="center"/>
              <w:rPr>
                <w:color w:val="000000" w:themeColor="text1"/>
              </w:rPr>
            </w:pPr>
            <w:r>
              <w:rPr>
                <w:color w:val="000000" w:themeColor="text1"/>
              </w:rPr>
              <w:t>16 %</w:t>
            </w:r>
          </w:p>
        </w:tc>
      </w:tr>
    </w:tbl>
    <w:p w14:paraId="672CD276" w14:textId="35175251" w:rsidR="00741BAC" w:rsidRPr="00381174" w:rsidRDefault="006D4B9C" w:rsidP="006D4B9C">
      <w:pPr>
        <w:ind w:firstLine="0"/>
        <w:rPr>
          <w:color w:val="000000" w:themeColor="text1"/>
          <w:sz w:val="12"/>
        </w:rPr>
      </w:pPr>
      <w:r>
        <w:rPr>
          <w:color w:val="000000" w:themeColor="text1"/>
        </w:rPr>
        <w:t xml:space="preserve"> </w:t>
      </w:r>
      <w:r w:rsidR="00741BAC" w:rsidRPr="005B05AB">
        <w:rPr>
          <w:color w:val="000000" w:themeColor="text1"/>
        </w:rPr>
        <w:t xml:space="preserve"> </w:t>
      </w:r>
    </w:p>
    <w:p w14:paraId="176C6574" w14:textId="774F8749" w:rsidR="00A875EA" w:rsidRPr="00B06040" w:rsidRDefault="003A7CD9" w:rsidP="003A7CD9">
      <w:r>
        <w:t>Para el caso del régimen de “operación”, los datos fueron tomados del relevamiento para la carga de prueba de 100 k</w:t>
      </w:r>
      <w:r w:rsidRPr="003A7CD9">
        <w:t>Ω</w:t>
      </w:r>
      <w:r w:rsidR="00381174">
        <w:t>, en la frecuencia más alta del ancho de pulso más largo (</w:t>
      </w:r>
      <w:proofErr w:type="spellStart"/>
      <w:r w:rsidR="00381174">
        <w:t>Freq</w:t>
      </w:r>
      <w:proofErr w:type="spellEnd"/>
      <w:r w:rsidR="00381174">
        <w:t xml:space="preserve">.  = 555 Hz para un </w:t>
      </w:r>
      <w:proofErr w:type="spellStart"/>
      <w:r w:rsidR="00381174">
        <w:t>TIc</w:t>
      </w:r>
      <w:proofErr w:type="spellEnd"/>
      <w:r w:rsidR="00381174">
        <w:t xml:space="preserve"> = 300 </w:t>
      </w:r>
      <w:proofErr w:type="spellStart"/>
      <w:r w:rsidR="00381174">
        <w:t>us</w:t>
      </w:r>
      <w:proofErr w:type="spellEnd"/>
      <w:r w:rsidR="00381174">
        <w:t>) y el ciclo de trabajo más amplio para la corriente catódica (16 %). Dicho</w:t>
      </w:r>
      <w:r w:rsidR="00C53B71">
        <w:t>s</w:t>
      </w:r>
      <w:r w:rsidR="00381174">
        <w:t xml:space="preserve"> datos fueron individualizados luego de finalizado el proceso de ensayo con cargas de prueba, dado q</w:t>
      </w:r>
      <w:r w:rsidR="00C53B71">
        <w:t>ue la perspectiva general de la información</w:t>
      </w:r>
      <w:r w:rsidR="00381174">
        <w:t xml:space="preserve"> facilitó ampliamente la detección de aquellas elect</w:t>
      </w:r>
      <w:r w:rsidR="00C53B71">
        <w:t>roestimulaciones que manifestaban un mayor</w:t>
      </w:r>
      <w:r w:rsidR="00381174">
        <w:t xml:space="preserve"> consumo de energía.</w:t>
      </w:r>
    </w:p>
    <w:p w14:paraId="4457A279" w14:textId="031555A8" w:rsidR="00597630" w:rsidRDefault="00C2235E" w:rsidP="005A564F">
      <w:pPr>
        <w:pStyle w:val="Ttulo2"/>
        <w:numPr>
          <w:ilvl w:val="1"/>
          <w:numId w:val="1"/>
        </w:numPr>
        <w:ind w:left="2552" w:right="2267" w:hanging="567"/>
      </w:pPr>
      <w:bookmarkStart w:id="495" w:name="_Toc172884106"/>
      <w:bookmarkStart w:id="496" w:name="_Ref185037928"/>
      <w:bookmarkStart w:id="497" w:name="_Ref185037935"/>
      <w:bookmarkStart w:id="498" w:name="_Ref185037938"/>
      <w:bookmarkStart w:id="499" w:name="_Ref185037944"/>
      <w:bookmarkStart w:id="500" w:name="_Ref185787164"/>
      <w:r>
        <w:t>Electroestimulador</w:t>
      </w:r>
      <w:r w:rsidR="00F01EEB">
        <w:t>: ensayo</w:t>
      </w:r>
      <w:r w:rsidR="00B85C28">
        <w:t xml:space="preserve"> con </w:t>
      </w:r>
      <w:r>
        <w:t>cargas de prueba</w:t>
      </w:r>
      <w:bookmarkEnd w:id="495"/>
      <w:bookmarkEnd w:id="496"/>
      <w:bookmarkEnd w:id="497"/>
      <w:bookmarkEnd w:id="498"/>
      <w:bookmarkEnd w:id="499"/>
      <w:bookmarkEnd w:id="500"/>
    </w:p>
    <w:p w14:paraId="5DF0AC33" w14:textId="77777777" w:rsidR="0051492E" w:rsidRPr="0051492E" w:rsidRDefault="0051492E" w:rsidP="0051492E">
      <w:pPr>
        <w:rPr>
          <w:color w:val="000000" w:themeColor="text1"/>
        </w:rPr>
      </w:pPr>
      <w:r>
        <w:t xml:space="preserve">Tomando referencia nuevamente en el Diagrama en Bloque general del sistema presentado en </w:t>
      </w:r>
      <w:r w:rsidRPr="00DD6B39">
        <w:t xml:space="preserve">la </w:t>
      </w:r>
      <w:r w:rsidRPr="00DD6B39">
        <w:fldChar w:fldCharType="begin"/>
      </w:r>
      <w:r w:rsidRPr="00DD6B39">
        <w:instrText xml:space="preserve"> REF _Ref171776741 \h </w:instrText>
      </w:r>
      <w:r>
        <w:instrText xml:space="preserve"> \* MERGEFORMAT </w:instrText>
      </w:r>
      <w:r w:rsidRPr="00DD6B39">
        <w:fldChar w:fldCharType="separate"/>
      </w:r>
      <w:r w:rsidRPr="0051492E">
        <w:rPr>
          <w:color w:val="000000" w:themeColor="text1"/>
        </w:rPr>
        <w:t xml:space="preserve">Fig. </w:t>
      </w:r>
      <w:r w:rsidRPr="0051492E">
        <w:rPr>
          <w:color w:val="0070C0"/>
          <w:u w:val="single"/>
        </w:rPr>
        <w:t>(</w:t>
      </w:r>
      <w:r w:rsidRPr="0051492E">
        <w:rPr>
          <w:noProof/>
          <w:color w:val="0070C0"/>
          <w:u w:val="single"/>
        </w:rPr>
        <w:t>2</w:t>
      </w:r>
      <w:r w:rsidRPr="0051492E">
        <w:rPr>
          <w:color w:val="0070C0"/>
          <w:u w:val="single"/>
        </w:rPr>
        <w:noBreakHyphen/>
      </w:r>
      <w:r w:rsidRPr="0051492E">
        <w:rPr>
          <w:noProof/>
          <w:color w:val="0070C0"/>
          <w:u w:val="single"/>
        </w:rPr>
        <w:t>1</w:t>
      </w:r>
      <w:r w:rsidRPr="00DD6B39">
        <w:fldChar w:fldCharType="end"/>
      </w:r>
      <w:r w:rsidRPr="0051492E">
        <w:rPr>
          <w:color w:val="0070C0"/>
          <w:u w:val="single"/>
        </w:rPr>
        <w:t>)</w:t>
      </w:r>
      <w:r w:rsidRPr="00DD6B39">
        <w:t xml:space="preserve"> </w:t>
      </w:r>
      <w:r>
        <w:t>y y</w:t>
      </w:r>
      <w:r w:rsidRPr="00DD6B39">
        <w:t>a</w:t>
      </w:r>
      <w:r>
        <w:t xml:space="preserve"> habiendo caracterizado el funcionamiento del </w:t>
      </w:r>
      <w:r w:rsidRPr="0051492E">
        <w:rPr>
          <w:i/>
        </w:rPr>
        <w:t>Bloque B</w:t>
      </w:r>
      <w:r>
        <w:t xml:space="preserve">, lo que nos permite conocer las capacidades y limitaciones de la fuente de alimentación, resulta necesario avanzar hacia un ensayo integral del sistema. Como se ya de detallado en el Titulo </w:t>
      </w:r>
      <w:r w:rsidRPr="0051492E">
        <w:rPr>
          <w:color w:val="0070C0"/>
          <w:u w:val="single"/>
        </w:rPr>
        <w:t>(</w:t>
      </w:r>
      <w:r w:rsidRPr="0051492E">
        <w:rPr>
          <w:color w:val="0070C0"/>
          <w:u w:val="single"/>
        </w:rPr>
        <w:fldChar w:fldCharType="begin"/>
      </w:r>
      <w:r w:rsidRPr="0051492E">
        <w:rPr>
          <w:color w:val="0070C0"/>
          <w:u w:val="single"/>
        </w:rPr>
        <w:instrText xml:space="preserve"> REF _Ref185168355 \r \h </w:instrText>
      </w:r>
      <w:r w:rsidRPr="006A3D73">
        <w:rPr>
          <w:color w:val="0070C0"/>
          <w:u w:val="single"/>
        </w:rPr>
      </w:r>
      <w:r w:rsidRPr="0051492E">
        <w:rPr>
          <w:color w:val="0070C0"/>
          <w:u w:val="single"/>
        </w:rPr>
        <w:fldChar w:fldCharType="separate"/>
      </w:r>
      <w:r w:rsidRPr="0051492E">
        <w:rPr>
          <w:color w:val="0070C0"/>
          <w:u w:val="single"/>
        </w:rPr>
        <w:t>2.2)</w:t>
      </w:r>
      <w:r w:rsidRPr="0051492E">
        <w:rPr>
          <w:color w:val="0070C0"/>
        </w:rPr>
        <w:fldChar w:fldCharType="end"/>
      </w:r>
      <w:r w:rsidRPr="0051492E">
        <w:rPr>
          <w:color w:val="000000" w:themeColor="text1"/>
        </w:rPr>
        <w:t>, a excepción de algunas señales de etapas que sólo requieren alimentación de +5V o bien ±12 V, no es posible ensayar al Bloque A sin contar con la fuente de AT funcional.</w:t>
      </w:r>
    </w:p>
    <w:p w14:paraId="3BA5AD28" w14:textId="02F58309" w:rsidR="0051492E" w:rsidRPr="0051492E" w:rsidRDefault="0051492E" w:rsidP="0051492E">
      <w:r w:rsidRPr="0051492E">
        <w:rPr>
          <w:color w:val="000000" w:themeColor="text1"/>
        </w:rPr>
        <w:t xml:space="preserve">Seguidamente se describirán las mediciones y resultados obtenidos de las pruebas realizadas; por un lado sobre las etapas del Bloque A, partiendo desde el microcontrolador hasta la etapa de salida </w:t>
      </w:r>
      <w:r w:rsidRPr="0051492E">
        <w:rPr>
          <w:color w:val="000000" w:themeColor="text1"/>
        </w:rPr>
        <w:lastRenderedPageBreak/>
        <w:t>del Conversor i-V-I y por otro, la respuesta del electroestimulador por corriente antes distintas cargas de prueba, seleccionadas para un rango amplio dentro del cual se encuentran los valores típicos de la interfaz electrodo-piel.</w:t>
      </w:r>
    </w:p>
    <w:p w14:paraId="7100C323" w14:textId="5A5B0727" w:rsidR="00597630" w:rsidRDefault="00BC4754" w:rsidP="005A564F">
      <w:pPr>
        <w:pStyle w:val="Ttulo3"/>
        <w:numPr>
          <w:ilvl w:val="2"/>
          <w:numId w:val="1"/>
        </w:numPr>
      </w:pPr>
      <w:bookmarkStart w:id="501" w:name="_Toc172884107"/>
      <w:r>
        <w:t>Ensayo por etapas</w:t>
      </w:r>
      <w:bookmarkEnd w:id="501"/>
    </w:p>
    <w:p w14:paraId="7037AF2B" w14:textId="634A4F2D" w:rsidR="0051492E" w:rsidRPr="0051492E" w:rsidRDefault="0051492E" w:rsidP="0051492E">
      <w:r>
        <w:t>Se</w:t>
      </w:r>
      <w:r w:rsidR="00F42F36">
        <w:t xml:space="preserve">guidamente, tomando como referencia el circuito esquemático presentado en </w:t>
      </w:r>
      <w:r w:rsidR="00F42F36" w:rsidRPr="00F42F36">
        <w:t xml:space="preserve">la </w:t>
      </w:r>
      <w:r w:rsidR="00F42F36" w:rsidRPr="00F42F36">
        <w:fldChar w:fldCharType="begin"/>
      </w:r>
      <w:r w:rsidR="00F42F36" w:rsidRPr="00F42F36">
        <w:instrText xml:space="preserve"> REF _Ref184930785 \h </w:instrText>
      </w:r>
      <w:r w:rsidR="00F42F36">
        <w:instrText xml:space="preserve"> \* MERGEFORMAT </w:instrText>
      </w:r>
      <w:r w:rsidR="00F42F36" w:rsidRPr="00F42F36">
        <w:fldChar w:fldCharType="separate"/>
      </w:r>
      <w:r w:rsidR="00F42F36" w:rsidRPr="00F42F36">
        <w:t xml:space="preserve">Fig. </w:t>
      </w:r>
      <w:r w:rsidR="00F42F36" w:rsidRPr="00F42F36">
        <w:rPr>
          <w:color w:val="0070C0"/>
          <w:u w:val="single"/>
        </w:rPr>
        <w:t>(</w:t>
      </w:r>
      <w:r w:rsidR="00F42F36" w:rsidRPr="00F42F36">
        <w:rPr>
          <w:noProof/>
          <w:color w:val="0070C0"/>
          <w:u w:val="single"/>
        </w:rPr>
        <w:t>2</w:t>
      </w:r>
      <w:r w:rsidR="00F42F36" w:rsidRPr="00F42F36">
        <w:rPr>
          <w:color w:val="0070C0"/>
          <w:u w:val="single"/>
        </w:rPr>
        <w:noBreakHyphen/>
      </w:r>
      <w:r w:rsidR="00F42F36" w:rsidRPr="00F42F36">
        <w:rPr>
          <w:noProof/>
          <w:color w:val="0070C0"/>
          <w:u w:val="single"/>
        </w:rPr>
        <w:t>4</w:t>
      </w:r>
      <w:r w:rsidR="00F42F36" w:rsidRPr="00F42F36">
        <w:rPr>
          <w:noProof/>
          <w:color w:val="0070C0"/>
          <w:u w:val="single"/>
        </w:rPr>
        <w:t>2</w:t>
      </w:r>
      <w:r w:rsidR="00F42F36" w:rsidRPr="00F42F36">
        <w:fldChar w:fldCharType="end"/>
      </w:r>
      <w:r w:rsidR="00F42F36" w:rsidRPr="00F42F36">
        <w:rPr>
          <w:color w:val="0070C0"/>
          <w:u w:val="single"/>
        </w:rPr>
        <w:t>)</w:t>
      </w:r>
      <w:r w:rsidR="00F42F36">
        <w:t>,</w:t>
      </w:r>
      <w:r w:rsidR="00F42F36" w:rsidRPr="00F42F36">
        <w:t xml:space="preserve"> </w:t>
      </w:r>
      <w:r w:rsidRPr="00F42F36">
        <w:t>se</w:t>
      </w:r>
      <w:r>
        <w:t xml:space="preserve"> presentarán las capturas y medidas realizadas en dos etapas puntuales </w:t>
      </w:r>
      <w:r w:rsidR="00F42F36">
        <w:t xml:space="preserve">del circuito; por un lado la salida de los terminales de control del </w:t>
      </w:r>
      <w:proofErr w:type="spellStart"/>
      <w:r w:rsidR="00F42F36">
        <w:t>PSoC</w:t>
      </w:r>
      <w:proofErr w:type="spellEnd"/>
      <w:r w:rsidR="00F42F36">
        <w:t xml:space="preserve"> 4, que se corresponden con las salidas conmutadas del IDAC y por otro la salida de tensión del circuito con AO, en relación con la salida en corriente sobre una carga de prueba puntual.</w:t>
      </w:r>
    </w:p>
    <w:p w14:paraId="454B04FC" w14:textId="28A75379" w:rsidR="00597630" w:rsidRDefault="00BC4754" w:rsidP="005A564F">
      <w:pPr>
        <w:pStyle w:val="Ttulo4"/>
        <w:numPr>
          <w:ilvl w:val="3"/>
          <w:numId w:val="1"/>
        </w:numPr>
      </w:pPr>
      <w:r>
        <w:t>Salidas IDAC</w:t>
      </w:r>
    </w:p>
    <w:p w14:paraId="75C41B05" w14:textId="27AD64FA" w:rsidR="00F42F36" w:rsidRDefault="007D0A1F" w:rsidP="00F42F36">
      <w:pPr>
        <w:rPr>
          <w:color w:val="000000" w:themeColor="text1"/>
        </w:rPr>
      </w:pPr>
      <w:r>
        <w:t xml:space="preserve">Como ya se ha detallado en el Título </w:t>
      </w:r>
      <w:r w:rsidR="006E6434" w:rsidRPr="006E6434">
        <w:rPr>
          <w:color w:val="0070C0"/>
          <w:u w:val="single"/>
        </w:rPr>
        <w:t>(</w:t>
      </w:r>
      <w:r w:rsidR="006E6434" w:rsidRPr="006E6434">
        <w:rPr>
          <w:color w:val="0070C0"/>
          <w:u w:val="single"/>
        </w:rPr>
        <w:fldChar w:fldCharType="begin"/>
      </w:r>
      <w:r w:rsidR="006E6434" w:rsidRPr="006E6434">
        <w:rPr>
          <w:color w:val="0070C0"/>
          <w:u w:val="single"/>
        </w:rPr>
        <w:instrText xml:space="preserve"> REF _Ref185169232 \r \h </w:instrText>
      </w:r>
      <w:r w:rsidR="006E6434" w:rsidRPr="006E6434">
        <w:rPr>
          <w:color w:val="0070C0"/>
          <w:u w:val="single"/>
        </w:rPr>
      </w:r>
      <w:r w:rsidR="006E6434" w:rsidRPr="006E6434">
        <w:rPr>
          <w:color w:val="0070C0"/>
          <w:u w:val="single"/>
        </w:rPr>
        <w:fldChar w:fldCharType="separate"/>
      </w:r>
      <w:r w:rsidR="006E6434" w:rsidRPr="006E6434">
        <w:rPr>
          <w:color w:val="0070C0"/>
          <w:u w:val="single"/>
        </w:rPr>
        <w:t>2.2.4)</w:t>
      </w:r>
      <w:r w:rsidR="006E6434" w:rsidRPr="006E6434">
        <w:rPr>
          <w:color w:val="000000" w:themeColor="text1"/>
        </w:rPr>
        <w:t xml:space="preserve">, </w:t>
      </w:r>
      <w:r w:rsidR="006E6434" w:rsidRPr="006E6434">
        <w:rPr>
          <w:color w:val="0070C0"/>
          <w:u w:val="single"/>
        </w:rPr>
        <w:fldChar w:fldCharType="end"/>
      </w:r>
      <w:r w:rsidR="006E6434">
        <w:rPr>
          <w:color w:val="000000" w:themeColor="text1"/>
        </w:rPr>
        <w:t xml:space="preserve">el IDAC contenido en el </w:t>
      </w:r>
      <w:proofErr w:type="spellStart"/>
      <w:r w:rsidR="006E6434">
        <w:rPr>
          <w:color w:val="000000" w:themeColor="text1"/>
        </w:rPr>
        <w:t>PSoC</w:t>
      </w:r>
      <w:proofErr w:type="spellEnd"/>
      <w:r w:rsidR="006E6434">
        <w:rPr>
          <w:color w:val="000000" w:themeColor="text1"/>
        </w:rPr>
        <w:t xml:space="preserve"> 4 posee una resolución de 8 bits, lo que permitiría comandar mediante la interfaz de control, 255 incrementos de 2.4 </w:t>
      </w:r>
      <w:proofErr w:type="spellStart"/>
      <w:r w:rsidR="006E6434">
        <w:rPr>
          <w:color w:val="000000" w:themeColor="text1"/>
        </w:rPr>
        <w:t>uA</w:t>
      </w:r>
      <w:proofErr w:type="spellEnd"/>
      <w:r w:rsidR="006E6434">
        <w:rPr>
          <w:color w:val="000000" w:themeColor="text1"/>
        </w:rPr>
        <w:t>, corriente que se aplicará sobre</w:t>
      </w:r>
      <w:r w:rsidR="00192C7F">
        <w:rPr>
          <w:color w:val="000000" w:themeColor="text1"/>
        </w:rPr>
        <w:t xml:space="preserve"> la resistencia R8 cuando este activa la salida “</w:t>
      </w:r>
      <w:proofErr w:type="spellStart"/>
      <w:r w:rsidR="00192C7F">
        <w:rPr>
          <w:color w:val="000000" w:themeColor="text1"/>
        </w:rPr>
        <w:t>IDAC_Pos</w:t>
      </w:r>
      <w:proofErr w:type="spellEnd"/>
      <w:r w:rsidR="00192C7F">
        <w:rPr>
          <w:color w:val="000000" w:themeColor="text1"/>
        </w:rPr>
        <w:t>” y en el punto medio entre R4 y R6 cuando este activa la salida “</w:t>
      </w:r>
      <w:proofErr w:type="spellStart"/>
      <w:r w:rsidR="00192C7F">
        <w:rPr>
          <w:color w:val="000000" w:themeColor="text1"/>
        </w:rPr>
        <w:t>IDAC_Neg</w:t>
      </w:r>
      <w:proofErr w:type="spellEnd"/>
      <w:r w:rsidR="00192C7F">
        <w:rPr>
          <w:color w:val="000000" w:themeColor="text1"/>
        </w:rPr>
        <w:t xml:space="preserve">”. Sin embargo, a los fines de dinamizar los ensayos, se programaron saltos fijos de 25 veces la resolución mínima, lo que generó una corriente mínima </w:t>
      </w:r>
      <w:proofErr w:type="spellStart"/>
      <w:r w:rsidR="00192C7F">
        <w:rPr>
          <w:color w:val="000000" w:themeColor="text1"/>
        </w:rPr>
        <w:t>Imin</w:t>
      </w:r>
      <w:proofErr w:type="spellEnd"/>
      <w:r w:rsidR="00192C7F">
        <w:rPr>
          <w:color w:val="000000" w:themeColor="text1"/>
        </w:rPr>
        <w:t xml:space="preserve"> = 25 * </w:t>
      </w:r>
      <w:r w:rsidR="006E6434">
        <w:rPr>
          <w:color w:val="000000" w:themeColor="text1"/>
        </w:rPr>
        <w:t xml:space="preserve"> </w:t>
      </w:r>
      <w:r w:rsidR="00192C7F">
        <w:rPr>
          <w:color w:val="000000" w:themeColor="text1"/>
        </w:rPr>
        <w:t xml:space="preserve">2.4 </w:t>
      </w:r>
      <w:proofErr w:type="spellStart"/>
      <w:r w:rsidR="00192C7F">
        <w:rPr>
          <w:color w:val="000000" w:themeColor="text1"/>
        </w:rPr>
        <w:t>uA</w:t>
      </w:r>
      <w:proofErr w:type="spellEnd"/>
      <w:r w:rsidR="00192C7F">
        <w:rPr>
          <w:color w:val="000000" w:themeColor="text1"/>
        </w:rPr>
        <w:t xml:space="preserve"> = 60 </w:t>
      </w:r>
      <w:proofErr w:type="spellStart"/>
      <w:r w:rsidR="00192C7F">
        <w:rPr>
          <w:color w:val="000000" w:themeColor="text1"/>
        </w:rPr>
        <w:t>uA</w:t>
      </w:r>
      <w:proofErr w:type="spellEnd"/>
      <w:r w:rsidR="00192C7F">
        <w:rPr>
          <w:color w:val="000000" w:themeColor="text1"/>
        </w:rPr>
        <w:t xml:space="preserve"> y una corriente máxima de </w:t>
      </w:r>
      <w:proofErr w:type="spellStart"/>
      <w:r w:rsidR="00192C7F">
        <w:rPr>
          <w:color w:val="000000" w:themeColor="text1"/>
        </w:rPr>
        <w:t>Imax</w:t>
      </w:r>
      <w:proofErr w:type="spellEnd"/>
      <w:r w:rsidR="00192C7F">
        <w:rPr>
          <w:color w:val="000000" w:themeColor="text1"/>
        </w:rPr>
        <w:t xml:space="preserve"> = 250 *  2.4 </w:t>
      </w:r>
      <w:proofErr w:type="spellStart"/>
      <w:r w:rsidR="00192C7F">
        <w:rPr>
          <w:color w:val="000000" w:themeColor="text1"/>
        </w:rPr>
        <w:t>uA</w:t>
      </w:r>
      <w:proofErr w:type="spellEnd"/>
      <w:r w:rsidR="00192C7F">
        <w:rPr>
          <w:color w:val="000000" w:themeColor="text1"/>
        </w:rPr>
        <w:t xml:space="preserve"> = 600 </w:t>
      </w:r>
      <w:proofErr w:type="spellStart"/>
      <w:r w:rsidR="00192C7F">
        <w:rPr>
          <w:color w:val="000000" w:themeColor="text1"/>
        </w:rPr>
        <w:t>uA</w:t>
      </w:r>
      <w:proofErr w:type="spellEnd"/>
      <w:r w:rsidR="00192C7F">
        <w:rPr>
          <w:color w:val="000000" w:themeColor="text1"/>
        </w:rPr>
        <w:t>, rango que es posible recorrer en 10 pasos de incremento.</w:t>
      </w:r>
    </w:p>
    <w:p w14:paraId="3D186BC1" w14:textId="425A9D22" w:rsidR="00AB2081" w:rsidRPr="00AB2081" w:rsidRDefault="00AB2081" w:rsidP="00F42F36">
      <w:pPr>
        <w:rPr>
          <w:color w:val="000000" w:themeColor="text1"/>
        </w:rPr>
      </w:pPr>
      <w:r>
        <w:rPr>
          <w:color w:val="000000" w:themeColor="text1"/>
        </w:rPr>
        <w:t xml:space="preserve">En </w:t>
      </w:r>
      <w:r w:rsidRPr="00AB2081">
        <w:rPr>
          <w:color w:val="000000" w:themeColor="text1"/>
        </w:rPr>
        <w:t xml:space="preserve">la </w:t>
      </w:r>
      <w:r w:rsidRPr="00AB2081">
        <w:rPr>
          <w:color w:val="000000" w:themeColor="text1"/>
        </w:rPr>
        <w:fldChar w:fldCharType="begin"/>
      </w:r>
      <w:r w:rsidRPr="00AB2081">
        <w:rPr>
          <w:color w:val="000000" w:themeColor="text1"/>
        </w:rPr>
        <w:instrText xml:space="preserve"> REF _Ref185170829 \h </w:instrText>
      </w:r>
      <w:r w:rsidRPr="00AB2081">
        <w:rPr>
          <w:color w:val="000000" w:themeColor="text1"/>
        </w:rPr>
      </w:r>
      <w:r>
        <w:rPr>
          <w:color w:val="000000" w:themeColor="text1"/>
        </w:rPr>
        <w:instrText xml:space="preserve"> \* MERGEFORMAT </w:instrText>
      </w:r>
      <w:r w:rsidRPr="00AB2081">
        <w:rPr>
          <w:color w:val="000000" w:themeColor="text1"/>
        </w:rPr>
        <w:fldChar w:fldCharType="separate"/>
      </w:r>
      <w:r w:rsidRPr="00AB2081">
        <w:t xml:space="preserve">Fig. </w:t>
      </w:r>
      <w:r w:rsidRPr="00AB2081">
        <w:rPr>
          <w:color w:val="0070C0"/>
          <w:u w:val="single"/>
        </w:rPr>
        <w:t>(</w:t>
      </w:r>
      <w:r w:rsidRPr="00AB2081">
        <w:rPr>
          <w:noProof/>
          <w:color w:val="0070C0"/>
          <w:u w:val="single"/>
        </w:rPr>
        <w:t>3</w:t>
      </w:r>
      <w:r w:rsidRPr="00AB2081">
        <w:rPr>
          <w:color w:val="0070C0"/>
          <w:u w:val="single"/>
        </w:rPr>
        <w:noBreakHyphen/>
      </w:r>
      <w:r w:rsidRPr="00AB2081">
        <w:rPr>
          <w:noProof/>
          <w:color w:val="0070C0"/>
          <w:u w:val="single"/>
        </w:rPr>
        <w:t>17</w:t>
      </w:r>
      <w:r w:rsidRPr="00AB2081">
        <w:rPr>
          <w:color w:val="000000" w:themeColor="text1"/>
        </w:rPr>
        <w:fldChar w:fldCharType="end"/>
      </w:r>
      <w:r w:rsidRPr="00AB2081">
        <w:rPr>
          <w:color w:val="0070C0"/>
          <w:u w:val="single"/>
        </w:rPr>
        <w:t>)</w:t>
      </w:r>
      <w:r>
        <w:rPr>
          <w:color w:val="000000" w:themeColor="text1"/>
        </w:rPr>
        <w:t xml:space="preserve"> se presenta una captura tomada de las salidas P1.4 y P1.2 del microcontrolador que se conectan a las resistencias del Conversor i-V mencionadas en el párrafo anterior:</w:t>
      </w:r>
    </w:p>
    <w:p w14:paraId="4F9DF1E0" w14:textId="63132E41" w:rsidR="00C30E55" w:rsidRDefault="00690854" w:rsidP="00690854">
      <w:pPr>
        <w:keepNext/>
      </w:pPr>
      <w:r>
        <w:rPr>
          <w:noProof/>
          <w:lang w:val="es-AR"/>
        </w:rPr>
        <mc:AlternateContent>
          <mc:Choice Requires="wpg">
            <w:drawing>
              <wp:anchor distT="0" distB="0" distL="114300" distR="114300" simplePos="0" relativeHeight="251944960" behindDoc="0" locked="0" layoutInCell="1" allowOverlap="1" wp14:anchorId="636AFD6F" wp14:editId="0F2B0676">
                <wp:simplePos x="0" y="0"/>
                <wp:positionH relativeFrom="margin">
                  <wp:align>center</wp:align>
                </wp:positionH>
                <wp:positionV relativeFrom="paragraph">
                  <wp:posOffset>7513</wp:posOffset>
                </wp:positionV>
                <wp:extent cx="4312920" cy="2785745"/>
                <wp:effectExtent l="0" t="19050" r="0" b="0"/>
                <wp:wrapNone/>
                <wp:docPr id="398" name="Grupo 398"/>
                <wp:cNvGraphicFramePr/>
                <a:graphic xmlns:a="http://schemas.openxmlformats.org/drawingml/2006/main">
                  <a:graphicData uri="http://schemas.microsoft.com/office/word/2010/wordprocessingGroup">
                    <wpg:wgp>
                      <wpg:cNvGrpSpPr/>
                      <wpg:grpSpPr>
                        <a:xfrm>
                          <a:off x="0" y="0"/>
                          <a:ext cx="4312920" cy="2785745"/>
                          <a:chOff x="0" y="0"/>
                          <a:chExt cx="4312920" cy="2785745"/>
                        </a:xfrm>
                      </wpg:grpSpPr>
                      <pic:pic xmlns:pic="http://schemas.openxmlformats.org/drawingml/2006/picture">
                        <pic:nvPicPr>
                          <pic:cNvPr id="396" name="Imagen 396"/>
                          <pic:cNvPicPr>
                            <a:picLocks noChangeAspect="1"/>
                          </pic:cNvPicPr>
                        </pic:nvPicPr>
                        <pic:blipFill>
                          <a:blip r:embed="rId230">
                            <a:extLst>
                              <a:ext uri="{28A0092B-C50C-407E-A947-70E740481C1C}">
                                <a14:useLocalDpi xmlns:a14="http://schemas.microsoft.com/office/drawing/2010/main" val="0"/>
                              </a:ext>
                            </a:extLst>
                          </a:blip>
                          <a:stretch>
                            <a:fillRect/>
                          </a:stretch>
                        </pic:blipFill>
                        <pic:spPr>
                          <a:xfrm>
                            <a:off x="258792" y="0"/>
                            <a:ext cx="3810000" cy="2286000"/>
                          </a:xfrm>
                          <a:prstGeom prst="rect">
                            <a:avLst/>
                          </a:prstGeom>
                          <a:ln>
                            <a:solidFill>
                              <a:schemeClr val="tx1"/>
                            </a:solidFill>
                          </a:ln>
                        </pic:spPr>
                      </pic:pic>
                      <wps:wsp>
                        <wps:cNvPr id="397" name="Cuadro de texto 397"/>
                        <wps:cNvSpPr txBox="1"/>
                        <wps:spPr>
                          <a:xfrm>
                            <a:off x="0" y="2337435"/>
                            <a:ext cx="4312920" cy="448310"/>
                          </a:xfrm>
                          <a:prstGeom prst="rect">
                            <a:avLst/>
                          </a:prstGeom>
                          <a:solidFill>
                            <a:prstClr val="white"/>
                          </a:solidFill>
                          <a:ln>
                            <a:noFill/>
                          </a:ln>
                          <a:effectLst/>
                        </wps:spPr>
                        <wps:txbx>
                          <w:txbxContent>
                            <w:p w14:paraId="7FFEBBBB" w14:textId="733D6D33" w:rsidR="00F73331" w:rsidRPr="00690854" w:rsidRDefault="00F73331" w:rsidP="00690854">
                              <w:pPr>
                                <w:pStyle w:val="Descripcin"/>
                                <w:ind w:firstLine="0"/>
                                <w:jc w:val="center"/>
                                <w:rPr>
                                  <w:i w:val="0"/>
                                  <w:noProof/>
                                  <w:color w:val="auto"/>
                                  <w:sz w:val="32"/>
                                  <w:szCs w:val="24"/>
                                </w:rPr>
                              </w:pPr>
                              <w:bookmarkStart w:id="502" w:name="_Ref18517082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7</w:t>
                              </w:r>
                              <w:r>
                                <w:rPr>
                                  <w:color w:val="auto"/>
                                  <w:sz w:val="22"/>
                                </w:rPr>
                                <w:fldChar w:fldCharType="end"/>
                              </w:r>
                              <w:bookmarkEnd w:id="502"/>
                              <w:r w:rsidRPr="00690854">
                                <w:rPr>
                                  <w:color w:val="auto"/>
                                  <w:sz w:val="22"/>
                                </w:rPr>
                                <w:t>:</w:t>
                              </w:r>
                              <w:r w:rsidRPr="00690854">
                                <w:rPr>
                                  <w:i w:val="0"/>
                                  <w:color w:val="auto"/>
                                  <w:sz w:val="22"/>
                                </w:rPr>
                                <w:t xml:space="preserve"> Señales de tensión tomadas sobre las salidas </w:t>
                              </w:r>
                              <w:proofErr w:type="spellStart"/>
                              <w:r w:rsidRPr="00690854">
                                <w:rPr>
                                  <w:i w:val="0"/>
                                  <w:color w:val="auto"/>
                                  <w:sz w:val="22"/>
                                </w:rPr>
                                <w:t>IDAC_Pos</w:t>
                              </w:r>
                              <w:proofErr w:type="spellEnd"/>
                              <w:r w:rsidRPr="00690854">
                                <w:rPr>
                                  <w:i w:val="0"/>
                                  <w:color w:val="auto"/>
                                  <w:sz w:val="22"/>
                                </w:rPr>
                                <w:t xml:space="preserve"> (CH2) e </w:t>
                              </w:r>
                              <w:proofErr w:type="spellStart"/>
                              <w:r w:rsidRPr="00690854">
                                <w:rPr>
                                  <w:i w:val="0"/>
                                  <w:color w:val="auto"/>
                                  <w:sz w:val="22"/>
                                </w:rPr>
                                <w:t>IDAC_Neg</w:t>
                              </w:r>
                              <w:proofErr w:type="spellEnd"/>
                              <w:r w:rsidRPr="00690854">
                                <w:rPr>
                                  <w:i w:val="0"/>
                                  <w:color w:val="auto"/>
                                  <w:sz w:val="22"/>
                                </w:rPr>
                                <w:t xml:space="preserve"> (CH1)</w:t>
                              </w:r>
                              <w:r>
                                <w:rPr>
                                  <w:i w:val="0"/>
                                  <w:color w:val="auto"/>
                                  <w:sz w:val="22"/>
                                </w:rPr>
                                <w:t xml:space="preserve"> para IDAC = 25</w:t>
                              </w:r>
                              <w:r w:rsidRPr="00690854">
                                <w:rPr>
                                  <w:i w:val="0"/>
                                  <w:color w:val="auto"/>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6AFD6F" id="Grupo 398" o:spid="_x0000_s1149" style="position:absolute;left:0;text-align:left;margin-left:0;margin-top:.6pt;width:339.6pt;height:219.35pt;z-index:251944960;mso-position-horizontal:center;mso-position-horizontal-relative:margin" coordsize="43129,27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">
                <v:shape id="Imagen 396" o:spid="_x0000_s1150" type="#_x0000_t75" style="position:absolute;left:2587;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BC+HCAAAA3AAAAA8AAABkcnMvZG93bnJldi54bWxEj82KwjAUhfeC7xCuMBvRVAUZq1FUcBBc&#10;6YhuL821KW1uShNt5+0nwsAsD+fn46w2na3EixpfOFYwGScgiDOnC84VXL8Po08QPiBrrByTgh/y&#10;sFn3eytMtWv5TK9LyEUcYZ+iAhNCnUrpM0MW/djVxNF7uMZiiLLJpW6wjeO2ktMkmUuLBUeCwZr2&#10;hrLy8rQRor8W5/LQDnencL+1ezJFue2U+hh02yWIQF34D/+1j1rBbDGH95l4BO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QQvhwgAAANwAAAAPAAAAAAAAAAAAAAAAAJ8C&#10;AABkcnMvZG93bnJldi54bWxQSwUGAAAAAAQABAD3AAAAjgMAAAAA&#10;" stroked="t" strokecolor="black [3213]">
                  <v:imagedata r:id="rId231" o:title=""/>
                  <v:path arrowok="t"/>
                </v:shape>
                <v:shape id="Cuadro de texto 397" o:spid="_x0000_s1151" type="#_x0000_t202" style="position:absolute;top:23374;width:43129;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FKZMcA&#10;AADcAAAADwAAAGRycy9kb3ducmV2LnhtbESPQWsCMRSE70L/Q3gFL6LZqqjdGkWkhdaLdPXS22Pz&#10;3Gy7eVmSrG7/fVMo9DjMzDfMetvbRlzJh9qxgodJBoK4dLrmSsH59DJegQgRWWPjmBR8U4Dt5m6w&#10;xly7G7/TtYiVSBAOOSowMba5lKE0ZDFMXEucvIvzFmOSvpLa4y3BbSOnWbaQFmtOCwZb2hsqv4rO&#10;KjjOP45m1F2eD7v5zL+du/3isyqUGt73uycQkfr4H/5rv2oFs8cl/J5JR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RSmTHAAAA3AAAAA8AAAAAAAAAAAAAAAAAmAIAAGRy&#10;cy9kb3ducmV2LnhtbFBLBQYAAAAABAAEAPUAAACMAwAAAAA=&#10;" stroked="f">
                  <v:textbox style="mso-fit-shape-to-text:t" inset="0,0,0,0">
                    <w:txbxContent>
                      <w:p w14:paraId="7FFEBBBB" w14:textId="733D6D33" w:rsidR="00F73331" w:rsidRPr="00690854" w:rsidRDefault="00F73331" w:rsidP="00690854">
                        <w:pPr>
                          <w:pStyle w:val="Descripcin"/>
                          <w:ind w:firstLine="0"/>
                          <w:jc w:val="center"/>
                          <w:rPr>
                            <w:i w:val="0"/>
                            <w:noProof/>
                            <w:color w:val="auto"/>
                            <w:sz w:val="32"/>
                            <w:szCs w:val="24"/>
                          </w:rPr>
                        </w:pPr>
                        <w:bookmarkStart w:id="503" w:name="_Ref18517082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7</w:t>
                        </w:r>
                        <w:r>
                          <w:rPr>
                            <w:color w:val="auto"/>
                            <w:sz w:val="22"/>
                          </w:rPr>
                          <w:fldChar w:fldCharType="end"/>
                        </w:r>
                        <w:bookmarkEnd w:id="503"/>
                        <w:r w:rsidRPr="00690854">
                          <w:rPr>
                            <w:color w:val="auto"/>
                            <w:sz w:val="22"/>
                          </w:rPr>
                          <w:t>:</w:t>
                        </w:r>
                        <w:r w:rsidRPr="00690854">
                          <w:rPr>
                            <w:i w:val="0"/>
                            <w:color w:val="auto"/>
                            <w:sz w:val="22"/>
                          </w:rPr>
                          <w:t xml:space="preserve"> Señales de tensión tomadas sobre las salidas </w:t>
                        </w:r>
                        <w:proofErr w:type="spellStart"/>
                        <w:r w:rsidRPr="00690854">
                          <w:rPr>
                            <w:i w:val="0"/>
                            <w:color w:val="auto"/>
                            <w:sz w:val="22"/>
                          </w:rPr>
                          <w:t>IDAC_Pos</w:t>
                        </w:r>
                        <w:proofErr w:type="spellEnd"/>
                        <w:r w:rsidRPr="00690854">
                          <w:rPr>
                            <w:i w:val="0"/>
                            <w:color w:val="auto"/>
                            <w:sz w:val="22"/>
                          </w:rPr>
                          <w:t xml:space="preserve"> (CH2) e </w:t>
                        </w:r>
                        <w:proofErr w:type="spellStart"/>
                        <w:r w:rsidRPr="00690854">
                          <w:rPr>
                            <w:i w:val="0"/>
                            <w:color w:val="auto"/>
                            <w:sz w:val="22"/>
                          </w:rPr>
                          <w:t>IDAC_Neg</w:t>
                        </w:r>
                        <w:proofErr w:type="spellEnd"/>
                        <w:r w:rsidRPr="00690854">
                          <w:rPr>
                            <w:i w:val="0"/>
                            <w:color w:val="auto"/>
                            <w:sz w:val="22"/>
                          </w:rPr>
                          <w:t xml:space="preserve"> (CH1)</w:t>
                        </w:r>
                        <w:r>
                          <w:rPr>
                            <w:i w:val="0"/>
                            <w:color w:val="auto"/>
                            <w:sz w:val="22"/>
                          </w:rPr>
                          <w:t xml:space="preserve"> para IDAC = 25</w:t>
                        </w:r>
                        <w:r w:rsidRPr="00690854">
                          <w:rPr>
                            <w:i w:val="0"/>
                            <w:color w:val="auto"/>
                            <w:sz w:val="22"/>
                          </w:rPr>
                          <w:t xml:space="preserve"> (Fuente: elaboración propia).</w:t>
                        </w:r>
                      </w:p>
                    </w:txbxContent>
                  </v:textbox>
                </v:shape>
                <w10:wrap anchorx="margin"/>
              </v:group>
            </w:pict>
          </mc:Fallback>
        </mc:AlternateContent>
      </w:r>
    </w:p>
    <w:p w14:paraId="3EDCB775" w14:textId="07DAC80B" w:rsidR="00690854" w:rsidRDefault="00690854" w:rsidP="00690854">
      <w:pPr>
        <w:keepNext/>
        <w:rPr>
          <w:noProof/>
          <w:lang w:val="es-AR"/>
        </w:rPr>
      </w:pPr>
    </w:p>
    <w:p w14:paraId="3476D075" w14:textId="6C0C8A98" w:rsidR="00690854" w:rsidRDefault="00690854" w:rsidP="00690854">
      <w:pPr>
        <w:keepNext/>
        <w:rPr>
          <w:noProof/>
          <w:lang w:val="es-AR"/>
        </w:rPr>
      </w:pPr>
    </w:p>
    <w:p w14:paraId="4D27E0E2" w14:textId="6456FB3D" w:rsidR="00690854" w:rsidRDefault="00690854" w:rsidP="00690854">
      <w:pPr>
        <w:keepNext/>
        <w:rPr>
          <w:noProof/>
          <w:lang w:val="es-AR"/>
        </w:rPr>
      </w:pPr>
    </w:p>
    <w:p w14:paraId="0DEB29C7" w14:textId="7D19FB2C" w:rsidR="00690854" w:rsidRDefault="00690854" w:rsidP="00690854">
      <w:pPr>
        <w:keepNext/>
        <w:rPr>
          <w:noProof/>
          <w:lang w:val="es-AR"/>
        </w:rPr>
      </w:pPr>
    </w:p>
    <w:p w14:paraId="58BE6889" w14:textId="30FC0445" w:rsidR="00690854" w:rsidRDefault="00690854" w:rsidP="00690854">
      <w:pPr>
        <w:keepNext/>
      </w:pPr>
    </w:p>
    <w:p w14:paraId="60541C1C" w14:textId="20E31BB2" w:rsidR="00C30E55" w:rsidRDefault="00C30E55" w:rsidP="00C30E55"/>
    <w:p w14:paraId="15C75815" w14:textId="1426C574" w:rsidR="00C30E55" w:rsidRDefault="00C30E55" w:rsidP="00C30E55"/>
    <w:p w14:paraId="3D11D2C8" w14:textId="77777777" w:rsidR="00AB2081" w:rsidRDefault="00AB2081" w:rsidP="00C30E55"/>
    <w:p w14:paraId="6FD02688" w14:textId="08D54E1B" w:rsidR="00AB2081" w:rsidRDefault="00AB2081" w:rsidP="00C30E55">
      <w:pPr>
        <w:rPr>
          <w:color w:val="000000" w:themeColor="text1"/>
        </w:rPr>
      </w:pPr>
      <w:r>
        <w:lastRenderedPageBreak/>
        <w:t xml:space="preserve">La captura corresponde a una configuración de </w:t>
      </w:r>
      <w:proofErr w:type="spellStart"/>
      <w:r>
        <w:t>TIc</w:t>
      </w:r>
      <w:proofErr w:type="spellEnd"/>
      <w:r>
        <w:t xml:space="preserve"> = 150 </w:t>
      </w:r>
      <w:proofErr w:type="spellStart"/>
      <w:r>
        <w:t>us</w:t>
      </w:r>
      <w:proofErr w:type="spellEnd"/>
      <w:r>
        <w:t>; F = 1111 Hz e IDAC = 25 (paso mínimo)</w:t>
      </w:r>
      <w:r w:rsidR="00D93C2A">
        <w:t xml:space="preserve">. Es posible apreciar cómo, si bien las señales son efectivamente complementarias temporalmente, su forma de onda no es exactamente igual dado que, la salida </w:t>
      </w:r>
      <w:r w:rsidR="00D93C2A">
        <w:rPr>
          <w:color w:val="000000" w:themeColor="text1"/>
        </w:rPr>
        <w:t>“</w:t>
      </w:r>
      <w:proofErr w:type="spellStart"/>
      <w:r w:rsidR="00D93C2A">
        <w:rPr>
          <w:color w:val="000000" w:themeColor="text1"/>
        </w:rPr>
        <w:t>IDAC_Pos</w:t>
      </w:r>
      <w:proofErr w:type="spellEnd"/>
      <w:r w:rsidR="00D93C2A">
        <w:rPr>
          <w:color w:val="000000" w:themeColor="text1"/>
        </w:rPr>
        <w:t>” se aplica a R8 y no existe derivación de corriente para allá de dicha resistencia producto de la alta impedancia de AO. Por su parte, “</w:t>
      </w:r>
      <w:proofErr w:type="spellStart"/>
      <w:r w:rsidR="00D93C2A">
        <w:rPr>
          <w:color w:val="000000" w:themeColor="text1"/>
        </w:rPr>
        <w:t>IDAC_Neg</w:t>
      </w:r>
      <w:proofErr w:type="spellEnd"/>
      <w:r w:rsidR="00D93C2A">
        <w:rPr>
          <w:color w:val="000000" w:themeColor="text1"/>
        </w:rPr>
        <w:t xml:space="preserve">” tiene una realidad distinta, la corriente ingresa al punto medio entre R6 (que junto con RV3 confirman una resistencia equivalente serie) y R4, existiendo circulación de corriente en las tres ramas del nodo. </w:t>
      </w:r>
      <w:r w:rsidR="007B0EB5">
        <w:rPr>
          <w:color w:val="000000" w:themeColor="text1"/>
        </w:rPr>
        <w:t>Esta diferencia circuital produce la distintas formas de onda en cada salida, sin embargo, tomando la tensión máxima presente en R8 y el valor de la resistencia (R8 = 6.8 k</w:t>
      </w:r>
      <w:r w:rsidR="007B0EB5" w:rsidRPr="007B0EB5">
        <w:rPr>
          <w:color w:val="000000" w:themeColor="text1"/>
        </w:rPr>
        <w:t>Ω</w:t>
      </w:r>
      <w:r w:rsidR="007B0EB5">
        <w:rPr>
          <w:color w:val="000000" w:themeColor="text1"/>
        </w:rPr>
        <w:t xml:space="preserve">) mencionada es posible calcular indirectamente la corriente de salida del IDAC en </w:t>
      </w:r>
      <w:proofErr w:type="gramStart"/>
      <w:r w:rsidR="007B0EB5">
        <w:rPr>
          <w:color w:val="000000" w:themeColor="text1"/>
        </w:rPr>
        <w:t>I</w:t>
      </w:r>
      <w:r w:rsidR="007B0EB5" w:rsidRPr="007B0EB5">
        <w:rPr>
          <w:color w:val="000000" w:themeColor="text1"/>
          <w:vertAlign w:val="subscript"/>
        </w:rPr>
        <w:t>IDAC(</w:t>
      </w:r>
      <w:proofErr w:type="gramEnd"/>
      <w:r w:rsidR="007B0EB5" w:rsidRPr="007B0EB5">
        <w:rPr>
          <w:color w:val="000000" w:themeColor="text1"/>
          <w:vertAlign w:val="subscript"/>
        </w:rPr>
        <w:t>25)</w:t>
      </w:r>
      <w:r w:rsidR="007B0EB5">
        <w:rPr>
          <w:color w:val="000000" w:themeColor="text1"/>
        </w:rPr>
        <w:t xml:space="preserve"> = </w:t>
      </w:r>
      <w:r w:rsidR="00D26C4F">
        <w:rPr>
          <w:color w:val="000000" w:themeColor="text1"/>
        </w:rPr>
        <w:t xml:space="preserve">0.456 V / 6800 </w:t>
      </w:r>
      <w:r w:rsidR="00D26C4F" w:rsidRPr="007B0EB5">
        <w:rPr>
          <w:color w:val="000000" w:themeColor="text1"/>
        </w:rPr>
        <w:t>Ω</w:t>
      </w:r>
      <w:r w:rsidR="00D26C4F">
        <w:rPr>
          <w:color w:val="000000" w:themeColor="text1"/>
        </w:rPr>
        <w:t xml:space="preserve"> = 67 </w:t>
      </w:r>
      <w:proofErr w:type="spellStart"/>
      <w:r w:rsidR="00D26C4F">
        <w:rPr>
          <w:color w:val="000000" w:themeColor="text1"/>
        </w:rPr>
        <w:t>uA</w:t>
      </w:r>
      <w:proofErr w:type="spellEnd"/>
      <w:r w:rsidR="00D26C4F">
        <w:rPr>
          <w:color w:val="000000" w:themeColor="text1"/>
        </w:rPr>
        <w:t>, que corresponde al valor esperado con un error del 11.6 % por exceso.</w:t>
      </w:r>
    </w:p>
    <w:p w14:paraId="7A22282A" w14:textId="3CDE0058" w:rsidR="00D26C4F" w:rsidRPr="00D26C4F" w:rsidRDefault="00D26C4F" w:rsidP="00C30E55">
      <w:pPr>
        <w:rPr>
          <w:color w:val="000000" w:themeColor="text1"/>
        </w:rPr>
      </w:pPr>
      <w:r>
        <w:rPr>
          <w:noProof/>
          <w:lang w:val="es-AR"/>
        </w:rPr>
        <mc:AlternateContent>
          <mc:Choice Requires="wpg">
            <w:drawing>
              <wp:anchor distT="0" distB="0" distL="114300" distR="114300" simplePos="0" relativeHeight="251948032" behindDoc="0" locked="0" layoutInCell="1" allowOverlap="1" wp14:anchorId="4B5DD688" wp14:editId="00A3A254">
                <wp:simplePos x="0" y="0"/>
                <wp:positionH relativeFrom="margin">
                  <wp:align>center</wp:align>
                </wp:positionH>
                <wp:positionV relativeFrom="paragraph">
                  <wp:posOffset>561472</wp:posOffset>
                </wp:positionV>
                <wp:extent cx="4304030" cy="2794635"/>
                <wp:effectExtent l="0" t="19050" r="1270" b="5715"/>
                <wp:wrapNone/>
                <wp:docPr id="400" name="Grupo 400"/>
                <wp:cNvGraphicFramePr/>
                <a:graphic xmlns:a="http://schemas.openxmlformats.org/drawingml/2006/main">
                  <a:graphicData uri="http://schemas.microsoft.com/office/word/2010/wordprocessingGroup">
                    <wpg:wgp>
                      <wpg:cNvGrpSpPr/>
                      <wpg:grpSpPr>
                        <a:xfrm>
                          <a:off x="0" y="0"/>
                          <a:ext cx="4304030" cy="2794635"/>
                          <a:chOff x="0" y="0"/>
                          <a:chExt cx="4304030" cy="2794635"/>
                        </a:xfrm>
                      </wpg:grpSpPr>
                      <pic:pic xmlns:pic="http://schemas.openxmlformats.org/drawingml/2006/picture">
                        <pic:nvPicPr>
                          <pic:cNvPr id="368" name="Imagen 368"/>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215661" y="0"/>
                            <a:ext cx="3810000" cy="2286000"/>
                          </a:xfrm>
                          <a:prstGeom prst="rect">
                            <a:avLst/>
                          </a:prstGeom>
                          <a:ln>
                            <a:solidFill>
                              <a:schemeClr val="tx1"/>
                            </a:solidFill>
                          </a:ln>
                        </pic:spPr>
                      </pic:pic>
                      <wps:wsp>
                        <wps:cNvPr id="399" name="Cuadro de texto 399"/>
                        <wps:cNvSpPr txBox="1"/>
                        <wps:spPr>
                          <a:xfrm>
                            <a:off x="0" y="2346325"/>
                            <a:ext cx="4304030" cy="448310"/>
                          </a:xfrm>
                          <a:prstGeom prst="rect">
                            <a:avLst/>
                          </a:prstGeom>
                          <a:solidFill>
                            <a:prstClr val="white"/>
                          </a:solidFill>
                          <a:ln>
                            <a:noFill/>
                          </a:ln>
                          <a:effectLst/>
                        </wps:spPr>
                        <wps:txbx>
                          <w:txbxContent>
                            <w:p w14:paraId="103C4EEB" w14:textId="2AAAE3FC" w:rsidR="00F73331" w:rsidRPr="00690854" w:rsidRDefault="00F73331" w:rsidP="00690854">
                              <w:pPr>
                                <w:pStyle w:val="Descripcin"/>
                                <w:ind w:firstLine="0"/>
                                <w:jc w:val="center"/>
                                <w:rPr>
                                  <w:i w:val="0"/>
                                  <w:noProof/>
                                  <w:color w:val="auto"/>
                                  <w:sz w:val="32"/>
                                  <w:szCs w:val="24"/>
                                </w:rPr>
                              </w:pPr>
                              <w:bookmarkStart w:id="504" w:name="_Ref185171976"/>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8</w:t>
                              </w:r>
                              <w:r>
                                <w:rPr>
                                  <w:color w:val="auto"/>
                                  <w:sz w:val="22"/>
                                </w:rPr>
                                <w:fldChar w:fldCharType="end"/>
                              </w:r>
                              <w:bookmarkEnd w:id="504"/>
                              <w:r w:rsidRPr="00690854">
                                <w:rPr>
                                  <w:color w:val="auto"/>
                                  <w:sz w:val="22"/>
                                </w:rPr>
                                <w:t>:</w:t>
                              </w:r>
                              <w:r w:rsidRPr="00690854">
                                <w:rPr>
                                  <w:i w:val="0"/>
                                  <w:color w:val="auto"/>
                                  <w:sz w:val="22"/>
                                </w:rPr>
                                <w:t xml:space="preserve"> Señales de tensión tomadas sobre las salidas </w:t>
                              </w:r>
                              <w:proofErr w:type="spellStart"/>
                              <w:r w:rsidRPr="00690854">
                                <w:rPr>
                                  <w:i w:val="0"/>
                                  <w:color w:val="auto"/>
                                  <w:sz w:val="22"/>
                                </w:rPr>
                                <w:t>IDAC_Pos</w:t>
                              </w:r>
                              <w:proofErr w:type="spellEnd"/>
                              <w:r w:rsidRPr="00690854">
                                <w:rPr>
                                  <w:i w:val="0"/>
                                  <w:color w:val="auto"/>
                                  <w:sz w:val="22"/>
                                </w:rPr>
                                <w:t xml:space="preserve"> (CH2) e </w:t>
                              </w:r>
                              <w:proofErr w:type="spellStart"/>
                              <w:r w:rsidRPr="00690854">
                                <w:rPr>
                                  <w:i w:val="0"/>
                                  <w:color w:val="auto"/>
                                  <w:sz w:val="22"/>
                                </w:rPr>
                                <w:t>IDAC_Neg</w:t>
                              </w:r>
                              <w:proofErr w:type="spellEnd"/>
                              <w:r w:rsidRPr="00690854">
                                <w:rPr>
                                  <w:i w:val="0"/>
                                  <w:color w:val="auto"/>
                                  <w:sz w:val="22"/>
                                </w:rPr>
                                <w:t xml:space="preserve"> (CH1) para IDAC = 250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5DD688" id="Grupo 400" o:spid="_x0000_s1152" style="position:absolute;left:0;text-align:left;margin-left:0;margin-top:44.2pt;width:338.9pt;height:220.05pt;z-index:251948032;mso-position-horizontal:center;mso-position-horizontal-relative:margin" coordsize="43040,2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">
                <v:shape id="Imagen 368" o:spid="_x0000_s1153" type="#_x0000_t75" style="position:absolute;left:2156;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2mtnBAAAA3AAAAA8AAABkcnMvZG93bnJldi54bWxET89rwjAUvgv7H8Ib7KbpnBSpRpGBbEN2&#10;sApeH82zDW1eShK17q83h4HHj+/3cj3YTlzJB+NYwfskA0FcOW24VnA8bMdzECEia+wck4I7BViv&#10;XkZLLLS78Z6uZaxFCuFQoIImxr6QMlQNWQwT1xMn7uy8xZigr6X2eEvhtpPTLMulRcOpocGePhuq&#10;2vJiFfzo6Z9tT6bNdzt/nA1f99b9GqXeXofNAkSkIT7F/+5vreAjT2vTmXQE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D2mtnBAAAA3AAAAA8AAAAAAAAAAAAAAAAAnwIA&#10;AGRycy9kb3ducmV2LnhtbFBLBQYAAAAABAAEAPcAAACNAwAAAAA=&#10;" stroked="t" strokecolor="black [3213]">
                  <v:imagedata r:id="rId233" o:title=""/>
                  <v:path arrowok="t"/>
                </v:shape>
                <v:shape id="Cuadro de texto 399" o:spid="_x0000_s1154" type="#_x0000_t202" style="position:absolute;top:23463;width:43040;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J7jcYA&#10;AADcAAAADwAAAGRycy9kb3ducmV2LnhtbESPQWsCMRSE7wX/Q3iCl1KzVZG6NYpIC20v0q2X3h6b&#10;52Z187IkWV3/vSkUPA4z8w2zXPe2EWfyoXas4HmcgSAuna65UrD/eX96AREissbGMSm4UoD1avCw&#10;xFy7C3/TuYiVSBAOOSowMba5lKE0ZDGMXUucvIPzFmOSvpLa4yXBbSMnWTaXFmtOCwZb2hoqT0Vn&#10;Fexmvzvz2B3evjazqf/cd9v5sSqUGg37zSuISH28h//bH1rBdLGAvzPpC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J7jcYAAADcAAAADwAAAAAAAAAAAAAAAACYAgAAZHJz&#10;L2Rvd25yZXYueG1sUEsFBgAAAAAEAAQA9QAAAIsDAAAAAA==&#10;" stroked="f">
                  <v:textbox style="mso-fit-shape-to-text:t" inset="0,0,0,0">
                    <w:txbxContent>
                      <w:p w14:paraId="103C4EEB" w14:textId="2AAAE3FC" w:rsidR="00F73331" w:rsidRPr="00690854" w:rsidRDefault="00F73331" w:rsidP="00690854">
                        <w:pPr>
                          <w:pStyle w:val="Descripcin"/>
                          <w:ind w:firstLine="0"/>
                          <w:jc w:val="center"/>
                          <w:rPr>
                            <w:i w:val="0"/>
                            <w:noProof/>
                            <w:color w:val="auto"/>
                            <w:sz w:val="32"/>
                            <w:szCs w:val="24"/>
                          </w:rPr>
                        </w:pPr>
                        <w:bookmarkStart w:id="505" w:name="_Ref185171976"/>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8</w:t>
                        </w:r>
                        <w:r>
                          <w:rPr>
                            <w:color w:val="auto"/>
                            <w:sz w:val="22"/>
                          </w:rPr>
                          <w:fldChar w:fldCharType="end"/>
                        </w:r>
                        <w:bookmarkEnd w:id="505"/>
                        <w:r w:rsidRPr="00690854">
                          <w:rPr>
                            <w:color w:val="auto"/>
                            <w:sz w:val="22"/>
                          </w:rPr>
                          <w:t>:</w:t>
                        </w:r>
                        <w:r w:rsidRPr="00690854">
                          <w:rPr>
                            <w:i w:val="0"/>
                            <w:color w:val="auto"/>
                            <w:sz w:val="22"/>
                          </w:rPr>
                          <w:t xml:space="preserve"> Señales de tensión tomadas sobre las salidas </w:t>
                        </w:r>
                        <w:proofErr w:type="spellStart"/>
                        <w:r w:rsidRPr="00690854">
                          <w:rPr>
                            <w:i w:val="0"/>
                            <w:color w:val="auto"/>
                            <w:sz w:val="22"/>
                          </w:rPr>
                          <w:t>IDAC_Pos</w:t>
                        </w:r>
                        <w:proofErr w:type="spellEnd"/>
                        <w:r w:rsidRPr="00690854">
                          <w:rPr>
                            <w:i w:val="0"/>
                            <w:color w:val="auto"/>
                            <w:sz w:val="22"/>
                          </w:rPr>
                          <w:t xml:space="preserve"> (CH2) e </w:t>
                        </w:r>
                        <w:proofErr w:type="spellStart"/>
                        <w:r w:rsidRPr="00690854">
                          <w:rPr>
                            <w:i w:val="0"/>
                            <w:color w:val="auto"/>
                            <w:sz w:val="22"/>
                          </w:rPr>
                          <w:t>IDAC_Neg</w:t>
                        </w:r>
                        <w:proofErr w:type="spellEnd"/>
                        <w:r w:rsidRPr="00690854">
                          <w:rPr>
                            <w:i w:val="0"/>
                            <w:color w:val="auto"/>
                            <w:sz w:val="22"/>
                          </w:rPr>
                          <w:t xml:space="preserve"> (CH1) para IDAC = 250 (Fuente: elaboración propia).</w:t>
                        </w:r>
                      </w:p>
                    </w:txbxContent>
                  </v:textbox>
                </v:shape>
                <w10:wrap anchorx="margin"/>
              </v:group>
            </w:pict>
          </mc:Fallback>
        </mc:AlternateContent>
      </w:r>
      <w:r>
        <w:rPr>
          <w:color w:val="000000" w:themeColor="text1"/>
        </w:rPr>
        <w:t xml:space="preserve">En la </w:t>
      </w:r>
      <w:r w:rsidRPr="00D26C4F">
        <w:rPr>
          <w:color w:val="000000" w:themeColor="text1"/>
        </w:rPr>
        <w:fldChar w:fldCharType="begin"/>
      </w:r>
      <w:r w:rsidRPr="00D26C4F">
        <w:rPr>
          <w:color w:val="000000" w:themeColor="text1"/>
        </w:rPr>
        <w:instrText xml:space="preserve"> REF _Ref185171976 \h </w:instrText>
      </w:r>
      <w:r w:rsidRPr="00D26C4F">
        <w:rPr>
          <w:color w:val="000000" w:themeColor="text1"/>
        </w:rPr>
      </w:r>
      <w:r>
        <w:rPr>
          <w:color w:val="000000" w:themeColor="text1"/>
        </w:rPr>
        <w:instrText xml:space="preserve"> \* MERGEFORMAT </w:instrText>
      </w:r>
      <w:r w:rsidRPr="00D26C4F">
        <w:rPr>
          <w:color w:val="000000" w:themeColor="text1"/>
        </w:rPr>
        <w:fldChar w:fldCharType="separate"/>
      </w:r>
      <w:r w:rsidRPr="00D26C4F">
        <w:t xml:space="preserve">Fig. </w:t>
      </w:r>
      <w:r w:rsidRPr="00D26C4F">
        <w:rPr>
          <w:color w:val="0070C0"/>
          <w:u w:val="single"/>
        </w:rPr>
        <w:t>(</w:t>
      </w:r>
      <w:r w:rsidRPr="00D26C4F">
        <w:rPr>
          <w:noProof/>
          <w:color w:val="0070C0"/>
          <w:u w:val="single"/>
        </w:rPr>
        <w:t>3</w:t>
      </w:r>
      <w:r w:rsidRPr="00D26C4F">
        <w:rPr>
          <w:color w:val="0070C0"/>
          <w:u w:val="single"/>
        </w:rPr>
        <w:noBreakHyphen/>
      </w:r>
      <w:r w:rsidRPr="00D26C4F">
        <w:rPr>
          <w:noProof/>
          <w:color w:val="0070C0"/>
          <w:u w:val="single"/>
        </w:rPr>
        <w:t>18</w:t>
      </w:r>
      <w:r w:rsidRPr="00D26C4F">
        <w:rPr>
          <w:color w:val="000000" w:themeColor="text1"/>
        </w:rPr>
        <w:fldChar w:fldCharType="end"/>
      </w:r>
      <w:r w:rsidRPr="00D26C4F">
        <w:rPr>
          <w:color w:val="0070C0"/>
          <w:u w:val="single"/>
        </w:rPr>
        <w:t>)</w:t>
      </w:r>
      <w:r>
        <w:rPr>
          <w:color w:val="000000" w:themeColor="text1"/>
        </w:rPr>
        <w:t xml:space="preserve"> se presenta una captura del mismo punto que al anterior pero con la máxima amplitud configurada (IDAC = 250):</w:t>
      </w:r>
    </w:p>
    <w:p w14:paraId="40AFA481" w14:textId="6BA89160" w:rsidR="00690854" w:rsidRDefault="00690854" w:rsidP="00C30E55"/>
    <w:p w14:paraId="2D46CFAB" w14:textId="06AB18F8" w:rsidR="00690854" w:rsidRDefault="00690854" w:rsidP="00C30E55"/>
    <w:p w14:paraId="06B836AB" w14:textId="77777777" w:rsidR="00690854" w:rsidRDefault="00690854" w:rsidP="00C30E55"/>
    <w:p w14:paraId="343CE42C" w14:textId="77777777" w:rsidR="00690854" w:rsidRDefault="00690854" w:rsidP="00C30E55"/>
    <w:p w14:paraId="10998EB1" w14:textId="77777777" w:rsidR="00690854" w:rsidRDefault="00690854" w:rsidP="00C30E55"/>
    <w:p w14:paraId="6E03DF49" w14:textId="77777777" w:rsidR="00690854" w:rsidRDefault="00690854" w:rsidP="00C30E55"/>
    <w:p w14:paraId="2599DC32" w14:textId="77777777" w:rsidR="00690854" w:rsidRDefault="00690854" w:rsidP="00C30E55"/>
    <w:p w14:paraId="1AA13A91" w14:textId="01B3D712" w:rsidR="00690854" w:rsidRDefault="00690854" w:rsidP="00C30E55"/>
    <w:p w14:paraId="49573316" w14:textId="77777777" w:rsidR="00D26C4F" w:rsidRPr="001A1D89" w:rsidRDefault="00D26C4F" w:rsidP="00C30E55">
      <w:pPr>
        <w:rPr>
          <w:sz w:val="14"/>
        </w:rPr>
      </w:pPr>
    </w:p>
    <w:p w14:paraId="15884CB9" w14:textId="5A649071" w:rsidR="00D26C4F" w:rsidRDefault="001F721D" w:rsidP="00C30E55">
      <w:pPr>
        <w:rPr>
          <w:color w:val="000000" w:themeColor="text1"/>
        </w:rPr>
      </w:pPr>
      <w:r>
        <w:t xml:space="preserve">Realizando el mismo cálculo de corriente que para el caso anterior, nuevamente tomando de referencia R8, </w:t>
      </w:r>
      <w:r w:rsidR="00663F79">
        <w:t xml:space="preserve">la corriente de salida del IDAC será </w:t>
      </w:r>
      <w:proofErr w:type="gramStart"/>
      <w:r w:rsidR="00663F79">
        <w:t>I</w:t>
      </w:r>
      <w:r w:rsidR="00663F79" w:rsidRPr="00663F79">
        <w:rPr>
          <w:vertAlign w:val="subscript"/>
        </w:rPr>
        <w:t>IDAC(</w:t>
      </w:r>
      <w:proofErr w:type="gramEnd"/>
      <w:r w:rsidR="00663F79" w:rsidRPr="00663F79">
        <w:rPr>
          <w:vertAlign w:val="subscript"/>
        </w:rPr>
        <w:t>250)</w:t>
      </w:r>
      <w:r w:rsidR="00663F79">
        <w:t xml:space="preserve"> = 4.4 V / 6800 </w:t>
      </w:r>
      <w:r w:rsidR="00663F79" w:rsidRPr="007B0EB5">
        <w:rPr>
          <w:color w:val="000000" w:themeColor="text1"/>
        </w:rPr>
        <w:t>Ω</w:t>
      </w:r>
      <w:r w:rsidR="00663F79">
        <w:rPr>
          <w:color w:val="000000" w:themeColor="text1"/>
        </w:rPr>
        <w:t xml:space="preserve"> = 594 </w:t>
      </w:r>
      <w:proofErr w:type="spellStart"/>
      <w:r w:rsidR="00663F79">
        <w:rPr>
          <w:color w:val="000000" w:themeColor="text1"/>
        </w:rPr>
        <w:t>uA</w:t>
      </w:r>
      <w:proofErr w:type="spellEnd"/>
      <w:r w:rsidR="00663F79">
        <w:rPr>
          <w:color w:val="000000" w:themeColor="text1"/>
        </w:rPr>
        <w:t>, que se corresponde con el valor esperado con un error por defecto del 1 %, resaltando que el mejoramiento del error esta probablemente dos factores; por un lado la precisión del IDAC a escalas mayores y por el otro la precisión de la medición del osciloscopio en una escala mayor.</w:t>
      </w:r>
    </w:p>
    <w:p w14:paraId="6BB3659C" w14:textId="4F6C624D" w:rsidR="00690854" w:rsidRPr="00C30E55" w:rsidRDefault="00663F79" w:rsidP="00FB7F6A">
      <w:r>
        <w:rPr>
          <w:color w:val="000000" w:themeColor="text1"/>
        </w:rPr>
        <w:t xml:space="preserve">En relación a los sobrepicos presentes en la señal de tensión de </w:t>
      </w:r>
      <w:proofErr w:type="spellStart"/>
      <w:r>
        <w:rPr>
          <w:color w:val="000000" w:themeColor="text1"/>
        </w:rPr>
        <w:t>IDAC_Neg</w:t>
      </w:r>
      <w:proofErr w:type="spellEnd"/>
      <w:r w:rsidR="00FB7F6A">
        <w:rPr>
          <w:color w:val="000000" w:themeColor="text1"/>
        </w:rPr>
        <w:t xml:space="preserve">, por la topología del circuito, las mismas están asociadas a las transiciones de corriente que se dan en las ramas del circuito de realimentación negativa cuando el </w:t>
      </w:r>
      <w:proofErr w:type="spellStart"/>
      <w:r w:rsidR="00FB7F6A">
        <w:rPr>
          <w:color w:val="000000" w:themeColor="text1"/>
        </w:rPr>
        <w:t>PSoC</w:t>
      </w:r>
      <w:proofErr w:type="spellEnd"/>
      <w:r w:rsidR="00FB7F6A">
        <w:rPr>
          <w:color w:val="000000" w:themeColor="text1"/>
        </w:rPr>
        <w:t xml:space="preserve"> conmuta de una entrada a la siguiente, fenómeno que no </w:t>
      </w:r>
      <w:r w:rsidR="00FB7F6A">
        <w:rPr>
          <w:color w:val="000000" w:themeColor="text1"/>
        </w:rPr>
        <w:lastRenderedPageBreak/>
        <w:t xml:space="preserve">se manifiesta en la tensión de </w:t>
      </w:r>
      <w:proofErr w:type="spellStart"/>
      <w:r w:rsidR="00FB7F6A">
        <w:rPr>
          <w:color w:val="000000" w:themeColor="text1"/>
        </w:rPr>
        <w:t>IDAC_Neg</w:t>
      </w:r>
      <w:proofErr w:type="spellEnd"/>
      <w:r w:rsidR="00FB7F6A">
        <w:rPr>
          <w:color w:val="000000" w:themeColor="text1"/>
        </w:rPr>
        <w:t xml:space="preserve"> dado que virtualmente sólo está conectado a tierra mediante R8 sin ninguna derivación hacia el AO y contracorriente que pueda provenir del mismo.</w:t>
      </w:r>
    </w:p>
    <w:p w14:paraId="60AE3C70" w14:textId="0232D182" w:rsidR="00BC4754" w:rsidRDefault="00BC4754" w:rsidP="00C30E55">
      <w:pPr>
        <w:pStyle w:val="Ttulo4"/>
        <w:numPr>
          <w:ilvl w:val="3"/>
          <w:numId w:val="1"/>
        </w:numPr>
      </w:pPr>
      <w:r>
        <w:t>Conversor i-V</w:t>
      </w:r>
      <w:r w:rsidR="00C30E55">
        <w:t>-I</w:t>
      </w:r>
    </w:p>
    <w:p w14:paraId="0C0411F9" w14:textId="4B192B7E" w:rsidR="00FB7F6A" w:rsidRPr="0021221F" w:rsidRDefault="00341642" w:rsidP="00FB7F6A">
      <w:r>
        <w:rPr>
          <w:noProof/>
          <w:lang w:val="es-AR"/>
        </w:rPr>
        <mc:AlternateContent>
          <mc:Choice Requires="wpg">
            <w:drawing>
              <wp:anchor distT="0" distB="0" distL="114300" distR="114300" simplePos="0" relativeHeight="251951104" behindDoc="0" locked="0" layoutInCell="1" allowOverlap="1" wp14:anchorId="0CB1DFF6" wp14:editId="2097329B">
                <wp:simplePos x="0" y="0"/>
                <wp:positionH relativeFrom="margin">
                  <wp:align>center</wp:align>
                </wp:positionH>
                <wp:positionV relativeFrom="paragraph">
                  <wp:posOffset>2343665</wp:posOffset>
                </wp:positionV>
                <wp:extent cx="4537075" cy="2846718"/>
                <wp:effectExtent l="0" t="19050" r="0" b="0"/>
                <wp:wrapNone/>
                <wp:docPr id="402" name="Grupo 402"/>
                <wp:cNvGraphicFramePr/>
                <a:graphic xmlns:a="http://schemas.openxmlformats.org/drawingml/2006/main">
                  <a:graphicData uri="http://schemas.microsoft.com/office/word/2010/wordprocessingGroup">
                    <wpg:wgp>
                      <wpg:cNvGrpSpPr/>
                      <wpg:grpSpPr>
                        <a:xfrm>
                          <a:off x="0" y="0"/>
                          <a:ext cx="4537075" cy="2846718"/>
                          <a:chOff x="0" y="0"/>
                          <a:chExt cx="4537075" cy="2846718"/>
                        </a:xfrm>
                      </wpg:grpSpPr>
                      <pic:pic xmlns:pic="http://schemas.openxmlformats.org/drawingml/2006/picture">
                        <pic:nvPicPr>
                          <pic:cNvPr id="384" name="Imagen 384"/>
                          <pic:cNvPicPr>
                            <a:picLocks noChangeAspect="1"/>
                          </pic:cNvPicPr>
                        </pic:nvPicPr>
                        <pic:blipFill>
                          <a:blip r:embed="rId234">
                            <a:extLst>
                              <a:ext uri="{28A0092B-C50C-407E-A947-70E740481C1C}">
                                <a14:useLocalDpi xmlns:a14="http://schemas.microsoft.com/office/drawing/2010/main" val="0"/>
                              </a:ext>
                            </a:extLst>
                          </a:blip>
                          <a:stretch>
                            <a:fillRect/>
                          </a:stretch>
                        </pic:blipFill>
                        <pic:spPr>
                          <a:xfrm>
                            <a:off x="362309" y="0"/>
                            <a:ext cx="3810000" cy="2286000"/>
                          </a:xfrm>
                          <a:prstGeom prst="rect">
                            <a:avLst/>
                          </a:prstGeom>
                          <a:ln>
                            <a:solidFill>
                              <a:schemeClr val="tx1"/>
                            </a:solidFill>
                          </a:ln>
                        </pic:spPr>
                      </pic:pic>
                      <wps:wsp>
                        <wps:cNvPr id="401" name="Cuadro de texto 401"/>
                        <wps:cNvSpPr txBox="1"/>
                        <wps:spPr>
                          <a:xfrm>
                            <a:off x="0" y="2337436"/>
                            <a:ext cx="4537075" cy="509282"/>
                          </a:xfrm>
                          <a:prstGeom prst="rect">
                            <a:avLst/>
                          </a:prstGeom>
                          <a:solidFill>
                            <a:prstClr val="white"/>
                          </a:solidFill>
                          <a:ln>
                            <a:noFill/>
                          </a:ln>
                          <a:effectLst/>
                        </wps:spPr>
                        <wps:txbx>
                          <w:txbxContent>
                            <w:p w14:paraId="356674ED" w14:textId="0CB4E0D8" w:rsidR="00F73331" w:rsidRPr="00690854" w:rsidRDefault="00F73331" w:rsidP="00690854">
                              <w:pPr>
                                <w:pStyle w:val="Descripcin"/>
                                <w:ind w:firstLine="0"/>
                                <w:jc w:val="center"/>
                                <w:rPr>
                                  <w:i w:val="0"/>
                                  <w:noProof/>
                                  <w:color w:val="auto"/>
                                  <w:sz w:val="32"/>
                                  <w:szCs w:val="24"/>
                                </w:rPr>
                              </w:pPr>
                              <w:bookmarkStart w:id="506" w:name="_Ref185179900"/>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9</w:t>
                              </w:r>
                              <w:r>
                                <w:rPr>
                                  <w:color w:val="auto"/>
                                  <w:sz w:val="22"/>
                                </w:rPr>
                                <w:fldChar w:fldCharType="end"/>
                              </w:r>
                              <w:bookmarkEnd w:id="506"/>
                              <w:r w:rsidRPr="00690854">
                                <w:rPr>
                                  <w:color w:val="auto"/>
                                  <w:sz w:val="22"/>
                                </w:rPr>
                                <w:t>:</w:t>
                              </w:r>
                              <w:r w:rsidRPr="00690854">
                                <w:rPr>
                                  <w:i w:val="0"/>
                                  <w:color w:val="auto"/>
                                  <w:sz w:val="22"/>
                                </w:rPr>
                                <w:t xml:space="preserve"> Señal de tensión presente en el PIN 1 del TL082, de disparo de las bases de Q3 y Q4 (CH1) y señal de corriente medida sobre un </w:t>
                              </w:r>
                              <w:proofErr w:type="spellStart"/>
                              <w:r w:rsidRPr="00690854">
                                <w:rPr>
                                  <w:i w:val="0"/>
                                  <w:color w:val="auto"/>
                                  <w:sz w:val="22"/>
                                </w:rPr>
                                <w:t>shunt</w:t>
                              </w:r>
                              <w:proofErr w:type="spellEnd"/>
                              <w:r w:rsidRPr="00690854">
                                <w:rPr>
                                  <w:i w:val="0"/>
                                  <w:color w:val="auto"/>
                                  <w:sz w:val="22"/>
                                </w:rPr>
                                <w:t xml:space="preserve"> de 1 kΩ con; IDAC = 250, F=555 Hz, CT = 16 %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CB1DFF6" id="Grupo 402" o:spid="_x0000_s1155" style="position:absolute;left:0;text-align:left;margin-left:0;margin-top:184.55pt;width:357.25pt;height:224.15pt;z-index:251951104;mso-position-horizontal:center;mso-position-horizontal-relative:margin;mso-height-relative:margin" coordsize="4537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">
                <v:shape id="Imagen 384" o:spid="_x0000_s1156" type="#_x0000_t75" style="position:absolute;left:3623;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3+/FAAAA3AAAAA8AAABkcnMvZG93bnJldi54bWxEj0FrwkAUhO8F/8PyhF6KbmyrhOgaYqBQ&#10;6KkqQm6P7DMJZt+G3W1M/323UOhxmJlvmF0+mV6M5HxnWcFqmYAgrq3uuFFwPr0tUhA+IGvsLZOC&#10;b/KQ72cPO8y0vfMnjcfQiAhhn6GCNoQhk9LXLRn0SzsQR+9qncEQpWukdniPcNPL5yTZSIMdx4UW&#10;Bypbqm/HL6OgMGVSVpVZXes1X57C5QMPo1PqcT4VWxCBpvAf/mu/awUv6Sv8nolHQO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P9/vxQAAANwAAAAPAAAAAAAAAAAAAAAA&#10;AJ8CAABkcnMvZG93bnJldi54bWxQSwUGAAAAAAQABAD3AAAAkQMAAAAA&#10;" stroked="t" strokecolor="black [3213]">
                  <v:imagedata r:id="rId235" o:title=""/>
                  <v:path arrowok="t"/>
                </v:shape>
                <v:shape id="Cuadro de texto 401" o:spid="_x0000_s1157" type="#_x0000_t202" style="position:absolute;top:23374;width:45370;height:5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WwFMUA&#10;AADcAAAADwAAAGRycy9kb3ducmV2LnhtbESPT2sCMRTE70K/Q3gFL1KzLiKyNYrVCj20B614fmxe&#10;dxc3L0uS/fftG6HQ4zAzv2E2u8HUoiPnK8sKFvMEBHFudcWFguv36WUNwgdkjbVlUjCSh932abLB&#10;TNuez9RdQiEihH2GCsoQmkxKn5dk0M9tQxy9H+sMhihdIbXDPsJNLdMkWUmDFceFEhs6lJTfL61R&#10;sDq6tj/zYXa8vn/iV1Okt7fxptT0edi/ggg0hP/wX/tDK1gmC3ic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bAUxQAAANwAAAAPAAAAAAAAAAAAAAAAAJgCAABkcnMv&#10;ZG93bnJldi54bWxQSwUGAAAAAAQABAD1AAAAigMAAAAA&#10;" stroked="f">
                  <v:textbox inset="0,0,0,0">
                    <w:txbxContent>
                      <w:p w14:paraId="356674ED" w14:textId="0CB4E0D8" w:rsidR="00F73331" w:rsidRPr="00690854" w:rsidRDefault="00F73331" w:rsidP="00690854">
                        <w:pPr>
                          <w:pStyle w:val="Descripcin"/>
                          <w:ind w:firstLine="0"/>
                          <w:jc w:val="center"/>
                          <w:rPr>
                            <w:i w:val="0"/>
                            <w:noProof/>
                            <w:color w:val="auto"/>
                            <w:sz w:val="32"/>
                            <w:szCs w:val="24"/>
                          </w:rPr>
                        </w:pPr>
                        <w:bookmarkStart w:id="507" w:name="_Ref185179900"/>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9</w:t>
                        </w:r>
                        <w:r>
                          <w:rPr>
                            <w:color w:val="auto"/>
                            <w:sz w:val="22"/>
                          </w:rPr>
                          <w:fldChar w:fldCharType="end"/>
                        </w:r>
                        <w:bookmarkEnd w:id="507"/>
                        <w:r w:rsidRPr="00690854">
                          <w:rPr>
                            <w:color w:val="auto"/>
                            <w:sz w:val="22"/>
                          </w:rPr>
                          <w:t>:</w:t>
                        </w:r>
                        <w:r w:rsidRPr="00690854">
                          <w:rPr>
                            <w:i w:val="0"/>
                            <w:color w:val="auto"/>
                            <w:sz w:val="22"/>
                          </w:rPr>
                          <w:t xml:space="preserve"> Señal de tensión presente en el PIN 1 del TL082, de disparo de las bases de Q3 y Q4 (CH1) y señal de corriente medida sobre un </w:t>
                        </w:r>
                        <w:proofErr w:type="spellStart"/>
                        <w:r w:rsidRPr="00690854">
                          <w:rPr>
                            <w:i w:val="0"/>
                            <w:color w:val="auto"/>
                            <w:sz w:val="22"/>
                          </w:rPr>
                          <w:t>shunt</w:t>
                        </w:r>
                        <w:proofErr w:type="spellEnd"/>
                        <w:r w:rsidRPr="00690854">
                          <w:rPr>
                            <w:i w:val="0"/>
                            <w:color w:val="auto"/>
                            <w:sz w:val="22"/>
                          </w:rPr>
                          <w:t xml:space="preserve"> de 1 kΩ con; IDAC = 250, F=555 Hz, CT = 16 % (Fuente: elaboración propia).</w:t>
                        </w:r>
                      </w:p>
                    </w:txbxContent>
                  </v:textbox>
                </v:shape>
                <w10:wrap anchorx="margin"/>
              </v:group>
            </w:pict>
          </mc:Fallback>
        </mc:AlternateContent>
      </w:r>
      <w:r w:rsidR="001A1D89">
        <w:t>Continuando con las etapas subsiguientes hacia el acople con la carga (cable paciente)</w:t>
      </w:r>
      <w:r w:rsidR="0021221F">
        <w:t>,</w:t>
      </w:r>
      <w:r w:rsidR="001A1D89">
        <w:t xml:space="preserve"> </w:t>
      </w:r>
      <w:r w:rsidR="0021221F">
        <w:t>l</w:t>
      </w:r>
      <w:r w:rsidR="001A1D89">
        <w:t xml:space="preserve">a etapa del </w:t>
      </w:r>
      <w:r w:rsidR="001A1D89" w:rsidRPr="001A1D89">
        <w:rPr>
          <w:i/>
        </w:rPr>
        <w:t>Conversor i-V equilibrado</w:t>
      </w:r>
      <w:r w:rsidR="001A1D89">
        <w:t xml:space="preserve"> </w:t>
      </w:r>
      <w:r w:rsidR="0021221F">
        <w:t>se vincula a las b</w:t>
      </w:r>
      <w:r w:rsidR="001A1D89">
        <w:t xml:space="preserve">ases de los transistores de activación del </w:t>
      </w:r>
      <w:r w:rsidR="001A1D89" w:rsidRPr="001A1D89">
        <w:rPr>
          <w:i/>
        </w:rPr>
        <w:t>Conversor V-I bipolar</w:t>
      </w:r>
      <w:r w:rsidR="0021221F">
        <w:t xml:space="preserve"> mediante un seguidor de tensión implementado también con un AO. En este punto es importante analizar la relación entre la tensión de salida de la etapa con AO y la corriente de salida que circula por la carga de prueba (eventualmente un sujeto a electroestimular) a los fines de corroborar su relación temporal y de amplitud. </w:t>
      </w:r>
      <w:r w:rsidR="0021221F" w:rsidRPr="0021221F">
        <w:t xml:space="preserve">En la </w:t>
      </w:r>
      <w:r w:rsidR="0021221F" w:rsidRPr="0021221F">
        <w:fldChar w:fldCharType="begin"/>
      </w:r>
      <w:r w:rsidR="0021221F" w:rsidRPr="0021221F">
        <w:instrText xml:space="preserve"> REF _Ref185179900 \h </w:instrText>
      </w:r>
      <w:r w:rsidR="0021221F">
        <w:instrText xml:space="preserve"> \* MERGEFORMAT </w:instrText>
      </w:r>
      <w:r w:rsidR="0021221F" w:rsidRPr="0021221F">
        <w:fldChar w:fldCharType="separate"/>
      </w:r>
      <w:r w:rsidR="0021221F" w:rsidRPr="0021221F">
        <w:t xml:space="preserve">Fig. </w:t>
      </w:r>
      <w:r w:rsidR="0021221F" w:rsidRPr="0021221F">
        <w:rPr>
          <w:color w:val="0070C0"/>
        </w:rPr>
        <w:t>(</w:t>
      </w:r>
      <w:r w:rsidR="0021221F" w:rsidRPr="0021221F">
        <w:rPr>
          <w:noProof/>
          <w:color w:val="0070C0"/>
        </w:rPr>
        <w:t>3</w:t>
      </w:r>
      <w:r w:rsidR="0021221F" w:rsidRPr="0021221F">
        <w:rPr>
          <w:color w:val="0070C0"/>
        </w:rPr>
        <w:noBreakHyphen/>
      </w:r>
      <w:r w:rsidR="0021221F" w:rsidRPr="0021221F">
        <w:rPr>
          <w:noProof/>
          <w:color w:val="0070C0"/>
        </w:rPr>
        <w:t>19</w:t>
      </w:r>
      <w:r w:rsidR="0021221F" w:rsidRPr="0021221F">
        <w:fldChar w:fldCharType="end"/>
      </w:r>
      <w:r w:rsidR="0021221F" w:rsidRPr="0021221F">
        <w:rPr>
          <w:color w:val="0070C0"/>
        </w:rPr>
        <w:t>)</w:t>
      </w:r>
      <w:r w:rsidR="0021221F">
        <w:t xml:space="preserve"> se presenta una captura donde se visualiza la tensión de salida de seguidor de tensión (que responde linealmente con ganancia unidad a la salida del </w:t>
      </w:r>
      <w:r w:rsidR="0021221F">
        <w:rPr>
          <w:i/>
        </w:rPr>
        <w:t>Conversor i-V equilibrado</w:t>
      </w:r>
      <w:r w:rsidR="0021221F">
        <w:t>)</w:t>
      </w:r>
      <w:r>
        <w:t xml:space="preserve"> y la señal de corriente sobre la carga medida indirectamente a partir de un </w:t>
      </w:r>
      <w:proofErr w:type="spellStart"/>
      <w:r>
        <w:t>shunt</w:t>
      </w:r>
      <w:proofErr w:type="spellEnd"/>
      <w:r>
        <w:t xml:space="preserve"> de 1 k</w:t>
      </w:r>
      <w:r w:rsidRPr="00341642">
        <w:t>Ω</w:t>
      </w:r>
      <w:r>
        <w:t>.</w:t>
      </w:r>
    </w:p>
    <w:p w14:paraId="7770643A" w14:textId="0C4B982A" w:rsidR="00C30E55" w:rsidRDefault="00C30E55" w:rsidP="00C30E55"/>
    <w:p w14:paraId="795507A5" w14:textId="6390F413" w:rsidR="00C30E55" w:rsidRDefault="00C30E55" w:rsidP="00C30E55"/>
    <w:p w14:paraId="4E134D03" w14:textId="3C53B1BF" w:rsidR="00C30E55" w:rsidRDefault="00C30E55" w:rsidP="00C30E55"/>
    <w:p w14:paraId="557E4088" w14:textId="3DBD7249" w:rsidR="00C30E55" w:rsidRDefault="00C30E55" w:rsidP="00C30E55"/>
    <w:p w14:paraId="677E9671" w14:textId="0A29C107" w:rsidR="00C30E55" w:rsidRDefault="00C30E55" w:rsidP="00C30E55"/>
    <w:p w14:paraId="7E5E629C" w14:textId="01416024" w:rsidR="00C30E55" w:rsidRDefault="00C30E55" w:rsidP="00C30E55"/>
    <w:p w14:paraId="79E903EE" w14:textId="2C13B5A5" w:rsidR="00690854" w:rsidRDefault="00690854" w:rsidP="00C30E55"/>
    <w:p w14:paraId="7B48BFC9" w14:textId="7A9C2146" w:rsidR="00690854" w:rsidRDefault="00690854" w:rsidP="00C30E55"/>
    <w:p w14:paraId="6211956F" w14:textId="20F1BD00" w:rsidR="00C30E55" w:rsidRPr="000C410C" w:rsidRDefault="00C30E55" w:rsidP="00C30E55">
      <w:pPr>
        <w:rPr>
          <w:sz w:val="12"/>
        </w:rPr>
      </w:pPr>
    </w:p>
    <w:p w14:paraId="16B553F1" w14:textId="2748F207" w:rsidR="00EF1160" w:rsidRDefault="009D1C05" w:rsidP="000C410C">
      <w:r>
        <w:t>Analizando la salida del AO (canal 1, azul) vemos que se encuentra en estado de saturación, considerando que se alimenta con ±12 V, si bien existe un leve desequilibrio entre la saturación es positivo que en negativo según la lectura del instrumento, producto de registros de transitorios, en el trazado de las señales puede verse como la saturación guarda una adecuada simetría. Al estar configurado el IDAC al máximo valor, esta saturación es la esperada</w:t>
      </w:r>
      <w:r w:rsidR="00EF1160">
        <w:t xml:space="preserve">, y en consecuencia, el valor máximo de tensión positiva controla el valor máximo de corriente anódica, limitada por el equivalente serie entre RV1 y R15 o R5 o R17, dependiendo del CT que este configurado. Para el caso, la corriente anódica máxima es </w:t>
      </w:r>
      <w:proofErr w:type="spellStart"/>
      <w:r w:rsidR="00EF1160">
        <w:t>I</w:t>
      </w:r>
      <w:r w:rsidR="00EF1160" w:rsidRPr="00EF1160">
        <w:rPr>
          <w:vertAlign w:val="subscript"/>
        </w:rPr>
        <w:t>a</w:t>
      </w:r>
      <w:proofErr w:type="spellEnd"/>
      <w:r w:rsidR="00EF1160" w:rsidRPr="00EF1160">
        <w:rPr>
          <w:vertAlign w:val="subscript"/>
        </w:rPr>
        <w:t xml:space="preserve">-mx </w:t>
      </w:r>
      <w:r w:rsidR="00EF1160">
        <w:t xml:space="preserve">= 500 </w:t>
      </w:r>
      <w:proofErr w:type="spellStart"/>
      <w:r w:rsidR="00EF1160">
        <w:t>uA</w:t>
      </w:r>
      <w:proofErr w:type="spellEnd"/>
      <w:r w:rsidR="00EF1160">
        <w:t xml:space="preserve"> y la catódica máxima en </w:t>
      </w:r>
      <w:proofErr w:type="spellStart"/>
      <w:r w:rsidR="00EF1160">
        <w:t>I</w:t>
      </w:r>
      <w:r w:rsidR="00EF1160" w:rsidRPr="00EF1160">
        <w:rPr>
          <w:vertAlign w:val="subscript"/>
        </w:rPr>
        <w:t>c_mx</w:t>
      </w:r>
      <w:proofErr w:type="spellEnd"/>
      <w:r w:rsidR="00EF1160" w:rsidRPr="00EF1160">
        <w:rPr>
          <w:vertAlign w:val="subscript"/>
        </w:rPr>
        <w:t xml:space="preserve"> </w:t>
      </w:r>
      <w:r w:rsidR="00EF1160">
        <w:t xml:space="preserve">= 2.8 </w:t>
      </w:r>
      <w:proofErr w:type="spellStart"/>
      <w:r w:rsidR="00EF1160">
        <w:t>mA.</w:t>
      </w:r>
      <w:proofErr w:type="spellEnd"/>
      <w:r w:rsidR="00EF1160">
        <w:t xml:space="preserve"> También es apreciable en las lecturas de la gráfica la precisión tanto en frecuencia como en el CT configurado</w:t>
      </w:r>
      <w:r w:rsidR="000C410C">
        <w:t xml:space="preserve"> que, salvando la </w:t>
      </w:r>
      <w:r w:rsidR="000C410C">
        <w:lastRenderedPageBreak/>
        <w:t>incertidumbre de cálculo del osciloscopio, se encuentran en el 3.75 % por defecto para el CT y del 0.5 % para la frecuencia</w:t>
      </w:r>
      <w:r w:rsidR="00EF1160">
        <w:t>.</w:t>
      </w:r>
      <w:r w:rsidR="000C410C">
        <w:t xml:space="preserve"> Cabe destacar que la principal fuente de error en el CT radica en el tiempo de subida y bajada del flanco de corriente de salida, generando un ancho de pulso menor en el pico negativo que entre el fin e inicio de los picos positivos consecutivos.</w:t>
      </w:r>
    </w:p>
    <w:p w14:paraId="3479B3D6" w14:textId="177A0500" w:rsidR="000C410C" w:rsidRDefault="000C410C" w:rsidP="000C410C">
      <w:r>
        <w:t>Otro aspecto importante que resultó necesario analizar fue, en qué medida se veía afectada la fuente de alta tensi</w:t>
      </w:r>
      <w:r w:rsidR="005371F5">
        <w:t>ón no regulada</w:t>
      </w:r>
      <w:r>
        <w:t xml:space="preserve"> V</w:t>
      </w:r>
      <w:r w:rsidRPr="000C410C">
        <w:rPr>
          <w:vertAlign w:val="subscript"/>
        </w:rPr>
        <w:t>AT</w:t>
      </w:r>
      <w:r>
        <w:t>-</w:t>
      </w:r>
      <w:r w:rsidR="005371F5">
        <w:t>, dado que la misma debe actuar como sumidero del pico de corriente más alto de la señal (corriente catódica), incluso es ésta corriente la principal referencia de la señal el términos de amplitud, dado que a partir de su valor se define el de la corriente anódica, a los fines de garantizar un valor medio nulo para evitar la acumulación de carga en la interfaz electrodo-piel.</w:t>
      </w:r>
      <w:r w:rsidR="009B5F24">
        <w:t xml:space="preserve"> </w:t>
      </w:r>
    </w:p>
    <w:p w14:paraId="47FE3682" w14:textId="1C5F7DBD" w:rsidR="0001605E" w:rsidRPr="008609D6" w:rsidRDefault="009B5F24" w:rsidP="0001605E">
      <w:pPr>
        <w:rPr>
          <w:color w:val="000000" w:themeColor="text1"/>
        </w:rPr>
      </w:pPr>
      <w:r>
        <w:t xml:space="preserve">Si retomamos los datos plasmados en el Subtítulo </w:t>
      </w:r>
      <w:r w:rsidRPr="009B5F24">
        <w:rPr>
          <w:color w:val="0070C0"/>
          <w:u w:val="single"/>
        </w:rPr>
        <w:t>(</w:t>
      </w:r>
      <w:r w:rsidRPr="009B5F24">
        <w:rPr>
          <w:color w:val="0070C0"/>
          <w:u w:val="single"/>
        </w:rPr>
        <w:fldChar w:fldCharType="begin"/>
      </w:r>
      <w:r w:rsidRPr="009B5F24">
        <w:rPr>
          <w:color w:val="0070C0"/>
          <w:u w:val="single"/>
        </w:rPr>
        <w:instrText xml:space="preserve"> REF _Ref185188932 \r \h </w:instrText>
      </w:r>
      <w:r w:rsidRPr="009B5F24">
        <w:rPr>
          <w:color w:val="0070C0"/>
          <w:u w:val="single"/>
        </w:rPr>
      </w:r>
      <w:r w:rsidRPr="009B5F24">
        <w:rPr>
          <w:color w:val="0070C0"/>
          <w:u w:val="single"/>
        </w:rPr>
        <w:fldChar w:fldCharType="separate"/>
      </w:r>
      <w:r w:rsidRPr="009B5F24">
        <w:rPr>
          <w:color w:val="0070C0"/>
          <w:u w:val="single"/>
        </w:rPr>
        <w:t>3.1.2.4)</w:t>
      </w:r>
      <w:r w:rsidRPr="009B5F24">
        <w:fldChar w:fldCharType="end"/>
      </w:r>
      <w:r>
        <w:t xml:space="preserve">, para una demanda de 2.41 </w:t>
      </w:r>
      <w:proofErr w:type="spellStart"/>
      <w:r>
        <w:t>mA</w:t>
      </w:r>
      <w:proofErr w:type="spellEnd"/>
      <w:r>
        <w:t xml:space="preserve"> en desequilibrio sobre la salida V</w:t>
      </w:r>
      <w:r w:rsidRPr="009B5F24">
        <w:rPr>
          <w:vertAlign w:val="subscript"/>
        </w:rPr>
        <w:t>AT</w:t>
      </w:r>
      <w:r>
        <w:t>-, la tensión descendía hasta un valor estable de 124 V, punto en el cual</w:t>
      </w:r>
      <w:r w:rsidR="0040527D">
        <w:t>:</w:t>
      </w:r>
      <w:r>
        <w:t xml:space="preserve"> la capacidad de carga de C3 mediante el rectificador de media onda establecido por D2 y la tasa de descarga hacia la resistencia de sangrado </w:t>
      </w:r>
      <w:r w:rsidR="0040527D">
        <w:t>(R3-R4) y la carga asociada en paralelo se igualan. Esta situación en principio fijaría cuál sería el valor máximo de resistencia para el cual la salida V</w:t>
      </w:r>
      <w:r w:rsidR="0040527D" w:rsidRPr="0040527D">
        <w:rPr>
          <w:vertAlign w:val="subscript"/>
        </w:rPr>
        <w:t>AT</w:t>
      </w:r>
      <w:r w:rsidR="0040527D">
        <w:t xml:space="preserve">- puede garantizar una determinada corriente, y por ende las limitaciones de la fuente de corriente </w:t>
      </w:r>
      <w:r w:rsidR="0001605E">
        <w:t>que tenga a VAT- como fuente de energía</w:t>
      </w:r>
      <w:r w:rsidR="0040527D">
        <w:t>.</w:t>
      </w:r>
      <w:r w:rsidR="0001605E">
        <w:t xml:space="preserve"> Para describir el fenómeno que sucede utilizando las salidas en alta tensión en la presente aplicación, en </w:t>
      </w:r>
      <w:r w:rsidR="0001605E" w:rsidRPr="008609D6">
        <w:t xml:space="preserve">la </w:t>
      </w:r>
      <w:r w:rsidR="0001605E" w:rsidRPr="008609D6">
        <w:fldChar w:fldCharType="begin"/>
      </w:r>
      <w:r w:rsidR="0001605E" w:rsidRPr="008609D6">
        <w:instrText xml:space="preserve"> REF _Ref185189905 \h </w:instrText>
      </w:r>
      <w:r w:rsidR="0001605E">
        <w:instrText xml:space="preserve"> \* MERGEFORMAT </w:instrText>
      </w:r>
      <w:r w:rsidR="0001605E" w:rsidRPr="008609D6">
        <w:fldChar w:fldCharType="separate"/>
      </w:r>
      <w:r w:rsidR="0001605E" w:rsidRPr="008609D6">
        <w:t xml:space="preserve">Fig. </w:t>
      </w:r>
      <w:r w:rsidR="0001605E" w:rsidRPr="008609D6">
        <w:rPr>
          <w:color w:val="0070C0"/>
          <w:u w:val="single"/>
        </w:rPr>
        <w:t>(</w:t>
      </w:r>
      <w:r w:rsidR="0001605E" w:rsidRPr="008609D6">
        <w:rPr>
          <w:noProof/>
          <w:color w:val="0070C0"/>
          <w:u w:val="single"/>
        </w:rPr>
        <w:t>3</w:t>
      </w:r>
      <w:r w:rsidR="0001605E" w:rsidRPr="008609D6">
        <w:rPr>
          <w:color w:val="0070C0"/>
          <w:u w:val="single"/>
        </w:rPr>
        <w:noBreakHyphen/>
      </w:r>
      <w:r w:rsidR="0001605E" w:rsidRPr="008609D6">
        <w:rPr>
          <w:noProof/>
          <w:color w:val="0070C0"/>
          <w:u w:val="single"/>
        </w:rPr>
        <w:t>20</w:t>
      </w:r>
      <w:r w:rsidR="0001605E" w:rsidRPr="008609D6">
        <w:fldChar w:fldCharType="end"/>
      </w:r>
      <w:r w:rsidR="0001605E" w:rsidRPr="008609D6">
        <w:rPr>
          <w:color w:val="0070C0"/>
          <w:u w:val="single"/>
        </w:rPr>
        <w:t>)</w:t>
      </w:r>
      <w:r w:rsidR="0001605E">
        <w:rPr>
          <w:color w:val="000000" w:themeColor="text1"/>
        </w:rPr>
        <w:t xml:space="preserve"> se presenta una captura que muestra la señal de electroestimulación con el rizado presente en la salida V</w:t>
      </w:r>
      <w:r w:rsidR="0001605E" w:rsidRPr="008609D6">
        <w:rPr>
          <w:color w:val="000000" w:themeColor="text1"/>
          <w:vertAlign w:val="subscript"/>
        </w:rPr>
        <w:t>AT</w:t>
      </w:r>
      <w:r w:rsidR="0001605E">
        <w:rPr>
          <w:color w:val="000000" w:themeColor="text1"/>
        </w:rPr>
        <w:t>-:</w:t>
      </w:r>
    </w:p>
    <w:p w14:paraId="3F1E81EE" w14:textId="13D0A12E" w:rsidR="009B5F24" w:rsidRDefault="0001605E" w:rsidP="000C410C">
      <w:r>
        <w:rPr>
          <w:noProof/>
          <w:lang w:val="es-AR"/>
        </w:rPr>
        <mc:AlternateContent>
          <mc:Choice Requires="wpg">
            <w:drawing>
              <wp:anchor distT="0" distB="0" distL="114300" distR="114300" simplePos="0" relativeHeight="251954176" behindDoc="0" locked="0" layoutInCell="1" allowOverlap="1" wp14:anchorId="20F05D9D" wp14:editId="637D1FBA">
                <wp:simplePos x="0" y="0"/>
                <wp:positionH relativeFrom="margin">
                  <wp:align>center</wp:align>
                </wp:positionH>
                <wp:positionV relativeFrom="paragraph">
                  <wp:posOffset>11430</wp:posOffset>
                </wp:positionV>
                <wp:extent cx="5650230" cy="2725420"/>
                <wp:effectExtent l="0" t="19050" r="7620" b="0"/>
                <wp:wrapNone/>
                <wp:docPr id="404" name="Grupo 404"/>
                <wp:cNvGraphicFramePr/>
                <a:graphic xmlns:a="http://schemas.openxmlformats.org/drawingml/2006/main">
                  <a:graphicData uri="http://schemas.microsoft.com/office/word/2010/wordprocessingGroup">
                    <wpg:wgp>
                      <wpg:cNvGrpSpPr/>
                      <wpg:grpSpPr>
                        <a:xfrm>
                          <a:off x="0" y="0"/>
                          <a:ext cx="5650230" cy="2725420"/>
                          <a:chOff x="-612319" y="0"/>
                          <a:chExt cx="5650230" cy="2725947"/>
                        </a:xfrm>
                      </wpg:grpSpPr>
                      <pic:pic xmlns:pic="http://schemas.openxmlformats.org/drawingml/2006/picture">
                        <pic:nvPicPr>
                          <pic:cNvPr id="369" name="Imagen 369"/>
                          <pic:cNvPicPr>
                            <a:picLocks noChangeAspect="1"/>
                          </pic:cNvPicPr>
                        </pic:nvPicPr>
                        <pic:blipFill rotWithShape="1">
                          <a:blip r:embed="rId236">
                            <a:extLst>
                              <a:ext uri="{28A0092B-C50C-407E-A947-70E740481C1C}">
                                <a14:useLocalDpi xmlns:a14="http://schemas.microsoft.com/office/drawing/2010/main" val="0"/>
                              </a:ext>
                            </a:extLst>
                          </a:blip>
                          <a:srcRect l="-1" r="20501"/>
                          <a:stretch/>
                        </pic:blipFill>
                        <pic:spPr bwMode="auto">
                          <a:xfrm>
                            <a:off x="577970" y="0"/>
                            <a:ext cx="3028950" cy="2286000"/>
                          </a:xfrm>
                          <a:prstGeom prst="rect">
                            <a:avLst/>
                          </a:prstGeom>
                          <a:ln>
                            <a:solidFill>
                              <a:schemeClr val="tx1"/>
                            </a:solidFill>
                          </a:ln>
                          <a:extLst>
                            <a:ext uri="{53640926-AAD7-44D8-BBD7-CCE9431645EC}">
                              <a14:shadowObscured xmlns:a14="http://schemas.microsoft.com/office/drawing/2010/main"/>
                            </a:ext>
                          </a:extLst>
                        </pic:spPr>
                      </pic:pic>
                      <wps:wsp>
                        <wps:cNvPr id="403" name="Cuadro de texto 403"/>
                        <wps:cNvSpPr txBox="1"/>
                        <wps:spPr>
                          <a:xfrm>
                            <a:off x="-612319" y="2363470"/>
                            <a:ext cx="5650230" cy="362477"/>
                          </a:xfrm>
                          <a:prstGeom prst="rect">
                            <a:avLst/>
                          </a:prstGeom>
                          <a:solidFill>
                            <a:prstClr val="white"/>
                          </a:solidFill>
                          <a:ln>
                            <a:noFill/>
                          </a:ln>
                          <a:effectLst/>
                        </wps:spPr>
                        <wps:txbx>
                          <w:txbxContent>
                            <w:p w14:paraId="23E0D36E" w14:textId="62C4CA78" w:rsidR="00F73331" w:rsidRPr="00690854" w:rsidRDefault="00F73331" w:rsidP="00690854">
                              <w:pPr>
                                <w:pStyle w:val="Descripcin"/>
                                <w:ind w:firstLine="0"/>
                                <w:jc w:val="center"/>
                                <w:rPr>
                                  <w:i w:val="0"/>
                                  <w:noProof/>
                                  <w:color w:val="auto"/>
                                  <w:sz w:val="32"/>
                                  <w:szCs w:val="24"/>
                                </w:rPr>
                              </w:pPr>
                              <w:bookmarkStart w:id="508" w:name="_Ref18518990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0</w:t>
                              </w:r>
                              <w:r>
                                <w:rPr>
                                  <w:color w:val="auto"/>
                                  <w:sz w:val="22"/>
                                </w:rPr>
                                <w:fldChar w:fldCharType="end"/>
                              </w:r>
                              <w:bookmarkEnd w:id="508"/>
                              <w:r w:rsidRPr="00690854">
                                <w:rPr>
                                  <w:color w:val="auto"/>
                                  <w:sz w:val="22"/>
                                </w:rPr>
                                <w:t>:</w:t>
                              </w:r>
                              <w:r w:rsidRPr="00690854">
                                <w:rPr>
                                  <w:i w:val="0"/>
                                  <w:color w:val="auto"/>
                                  <w:sz w:val="22"/>
                                </w:rPr>
                                <w:t xml:space="preserve"> Rizado (invertido) sobre la alimentación V</w:t>
                              </w:r>
                              <w:r w:rsidRPr="00690854">
                                <w:rPr>
                                  <w:i w:val="0"/>
                                  <w:color w:val="auto"/>
                                  <w:sz w:val="22"/>
                                  <w:vertAlign w:val="subscript"/>
                                </w:rPr>
                                <w:t>AT</w:t>
                              </w:r>
                              <w:r w:rsidRPr="00690854">
                                <w:rPr>
                                  <w:i w:val="0"/>
                                  <w:color w:val="auto"/>
                                  <w:sz w:val="22"/>
                                </w:rPr>
                                <w:t>-</w:t>
                              </w:r>
                              <w:r>
                                <w:rPr>
                                  <w:i w:val="0"/>
                                  <w:color w:val="auto"/>
                                  <w:sz w:val="22"/>
                                </w:rPr>
                                <w:t>,</w:t>
                              </w:r>
                              <w:r w:rsidRPr="00690854">
                                <w:rPr>
                                  <w:i w:val="0"/>
                                  <w:color w:val="auto"/>
                                  <w:sz w:val="22"/>
                                </w:rPr>
                                <w:t xml:space="preserve"> contrastado con la señal de electroestimulación medida sobre un </w:t>
                              </w:r>
                              <w:proofErr w:type="spellStart"/>
                              <w:r w:rsidRPr="00690854">
                                <w:rPr>
                                  <w:i w:val="0"/>
                                  <w:color w:val="auto"/>
                                  <w:sz w:val="22"/>
                                </w:rPr>
                                <w:t>shunt</w:t>
                              </w:r>
                              <w:proofErr w:type="spellEnd"/>
                              <w:r w:rsidRPr="00690854">
                                <w:rPr>
                                  <w:i w:val="0"/>
                                  <w:color w:val="auto"/>
                                  <w:sz w:val="22"/>
                                </w:rPr>
                                <w:t xml:space="preserve"> de 1 kΩ con el IDAC = 250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05D9D" id="Grupo 404" o:spid="_x0000_s1158" style="position:absolute;left:0;text-align:left;margin-left:0;margin-top:.9pt;width:444.9pt;height:214.6pt;z-index:251954176;mso-position-horizontal:center;mso-position-horizontal-relative:margin;mso-width-relative:margin;mso-height-relative:margin" coordorigin="-6123" coordsize="56502,27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">
                <v:shape id="Imagen 369" o:spid="_x0000_s1159" type="#_x0000_t75" style="position:absolute;left:5779;width:3029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NQ/zDAAAA3AAAAA8AAABkcnMvZG93bnJldi54bWxEj9FqAjEURN8L/kO4Qt9qVgtSV6Noi+BT&#10;sasfcHdz3axubpZN1Pj3plDo4zAzZ5jFKtpW3Kj3jWMF41EGgrhyuuFawfGwffsA4QOyxtYxKXiQ&#10;h9Vy8LLAXLs7/9CtCLVIEPY5KjAhdLmUvjJk0Y9cR5y8k+sthiT7Wuoe7wluWznJsqm02HBaMNjR&#10;p6HqUlytgq/2u+aSY9yX+0d5cufNpDBGqddhXM9BBIrhP/zX3mkF79MZ/J5JR0A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g1D/MMAAADcAAAADwAAAAAAAAAAAAAAAACf&#10;AgAAZHJzL2Rvd25yZXYueG1sUEsFBgAAAAAEAAQA9wAAAI8DAAAAAA==&#10;" stroked="t" strokecolor="black [3213]">
                  <v:imagedata r:id="rId237" o:title="" cropleft="-1f" cropright="13436f"/>
                  <v:path arrowok="t"/>
                </v:shape>
                <v:shape id="Cuadro de texto 403" o:spid="_x0000_s1160" type="#_x0000_t202" style="position:absolute;left:-6123;top:23634;width:56502;height:3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uL+MYA&#10;AADcAAAADwAAAGRycy9kb3ducmV2LnhtbESPT2vCQBTE7wW/w/KEXopumhaR6CrWtNBDe9CK50f2&#10;mQSzb8Pumj/fvlsoeBxm5jfMejuYRnTkfG1ZwfM8AUFcWF1zqeD08zFbgvABWWNjmRSM5GG7mTys&#10;MdO25wN1x1CKCGGfoYIqhDaT0hcVGfRz2xJH72KdwRClK6V22Ee4aWSaJAtpsOa4UGFL+4qK6/Fm&#10;FCxyd+sPvH/KT+9f+N2W6fltPCv1OB12KxCBhnAP/7c/tYLX5AX+zs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uL+MYAAADcAAAADwAAAAAAAAAAAAAAAACYAgAAZHJz&#10;L2Rvd25yZXYueG1sUEsFBgAAAAAEAAQA9QAAAIsDAAAAAA==&#10;" stroked="f">
                  <v:textbox inset="0,0,0,0">
                    <w:txbxContent>
                      <w:p w14:paraId="23E0D36E" w14:textId="62C4CA78" w:rsidR="00F73331" w:rsidRPr="00690854" w:rsidRDefault="00F73331" w:rsidP="00690854">
                        <w:pPr>
                          <w:pStyle w:val="Descripcin"/>
                          <w:ind w:firstLine="0"/>
                          <w:jc w:val="center"/>
                          <w:rPr>
                            <w:i w:val="0"/>
                            <w:noProof/>
                            <w:color w:val="auto"/>
                            <w:sz w:val="32"/>
                            <w:szCs w:val="24"/>
                          </w:rPr>
                        </w:pPr>
                        <w:bookmarkStart w:id="509" w:name="_Ref18518990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0</w:t>
                        </w:r>
                        <w:r>
                          <w:rPr>
                            <w:color w:val="auto"/>
                            <w:sz w:val="22"/>
                          </w:rPr>
                          <w:fldChar w:fldCharType="end"/>
                        </w:r>
                        <w:bookmarkEnd w:id="509"/>
                        <w:r w:rsidRPr="00690854">
                          <w:rPr>
                            <w:color w:val="auto"/>
                            <w:sz w:val="22"/>
                          </w:rPr>
                          <w:t>:</w:t>
                        </w:r>
                        <w:r w:rsidRPr="00690854">
                          <w:rPr>
                            <w:i w:val="0"/>
                            <w:color w:val="auto"/>
                            <w:sz w:val="22"/>
                          </w:rPr>
                          <w:t xml:space="preserve"> Rizado (invertido) sobre la alimentación V</w:t>
                        </w:r>
                        <w:r w:rsidRPr="00690854">
                          <w:rPr>
                            <w:i w:val="0"/>
                            <w:color w:val="auto"/>
                            <w:sz w:val="22"/>
                            <w:vertAlign w:val="subscript"/>
                          </w:rPr>
                          <w:t>AT</w:t>
                        </w:r>
                        <w:r w:rsidRPr="00690854">
                          <w:rPr>
                            <w:i w:val="0"/>
                            <w:color w:val="auto"/>
                            <w:sz w:val="22"/>
                          </w:rPr>
                          <w:t>-</w:t>
                        </w:r>
                        <w:r>
                          <w:rPr>
                            <w:i w:val="0"/>
                            <w:color w:val="auto"/>
                            <w:sz w:val="22"/>
                          </w:rPr>
                          <w:t>,</w:t>
                        </w:r>
                        <w:r w:rsidRPr="00690854">
                          <w:rPr>
                            <w:i w:val="0"/>
                            <w:color w:val="auto"/>
                            <w:sz w:val="22"/>
                          </w:rPr>
                          <w:t xml:space="preserve"> contrastado con la señal de electroestimulación medida sobre un </w:t>
                        </w:r>
                        <w:proofErr w:type="spellStart"/>
                        <w:r w:rsidRPr="00690854">
                          <w:rPr>
                            <w:i w:val="0"/>
                            <w:color w:val="auto"/>
                            <w:sz w:val="22"/>
                          </w:rPr>
                          <w:t>shunt</w:t>
                        </w:r>
                        <w:proofErr w:type="spellEnd"/>
                        <w:r w:rsidRPr="00690854">
                          <w:rPr>
                            <w:i w:val="0"/>
                            <w:color w:val="auto"/>
                            <w:sz w:val="22"/>
                          </w:rPr>
                          <w:t xml:space="preserve"> de 1 kΩ con el IDAC = 250 (Fuente: elaboración propia).</w:t>
                        </w:r>
                      </w:p>
                    </w:txbxContent>
                  </v:textbox>
                </v:shape>
                <w10:wrap anchorx="margin"/>
              </v:group>
            </w:pict>
          </mc:Fallback>
        </mc:AlternateContent>
      </w:r>
    </w:p>
    <w:p w14:paraId="413D7CE1" w14:textId="633C8BB3" w:rsidR="0001605E" w:rsidRDefault="0001605E" w:rsidP="000C410C"/>
    <w:p w14:paraId="6EEC9B07" w14:textId="38041B37" w:rsidR="0001605E" w:rsidRDefault="0001605E" w:rsidP="000C410C"/>
    <w:p w14:paraId="06044CD7" w14:textId="41D87C17" w:rsidR="0001605E" w:rsidRDefault="0001605E" w:rsidP="000C410C"/>
    <w:p w14:paraId="6E0479CB" w14:textId="77777777" w:rsidR="0001605E" w:rsidRDefault="0001605E" w:rsidP="000C410C"/>
    <w:p w14:paraId="3CC14899" w14:textId="443D326A" w:rsidR="0001605E" w:rsidRDefault="0001605E" w:rsidP="000C410C"/>
    <w:p w14:paraId="5E0AE621" w14:textId="77777777" w:rsidR="0001605E" w:rsidRDefault="0001605E" w:rsidP="000C410C"/>
    <w:p w14:paraId="632B63F1" w14:textId="7D6B7CA9" w:rsidR="0001605E" w:rsidRDefault="0001605E" w:rsidP="000C410C"/>
    <w:p w14:paraId="047D6F92" w14:textId="0AD604B7" w:rsidR="0001605E" w:rsidRPr="0001605E" w:rsidRDefault="0001605E" w:rsidP="000C410C">
      <w:pPr>
        <w:rPr>
          <w:sz w:val="12"/>
        </w:rPr>
      </w:pPr>
    </w:p>
    <w:p w14:paraId="72949E86" w14:textId="69D873A5" w:rsidR="008609D6" w:rsidRDefault="0001605E" w:rsidP="000C410C">
      <w:r>
        <w:t>Lo cierto es que</w:t>
      </w:r>
      <w:r w:rsidR="0040527D">
        <w:t xml:space="preserve">, configurando el sistema para que el pico de corriente máximo sea </w:t>
      </w:r>
      <w:proofErr w:type="spellStart"/>
      <w:r w:rsidR="0040527D">
        <w:t>Ic_max</w:t>
      </w:r>
      <w:proofErr w:type="spellEnd"/>
      <w:r w:rsidR="0040527D">
        <w:t xml:space="preserve"> = 2.9 </w:t>
      </w:r>
      <w:proofErr w:type="spellStart"/>
      <w:r w:rsidR="0040527D">
        <w:t>mA</w:t>
      </w:r>
      <w:proofErr w:type="spellEnd"/>
      <w:r w:rsidR="0040527D">
        <w:t xml:space="preserve"> se podría suponer a priori que la tensión de V</w:t>
      </w:r>
      <w:r w:rsidR="0040527D" w:rsidRPr="007D65DA">
        <w:rPr>
          <w:vertAlign w:val="subscript"/>
        </w:rPr>
        <w:t>AT</w:t>
      </w:r>
      <w:r w:rsidR="0040527D">
        <w:t xml:space="preserve">- estaría </w:t>
      </w:r>
      <w:r w:rsidR="007D65DA">
        <w:t xml:space="preserve">incluso </w:t>
      </w:r>
      <w:r w:rsidR="0040527D">
        <w:t>por debajo de los 124 V</w:t>
      </w:r>
      <w:r w:rsidR="007D65DA">
        <w:t xml:space="preserve">, la </w:t>
      </w:r>
      <w:r w:rsidR="007D65DA">
        <w:lastRenderedPageBreak/>
        <w:t xml:space="preserve">resistencia límite para el ejemplo el párrafo anterior estaría en los 51 </w:t>
      </w:r>
      <w:r w:rsidR="007D65DA" w:rsidRPr="007D65DA">
        <w:t>kΩ</w:t>
      </w:r>
      <w:r w:rsidR="007D65DA">
        <w:t xml:space="preserve">, por lo que para una demanda mayor de corriente, ésta no podría entregarse a valores de resistencias mayores a éste último. Sin embargo, a pesar de que el análisis descripto el verdadero, en operación, la fuente de alimentación ha logrado (como se expondrá </w:t>
      </w:r>
      <w:r w:rsidR="00B649C0">
        <w:t>más</w:t>
      </w:r>
      <w:r w:rsidR="007D65DA">
        <w:t xml:space="preserve"> adelante en detalle) entregar corrientes de hasta 2.9 </w:t>
      </w:r>
      <w:proofErr w:type="spellStart"/>
      <w:r w:rsidR="007D65DA">
        <w:t>mA</w:t>
      </w:r>
      <w:proofErr w:type="spellEnd"/>
      <w:r w:rsidR="007D65DA">
        <w:t xml:space="preserve"> a cargas de hasta 100 k</w:t>
      </w:r>
      <w:r w:rsidR="007D65DA" w:rsidRPr="007D65DA">
        <w:t>Ω</w:t>
      </w:r>
      <w:r w:rsidR="008609D6">
        <w:t xml:space="preserve">. </w:t>
      </w:r>
    </w:p>
    <w:p w14:paraId="43D515CA" w14:textId="51AC5F5A" w:rsidR="00B649C0" w:rsidRDefault="00B649C0" w:rsidP="000C410C">
      <w:r>
        <w:t xml:space="preserve">Esto sucede producto de que, a diferencia de los casos ensayados en el Subtítulo </w:t>
      </w:r>
      <w:r w:rsidRPr="009B5F24">
        <w:rPr>
          <w:color w:val="0070C0"/>
          <w:u w:val="single"/>
        </w:rPr>
        <w:t>(</w:t>
      </w:r>
      <w:r w:rsidRPr="009B5F24">
        <w:rPr>
          <w:color w:val="0070C0"/>
          <w:u w:val="single"/>
        </w:rPr>
        <w:fldChar w:fldCharType="begin"/>
      </w:r>
      <w:r w:rsidRPr="009B5F24">
        <w:rPr>
          <w:color w:val="0070C0"/>
          <w:u w:val="single"/>
        </w:rPr>
        <w:instrText xml:space="preserve"> REF _Ref185188932 \r \h </w:instrText>
      </w:r>
      <w:r w:rsidRPr="009B5F24">
        <w:rPr>
          <w:color w:val="0070C0"/>
          <w:u w:val="single"/>
        </w:rPr>
      </w:r>
      <w:r w:rsidRPr="009B5F24">
        <w:rPr>
          <w:color w:val="0070C0"/>
          <w:u w:val="single"/>
        </w:rPr>
        <w:fldChar w:fldCharType="separate"/>
      </w:r>
      <w:r w:rsidRPr="009B5F24">
        <w:rPr>
          <w:color w:val="0070C0"/>
          <w:u w:val="single"/>
        </w:rPr>
        <w:t>3.1.2.4)</w:t>
      </w:r>
      <w:r w:rsidRPr="009B5F24">
        <w:fldChar w:fldCharType="end"/>
      </w:r>
      <w:r>
        <w:t>, en el cual las cargas desequilibradas eran estáticas, y generaban una demanda de corriente constante a la fuente, en la presente aplicación no sucede lo mismo, y la demanda a cada fuente es solo durante un instante de tiempo. Ésta situación se pondera aún más en el caso de V</w:t>
      </w:r>
      <w:r w:rsidRPr="00FA5BC9">
        <w:rPr>
          <w:vertAlign w:val="subscript"/>
        </w:rPr>
        <w:t>AT</w:t>
      </w:r>
      <w:r>
        <w:t xml:space="preserve">-, dado que sólo deberá entregar corriente durante un 16 %, 12 % u 8% del periodo total de la señal, dependiendo del CT configurado. Esta </w:t>
      </w:r>
      <w:r w:rsidR="007B54EF">
        <w:t>dinámica</w:t>
      </w:r>
      <w:r>
        <w:t xml:space="preserve"> implica que C3 se descargará (</w:t>
      </w:r>
      <w:r w:rsidR="007B54EF">
        <w:t>en el peor de los casos) sólo durante un 16 % y tendrá el 84 % restante del tiempo para volver a cargarse hasta el siguiente pulso de corriente, lo que permitirá mantener un valor absoluto de la tensión, en la salida V</w:t>
      </w:r>
      <w:r w:rsidR="007B54EF" w:rsidRPr="00FA5BC9">
        <w:rPr>
          <w:vertAlign w:val="subscript"/>
        </w:rPr>
        <w:t>AT</w:t>
      </w:r>
      <w:r w:rsidR="007B54EF">
        <w:t>-, de mayor valor para valores de corriente pulsante que en lo ensayado para demandas constantes.</w:t>
      </w:r>
    </w:p>
    <w:p w14:paraId="5A73AD08" w14:textId="481CC247" w:rsidR="00690854" w:rsidRPr="00C8631E" w:rsidRDefault="007B54EF" w:rsidP="00C8631E">
      <w:pPr>
        <w:rPr>
          <w:color w:val="000000" w:themeColor="text1"/>
        </w:rPr>
      </w:pPr>
      <w:r>
        <w:t xml:space="preserve">En la </w:t>
      </w:r>
      <w:r w:rsidRPr="008609D6">
        <w:fldChar w:fldCharType="begin"/>
      </w:r>
      <w:r w:rsidRPr="008609D6">
        <w:instrText xml:space="preserve"> REF _Ref185189905 \h </w:instrText>
      </w:r>
      <w:r>
        <w:instrText xml:space="preserve"> \* MERGEFORMAT </w:instrText>
      </w:r>
      <w:r w:rsidRPr="008609D6">
        <w:fldChar w:fldCharType="separate"/>
      </w:r>
      <w:r w:rsidRPr="008609D6">
        <w:t xml:space="preserve">Fig. </w:t>
      </w:r>
      <w:r w:rsidRPr="008609D6">
        <w:rPr>
          <w:color w:val="0070C0"/>
          <w:u w:val="single"/>
        </w:rPr>
        <w:t>(</w:t>
      </w:r>
      <w:r w:rsidRPr="008609D6">
        <w:rPr>
          <w:noProof/>
          <w:color w:val="0070C0"/>
          <w:u w:val="single"/>
        </w:rPr>
        <w:t>3</w:t>
      </w:r>
      <w:r w:rsidRPr="008609D6">
        <w:rPr>
          <w:color w:val="0070C0"/>
          <w:u w:val="single"/>
        </w:rPr>
        <w:noBreakHyphen/>
      </w:r>
      <w:r w:rsidRPr="008609D6">
        <w:rPr>
          <w:noProof/>
          <w:color w:val="0070C0"/>
          <w:u w:val="single"/>
        </w:rPr>
        <w:t>20</w:t>
      </w:r>
      <w:r w:rsidRPr="008609D6">
        <w:fldChar w:fldCharType="end"/>
      </w:r>
      <w:r w:rsidRPr="008609D6">
        <w:rPr>
          <w:color w:val="0070C0"/>
          <w:u w:val="single"/>
        </w:rPr>
        <w:t>)</w:t>
      </w:r>
      <w:r>
        <w:rPr>
          <w:color w:val="000000" w:themeColor="text1"/>
        </w:rPr>
        <w:t xml:space="preserve"> puede verse como el rizado de la salida V</w:t>
      </w:r>
      <w:r w:rsidRPr="00FA5BC9">
        <w:rPr>
          <w:color w:val="000000" w:themeColor="text1"/>
          <w:vertAlign w:val="subscript"/>
        </w:rPr>
        <w:t>AT</w:t>
      </w:r>
      <w:r>
        <w:rPr>
          <w:color w:val="000000" w:themeColor="text1"/>
        </w:rPr>
        <w:t xml:space="preserve">- llega </w:t>
      </w:r>
      <w:r w:rsidR="00FA5BC9">
        <w:rPr>
          <w:color w:val="000000" w:themeColor="text1"/>
        </w:rPr>
        <w:t>hasta</w:t>
      </w:r>
      <w:r>
        <w:rPr>
          <w:color w:val="000000" w:themeColor="text1"/>
        </w:rPr>
        <w:t xml:space="preserve"> un valor máximo de </w:t>
      </w:r>
      <w:r w:rsidR="00FA5BC9">
        <w:rPr>
          <w:color w:val="000000" w:themeColor="text1"/>
        </w:rPr>
        <w:t xml:space="preserve">250 </w:t>
      </w:r>
      <w:proofErr w:type="spellStart"/>
      <w:r w:rsidR="00FA5BC9">
        <w:rPr>
          <w:color w:val="000000" w:themeColor="text1"/>
        </w:rPr>
        <w:t>mV</w:t>
      </w:r>
      <w:proofErr w:type="spellEnd"/>
      <w:r w:rsidR="00FA5BC9">
        <w:rPr>
          <w:color w:val="000000" w:themeColor="text1"/>
        </w:rPr>
        <w:t xml:space="preserve">, esto medido sobre una tensión por encima de los 200 V lo que permite considerarlo prácticamente nulo. La forma de onda particular del rizado se debe a que, dada la configuración de la punta del osciloscopio con la que se hizo la captura, la dinámica se encuentra invertida, lo que sucede en realidad es que a cada pulso de corriente de salida la carga en C3 va disminuyendo, y luego de tres periodos, recibe un restablecimiento en su carga, esto sucede a una frecuencia de aproximadamente 340 Hz </w:t>
      </w:r>
      <w:r w:rsidR="00C8631E">
        <w:rPr>
          <w:color w:val="000000" w:themeColor="text1"/>
        </w:rPr>
        <w:t>asociada</w:t>
      </w:r>
      <w:r w:rsidR="00FA5BC9">
        <w:rPr>
          <w:color w:val="000000" w:themeColor="text1"/>
        </w:rPr>
        <w:t xml:space="preserve"> la frecuencia de la señal de modulación PWM proveniente del SG3525 en el </w:t>
      </w:r>
      <w:r w:rsidR="00FA5BC9" w:rsidRPr="00FA5BC9">
        <w:rPr>
          <w:i/>
          <w:color w:val="000000" w:themeColor="text1"/>
        </w:rPr>
        <w:t>Bloque B</w:t>
      </w:r>
      <w:r w:rsidR="00FA5BC9">
        <w:rPr>
          <w:color w:val="000000" w:themeColor="text1"/>
        </w:rPr>
        <w:t>.</w:t>
      </w:r>
    </w:p>
    <w:p w14:paraId="6A0B0758" w14:textId="23D4248D" w:rsidR="00597630" w:rsidRDefault="00BC4754" w:rsidP="005A564F">
      <w:pPr>
        <w:pStyle w:val="Ttulo3"/>
        <w:numPr>
          <w:ilvl w:val="2"/>
          <w:numId w:val="1"/>
        </w:numPr>
      </w:pPr>
      <w:bookmarkStart w:id="510" w:name="_Toc172884108"/>
      <w:r>
        <w:t>Relevamiento de respuesta con cargas de prueba</w:t>
      </w:r>
      <w:bookmarkEnd w:id="510"/>
    </w:p>
    <w:p w14:paraId="75ABAF64" w14:textId="64774F4F" w:rsidR="00C8631E" w:rsidRPr="00C96697" w:rsidRDefault="00D86C0B" w:rsidP="00C96697">
      <w:r>
        <w:t xml:space="preserve">A continuación se expondrán los resultados de los ensayos realizados sobre el </w:t>
      </w:r>
      <w:r w:rsidR="00C96697">
        <w:t>Electroestimulador</w:t>
      </w:r>
      <w:r>
        <w:t xml:space="preserve"> (Bloque A y Bloque B integrados)</w:t>
      </w:r>
      <w:r w:rsidR="00C96697">
        <w:t>, conectado vía un cable paciente comercial (igual al que se utilizará para la prueba real) a cargas resistivas de prueba de valores dentro del rango del valor en Ohm de la interfaz electrodo-piel. Para un mejor registro del consumo a lo largo del ensayo se utilizó para la alimentación, una fuente de laboratorio con la capacidad de medir la tensión y corriente a su salida, a fin de complementar el instrumental utilizado. Como primera medida, se expondrán las características del Banco de Pruebas utilizado para el presente ensayo.</w:t>
      </w:r>
    </w:p>
    <w:p w14:paraId="003D8A14" w14:textId="56EBDDA8" w:rsidR="00C96697" w:rsidRDefault="00C96697" w:rsidP="005A564F">
      <w:pPr>
        <w:pStyle w:val="Ttulo4"/>
        <w:numPr>
          <w:ilvl w:val="3"/>
          <w:numId w:val="1"/>
        </w:numPr>
      </w:pPr>
      <w:r>
        <w:lastRenderedPageBreak/>
        <w:t>Banco de Pruebas utilizado</w:t>
      </w:r>
    </w:p>
    <w:p w14:paraId="4376ED61" w14:textId="2448E7F5" w:rsidR="00C96697" w:rsidRDefault="00CD36C2" w:rsidP="00C96697">
      <w:r>
        <w:t>A continuación se detallarán las características específicas del ensayo con cargas de prueba realizado sobre el dispositivo.</w:t>
      </w:r>
    </w:p>
    <w:p w14:paraId="1BF7776D" w14:textId="2644DC33" w:rsidR="00CD36C2" w:rsidRPr="009B7527" w:rsidRDefault="009B7527" w:rsidP="00C96697">
      <w:pPr>
        <w:rPr>
          <w:u w:val="single"/>
        </w:rPr>
      </w:pPr>
      <w:r w:rsidRPr="009B7527">
        <w:rPr>
          <w:u w:val="single"/>
        </w:rPr>
        <w:t xml:space="preserve">OBJETIVOS: </w:t>
      </w:r>
    </w:p>
    <w:p w14:paraId="64CAD69C" w14:textId="31BD8B65" w:rsidR="009B7527" w:rsidRDefault="009B7527" w:rsidP="009B7527">
      <w:pPr>
        <w:pStyle w:val="Prrafodelista"/>
        <w:numPr>
          <w:ilvl w:val="0"/>
          <w:numId w:val="25"/>
        </w:numPr>
      </w:pPr>
      <w:r>
        <w:t>Documentar el funcionamiento del equipo con cargas de prueba resistivas pasivas.</w:t>
      </w:r>
    </w:p>
    <w:p w14:paraId="0944DC21" w14:textId="02C9206F" w:rsidR="009B7527" w:rsidRDefault="009B7527" w:rsidP="009B7527">
      <w:pPr>
        <w:pStyle w:val="Prrafodelista"/>
        <w:numPr>
          <w:ilvl w:val="0"/>
          <w:numId w:val="25"/>
        </w:numPr>
      </w:pPr>
      <w:r>
        <w:t>Comprobar la linealidad de la fuente de corriente para el rango de cargas ensayado.</w:t>
      </w:r>
    </w:p>
    <w:p w14:paraId="4E35D8C0" w14:textId="5858908B" w:rsidR="009B7527" w:rsidRDefault="009B7527" w:rsidP="009B7527">
      <w:pPr>
        <w:pStyle w:val="Prrafodelista"/>
        <w:numPr>
          <w:ilvl w:val="0"/>
          <w:numId w:val="25"/>
        </w:numPr>
      </w:pPr>
      <w:r>
        <w:t>Comprobar la facilidad e intuitividad de la interfaz de configuración.</w:t>
      </w:r>
    </w:p>
    <w:p w14:paraId="58AE1BC8" w14:textId="16A848DB" w:rsidR="009B7527" w:rsidRDefault="009B7527" w:rsidP="009B7527">
      <w:pPr>
        <w:pStyle w:val="Prrafodelista"/>
        <w:numPr>
          <w:ilvl w:val="0"/>
          <w:numId w:val="25"/>
        </w:numPr>
      </w:pPr>
      <w:r>
        <w:t>Comprobar la correcta forma de onda según lo esperado.</w:t>
      </w:r>
    </w:p>
    <w:p w14:paraId="3A602CED" w14:textId="378A9BA0" w:rsidR="009B7527" w:rsidRDefault="009B7527" w:rsidP="009B7527">
      <w:pPr>
        <w:pStyle w:val="Prrafodelista"/>
        <w:numPr>
          <w:ilvl w:val="0"/>
          <w:numId w:val="25"/>
        </w:numPr>
      </w:pPr>
      <w:r>
        <w:t>Fijar los valores de los componentes de calibración para los diferentes modos de funcionamientos y niveles de carga aplicados.</w:t>
      </w:r>
    </w:p>
    <w:p w14:paraId="068BAD78" w14:textId="63EE67EA" w:rsidR="009B7527" w:rsidRDefault="009B7527" w:rsidP="009B7527">
      <w:r w:rsidRPr="009B7527">
        <w:rPr>
          <w:u w:val="single"/>
        </w:rPr>
        <w:t>COMPONENTES</w:t>
      </w:r>
      <w:r>
        <w:t>:</w:t>
      </w:r>
    </w:p>
    <w:p w14:paraId="4C156C1A" w14:textId="5480E3A2" w:rsidR="009B7527" w:rsidRDefault="00CF58C7" w:rsidP="009B7527">
      <w:pPr>
        <w:pStyle w:val="Prrafodelista"/>
        <w:numPr>
          <w:ilvl w:val="0"/>
          <w:numId w:val="26"/>
        </w:numPr>
      </w:pPr>
      <w:r w:rsidRPr="00CF58C7">
        <w:rPr>
          <w:u w:val="single"/>
        </w:rPr>
        <w:t>Cable paciente</w:t>
      </w:r>
      <w:r>
        <w:t xml:space="preserve">: </w:t>
      </w:r>
      <w:r w:rsidR="00EF46B1" w:rsidRPr="00CF58C7">
        <w:rPr>
          <w:i/>
        </w:rPr>
        <w:t xml:space="preserve">conector macho del tipo </w:t>
      </w:r>
      <w:proofErr w:type="spellStart"/>
      <w:r w:rsidR="00EF46B1" w:rsidRPr="00CF58C7">
        <w:rPr>
          <w:i/>
        </w:rPr>
        <w:t>plug</w:t>
      </w:r>
      <w:proofErr w:type="spellEnd"/>
      <w:r w:rsidR="00EF46B1" w:rsidRPr="00CF58C7">
        <w:rPr>
          <w:i/>
        </w:rPr>
        <w:t xml:space="preserve"> de 3.5 mm, monocanal con conectores tipo aguja para electrodos de goma conductiva.</w:t>
      </w:r>
    </w:p>
    <w:p w14:paraId="65DA116B" w14:textId="4603A012" w:rsidR="00EF46B1" w:rsidRPr="0046310A" w:rsidRDefault="00EF46B1" w:rsidP="009B7527">
      <w:pPr>
        <w:pStyle w:val="Prrafodelista"/>
        <w:numPr>
          <w:ilvl w:val="0"/>
          <w:numId w:val="26"/>
        </w:numPr>
        <w:rPr>
          <w:i/>
        </w:rPr>
      </w:pPr>
      <w:r w:rsidRPr="00CF58C7">
        <w:rPr>
          <w:u w:val="single"/>
        </w:rPr>
        <w:t>Fuente de Alimentación de Laboratorio Marca YIHUA, Modelo 3005D-II</w:t>
      </w:r>
      <w:r w:rsidR="0046310A">
        <w:t xml:space="preserve">: </w:t>
      </w:r>
      <w:r w:rsidR="0046310A" w:rsidRPr="0046310A">
        <w:rPr>
          <w:i/>
        </w:rPr>
        <w:t>para establecimiento de las alimentaciones de ±11.7 V para el Bloque B.</w:t>
      </w:r>
    </w:p>
    <w:p w14:paraId="642ABD4F" w14:textId="773D28CA" w:rsidR="00EF46B1" w:rsidRDefault="00EF46B1" w:rsidP="009B7527">
      <w:pPr>
        <w:pStyle w:val="Prrafodelista"/>
        <w:numPr>
          <w:ilvl w:val="0"/>
          <w:numId w:val="26"/>
        </w:numPr>
      </w:pPr>
      <w:r w:rsidRPr="00CF58C7">
        <w:rPr>
          <w:u w:val="single"/>
        </w:rPr>
        <w:t xml:space="preserve">Multímetro Marca </w:t>
      </w:r>
      <w:proofErr w:type="spellStart"/>
      <w:r w:rsidRPr="00CF58C7">
        <w:rPr>
          <w:u w:val="single"/>
        </w:rPr>
        <w:t>ProsKit</w:t>
      </w:r>
      <w:proofErr w:type="spellEnd"/>
      <w:r w:rsidRPr="00CF58C7">
        <w:rPr>
          <w:u w:val="single"/>
        </w:rPr>
        <w:t>, Modelo MT-1820</w:t>
      </w:r>
      <w:r w:rsidR="0046310A">
        <w:t xml:space="preserve">: </w:t>
      </w:r>
      <w:r w:rsidR="0046310A">
        <w:rPr>
          <w:i/>
        </w:rPr>
        <w:t>para la medición de la tensión entre las salidas de alta tensión (V</w:t>
      </w:r>
      <w:r w:rsidR="0046310A" w:rsidRPr="0046310A">
        <w:rPr>
          <w:i/>
          <w:vertAlign w:val="subscript"/>
        </w:rPr>
        <w:t>AT</w:t>
      </w:r>
      <w:r w:rsidR="0046310A">
        <w:rPr>
          <w:i/>
        </w:rPr>
        <w:t>+ - V</w:t>
      </w:r>
      <w:r w:rsidR="0046310A" w:rsidRPr="0046310A">
        <w:rPr>
          <w:i/>
          <w:vertAlign w:val="subscript"/>
        </w:rPr>
        <w:t>AT</w:t>
      </w:r>
      <w:r w:rsidR="0046310A">
        <w:rPr>
          <w:i/>
        </w:rPr>
        <w:t>-).</w:t>
      </w:r>
    </w:p>
    <w:p w14:paraId="43F58DB0" w14:textId="51BDE369" w:rsidR="00EF46B1" w:rsidRDefault="00EF46B1" w:rsidP="00EF46B1">
      <w:pPr>
        <w:pStyle w:val="Prrafodelista"/>
        <w:numPr>
          <w:ilvl w:val="0"/>
          <w:numId w:val="26"/>
        </w:numPr>
      </w:pPr>
      <w:r w:rsidRPr="00CF58C7">
        <w:rPr>
          <w:u w:val="single"/>
        </w:rPr>
        <w:t>Multímetro Marca UNI-T, Modelo UT89X</w:t>
      </w:r>
      <w:r w:rsidR="0046310A">
        <w:t xml:space="preserve">: </w:t>
      </w:r>
      <w:r w:rsidR="0046310A" w:rsidRPr="0046310A">
        <w:rPr>
          <w:i/>
        </w:rPr>
        <w:t>para medición de la tensión media sobre la carga a la que se le está aplicando la señal de electroestimulación.</w:t>
      </w:r>
    </w:p>
    <w:p w14:paraId="3E497ADF" w14:textId="12CD2B17" w:rsidR="00EF46B1" w:rsidRDefault="00EF46B1" w:rsidP="00EF46B1">
      <w:pPr>
        <w:pStyle w:val="Prrafodelista"/>
        <w:numPr>
          <w:ilvl w:val="0"/>
          <w:numId w:val="26"/>
        </w:numPr>
      </w:pPr>
      <w:r w:rsidRPr="00CF58C7">
        <w:rPr>
          <w:u w:val="single"/>
        </w:rPr>
        <w:t>Multímetro Marca UNI-T, Modelo UT51</w:t>
      </w:r>
      <w:r w:rsidR="0046310A">
        <w:t xml:space="preserve">: </w:t>
      </w:r>
      <w:r w:rsidR="0046310A" w:rsidRPr="0046310A">
        <w:rPr>
          <w:i/>
        </w:rPr>
        <w:t>para medición de los valores resistivos de los componentes de calibración de ambos Bloques y para mediciones exploratorias.</w:t>
      </w:r>
    </w:p>
    <w:p w14:paraId="05C7784A" w14:textId="5199DE40" w:rsidR="00EF46B1" w:rsidRPr="0046310A" w:rsidRDefault="00EF46B1" w:rsidP="00EF46B1">
      <w:pPr>
        <w:pStyle w:val="Prrafodelista"/>
        <w:numPr>
          <w:ilvl w:val="0"/>
          <w:numId w:val="26"/>
        </w:numPr>
        <w:rPr>
          <w:i/>
        </w:rPr>
      </w:pPr>
      <w:r w:rsidRPr="00CF58C7">
        <w:rPr>
          <w:u w:val="single"/>
        </w:rPr>
        <w:t>Osciloscopio Marca UNI-T, Modelo UTD2025CL</w:t>
      </w:r>
      <w:r w:rsidR="0046310A">
        <w:t xml:space="preserve">: </w:t>
      </w:r>
      <w:r w:rsidR="0046310A" w:rsidRPr="0046310A">
        <w:rPr>
          <w:i/>
        </w:rPr>
        <w:t xml:space="preserve">para registro de forma de onda sobre la carga, mediante una resistencia de </w:t>
      </w:r>
      <w:proofErr w:type="spellStart"/>
      <w:r w:rsidR="0046310A" w:rsidRPr="0046310A">
        <w:rPr>
          <w:i/>
        </w:rPr>
        <w:t>shunt</w:t>
      </w:r>
      <w:proofErr w:type="spellEnd"/>
      <w:r w:rsidR="0046310A" w:rsidRPr="0046310A">
        <w:rPr>
          <w:i/>
        </w:rPr>
        <w:t xml:space="preserve"> de 1 kΩ y medición vía “cursor” de los picos de corriente anódica y catódica.</w:t>
      </w:r>
    </w:p>
    <w:p w14:paraId="2EF88016" w14:textId="7816D980" w:rsidR="00EF46B1" w:rsidRPr="00947C47" w:rsidRDefault="00EF46B1" w:rsidP="00EF46B1">
      <w:pPr>
        <w:pStyle w:val="Prrafodelista"/>
        <w:numPr>
          <w:ilvl w:val="0"/>
          <w:numId w:val="26"/>
        </w:numPr>
      </w:pPr>
      <w:r w:rsidRPr="00CF58C7">
        <w:rPr>
          <w:u w:val="single"/>
        </w:rPr>
        <w:t>Resistencias de película metálica de ¼ W</w:t>
      </w:r>
      <w:r w:rsidR="0046310A" w:rsidRPr="00CF58C7">
        <w:rPr>
          <w:u w:val="single"/>
        </w:rPr>
        <w:t xml:space="preserve"> al</w:t>
      </w:r>
      <w:r w:rsidRPr="00CF58C7">
        <w:rPr>
          <w:u w:val="single"/>
        </w:rPr>
        <w:t xml:space="preserve"> 2% de 68 kΩ, 6</w:t>
      </w:r>
      <w:r w:rsidR="0046310A" w:rsidRPr="00CF58C7">
        <w:rPr>
          <w:u w:val="single"/>
        </w:rPr>
        <w:t>.</w:t>
      </w:r>
      <w:r w:rsidRPr="00CF58C7">
        <w:rPr>
          <w:u w:val="single"/>
        </w:rPr>
        <w:t xml:space="preserve">8 kΩ, </w:t>
      </w:r>
      <w:r w:rsidR="0046310A" w:rsidRPr="00CF58C7">
        <w:rPr>
          <w:u w:val="single"/>
        </w:rPr>
        <w:t>100</w:t>
      </w:r>
      <w:r w:rsidRPr="00CF58C7">
        <w:rPr>
          <w:u w:val="single"/>
        </w:rPr>
        <w:t xml:space="preserve"> kΩ, </w:t>
      </w:r>
      <w:r w:rsidR="0046310A" w:rsidRPr="00CF58C7">
        <w:rPr>
          <w:u w:val="single"/>
        </w:rPr>
        <w:t>47</w:t>
      </w:r>
      <w:r w:rsidRPr="00CF58C7">
        <w:rPr>
          <w:u w:val="single"/>
        </w:rPr>
        <w:t xml:space="preserve"> kΩ</w:t>
      </w:r>
      <w:r w:rsidR="0046310A" w:rsidRPr="00CF58C7">
        <w:rPr>
          <w:u w:val="single"/>
        </w:rPr>
        <w:t xml:space="preserve"> y</w:t>
      </w:r>
      <w:r w:rsidRPr="00CF58C7">
        <w:rPr>
          <w:u w:val="single"/>
        </w:rPr>
        <w:t xml:space="preserve"> </w:t>
      </w:r>
      <w:r w:rsidR="0046310A" w:rsidRPr="00CF58C7">
        <w:rPr>
          <w:u w:val="single"/>
        </w:rPr>
        <w:t>3.3</w:t>
      </w:r>
      <w:r w:rsidRPr="00CF58C7">
        <w:rPr>
          <w:u w:val="single"/>
        </w:rPr>
        <w:t xml:space="preserve"> kΩ</w:t>
      </w:r>
      <w:r w:rsidR="00947C47" w:rsidRPr="00CF58C7">
        <w:rPr>
          <w:u w:val="single"/>
        </w:rPr>
        <w:t>:</w:t>
      </w:r>
      <w:r w:rsidR="00947C47">
        <w:t xml:space="preserve"> </w:t>
      </w:r>
      <w:r w:rsidR="00947C47" w:rsidRPr="00947C47">
        <w:rPr>
          <w:i/>
        </w:rPr>
        <w:t>utilizadas en combinación para lograr los valores de carga de prueba de 50 kΩ, 75 kΩ y 100 kΩ.</w:t>
      </w:r>
    </w:p>
    <w:p w14:paraId="1FA2F086" w14:textId="2B366FA9" w:rsidR="00947C47" w:rsidRDefault="00947C47" w:rsidP="00947C47">
      <w:pPr>
        <w:rPr>
          <w:u w:val="single"/>
        </w:rPr>
      </w:pPr>
      <w:r w:rsidRPr="00947C47">
        <w:rPr>
          <w:u w:val="single"/>
        </w:rPr>
        <w:t>PROTOCOLO DE PRUEBA:</w:t>
      </w:r>
    </w:p>
    <w:p w14:paraId="62667691" w14:textId="0E545C1F" w:rsidR="00947C47" w:rsidRPr="00CD779C" w:rsidRDefault="00CF58C7" w:rsidP="00947C47">
      <w:pPr>
        <w:pStyle w:val="Prrafodelista"/>
        <w:numPr>
          <w:ilvl w:val="0"/>
          <w:numId w:val="26"/>
        </w:numPr>
        <w:rPr>
          <w:u w:val="single"/>
        </w:rPr>
      </w:pPr>
      <w:r>
        <w:rPr>
          <w:u w:val="single"/>
        </w:rPr>
        <w:t>Secuencia</w:t>
      </w:r>
      <w:r w:rsidR="00CD779C" w:rsidRPr="00CF58C7">
        <w:rPr>
          <w:u w:val="single"/>
        </w:rPr>
        <w:t xml:space="preserve"> de cargas</w:t>
      </w:r>
      <w:r w:rsidR="00CD779C">
        <w:t xml:space="preserve">: </w:t>
      </w:r>
      <w:r w:rsidR="00CD779C" w:rsidRPr="00CD779C">
        <w:rPr>
          <w:i/>
        </w:rPr>
        <w:t xml:space="preserve">El ensayo se </w:t>
      </w:r>
      <w:r w:rsidR="00BC56A3" w:rsidRPr="00CD779C">
        <w:rPr>
          <w:i/>
        </w:rPr>
        <w:t>llevó</w:t>
      </w:r>
      <w:r w:rsidR="00CD779C" w:rsidRPr="00CD779C">
        <w:rPr>
          <w:i/>
        </w:rPr>
        <w:t xml:space="preserve"> delante con las cargas de manera ascendente, desde los 50kΩ hasta los 120kΩ</w:t>
      </w:r>
      <w:r w:rsidR="00CD779C">
        <w:rPr>
          <w:i/>
        </w:rPr>
        <w:t>.</w:t>
      </w:r>
    </w:p>
    <w:p w14:paraId="191E970B" w14:textId="1619F8E0" w:rsidR="00CD779C" w:rsidRPr="00BC56A3" w:rsidRDefault="00CD779C" w:rsidP="00947C47">
      <w:pPr>
        <w:pStyle w:val="Prrafodelista"/>
        <w:numPr>
          <w:ilvl w:val="0"/>
          <w:numId w:val="26"/>
        </w:numPr>
        <w:rPr>
          <w:u w:val="single"/>
        </w:rPr>
      </w:pPr>
      <w:r w:rsidRPr="00CF58C7">
        <w:rPr>
          <w:u w:val="single"/>
        </w:rPr>
        <w:lastRenderedPageBreak/>
        <w:t>Configuración inicial y evolución a lo largo del ensayo</w:t>
      </w:r>
      <w:r>
        <w:t xml:space="preserve">: </w:t>
      </w:r>
      <w:r>
        <w:rPr>
          <w:i/>
        </w:rPr>
        <w:t xml:space="preserve">se </w:t>
      </w:r>
      <w:r w:rsidR="00052961">
        <w:rPr>
          <w:i/>
        </w:rPr>
        <w:t>da</w:t>
      </w:r>
      <w:r>
        <w:rPr>
          <w:i/>
        </w:rPr>
        <w:t xml:space="preserve"> inicio por la señal de </w:t>
      </w:r>
      <w:r w:rsidR="00BC56A3">
        <w:rPr>
          <w:i/>
        </w:rPr>
        <w:t xml:space="preserve">menor </w:t>
      </w:r>
      <w:proofErr w:type="spellStart"/>
      <w:r w:rsidR="00BC56A3">
        <w:rPr>
          <w:i/>
        </w:rPr>
        <w:t>TIc</w:t>
      </w:r>
      <w:proofErr w:type="spellEnd"/>
      <w:r w:rsidR="006B45E0">
        <w:rPr>
          <w:i/>
        </w:rPr>
        <w:t xml:space="preserve"> </w:t>
      </w:r>
      <w:r w:rsidR="00BC56A3">
        <w:rPr>
          <w:i/>
        </w:rPr>
        <w:t>(</w:t>
      </w:r>
      <w:r w:rsidR="00052961">
        <w:rPr>
          <w:i/>
        </w:rPr>
        <w:t xml:space="preserve">o </w:t>
      </w:r>
      <w:proofErr w:type="spellStart"/>
      <w:r w:rsidR="00052961">
        <w:rPr>
          <w:i/>
        </w:rPr>
        <w:t>Tneg</w:t>
      </w:r>
      <w:proofErr w:type="spellEnd"/>
      <w:r w:rsidR="00052961">
        <w:rPr>
          <w:i/>
        </w:rPr>
        <w:t xml:space="preserve">, </w:t>
      </w:r>
      <w:r w:rsidR="00BC56A3">
        <w:rPr>
          <w:i/>
        </w:rPr>
        <w:t xml:space="preserve">semiperiodo de corriente catódica) </w:t>
      </w:r>
      <w:r w:rsidR="00052961">
        <w:rPr>
          <w:i/>
        </w:rPr>
        <w:t>que corresponde</w:t>
      </w:r>
      <w:r w:rsidR="00BC56A3">
        <w:rPr>
          <w:i/>
        </w:rPr>
        <w:t xml:space="preserve"> a las </w:t>
      </w:r>
      <w:r>
        <w:rPr>
          <w:i/>
        </w:rPr>
        <w:t>mayor</w:t>
      </w:r>
      <w:r w:rsidR="00BC56A3">
        <w:rPr>
          <w:i/>
        </w:rPr>
        <w:t>es</w:t>
      </w:r>
      <w:r>
        <w:rPr>
          <w:i/>
        </w:rPr>
        <w:t xml:space="preserve"> frecuencia</w:t>
      </w:r>
      <w:r w:rsidR="00BC56A3">
        <w:rPr>
          <w:i/>
        </w:rPr>
        <w:t>s de cada CT</w:t>
      </w:r>
      <w:r>
        <w:rPr>
          <w:i/>
        </w:rPr>
        <w:t xml:space="preserve"> (1111 Hz</w:t>
      </w:r>
      <w:r w:rsidR="00BC56A3">
        <w:rPr>
          <w:i/>
        </w:rPr>
        <w:t>, 714 Hz y 555 Hz</w:t>
      </w:r>
      <w:r>
        <w:rPr>
          <w:i/>
        </w:rPr>
        <w:t>)</w:t>
      </w:r>
      <w:r w:rsidR="00BC56A3">
        <w:rPr>
          <w:i/>
        </w:rPr>
        <w:t xml:space="preserve">. Para dinamizar el ensayo se seleccionaron valores de </w:t>
      </w:r>
      <w:proofErr w:type="spellStart"/>
      <w:r w:rsidR="00BC56A3">
        <w:rPr>
          <w:i/>
        </w:rPr>
        <w:t>TIc</w:t>
      </w:r>
      <w:proofErr w:type="spellEnd"/>
      <w:r w:rsidR="00BC56A3">
        <w:rPr>
          <w:i/>
        </w:rPr>
        <w:t xml:space="preserve"> extremos a intermedios: 150 </w:t>
      </w:r>
      <w:proofErr w:type="spellStart"/>
      <w:r w:rsidR="00BC56A3">
        <w:rPr>
          <w:i/>
        </w:rPr>
        <w:t>us</w:t>
      </w:r>
      <w:proofErr w:type="spellEnd"/>
      <w:r w:rsidR="00BC56A3">
        <w:rPr>
          <w:i/>
        </w:rPr>
        <w:t xml:space="preserve">, 200 </w:t>
      </w:r>
      <w:proofErr w:type="spellStart"/>
      <w:r w:rsidR="00BC56A3">
        <w:rPr>
          <w:i/>
        </w:rPr>
        <w:t>us</w:t>
      </w:r>
      <w:proofErr w:type="spellEnd"/>
      <w:r w:rsidR="00BC56A3">
        <w:rPr>
          <w:i/>
        </w:rPr>
        <w:t xml:space="preserve"> y 300 </w:t>
      </w:r>
      <w:proofErr w:type="spellStart"/>
      <w:r w:rsidR="00BC56A3">
        <w:rPr>
          <w:i/>
        </w:rPr>
        <w:t>us</w:t>
      </w:r>
      <w:proofErr w:type="spellEnd"/>
      <w:r w:rsidR="00BC56A3">
        <w:rPr>
          <w:i/>
        </w:rPr>
        <w:t>.</w:t>
      </w:r>
      <w:r>
        <w:rPr>
          <w:i/>
        </w:rPr>
        <w:t xml:space="preserve"> </w:t>
      </w:r>
    </w:p>
    <w:p w14:paraId="2E9AC55D" w14:textId="3337F170" w:rsidR="00BC56A3" w:rsidRPr="00947C47" w:rsidRDefault="00BC56A3" w:rsidP="00BC56A3">
      <w:pPr>
        <w:pStyle w:val="Prrafodelista"/>
        <w:numPr>
          <w:ilvl w:val="0"/>
          <w:numId w:val="26"/>
        </w:numPr>
        <w:rPr>
          <w:u w:val="single"/>
        </w:rPr>
      </w:pPr>
      <w:r w:rsidRPr="00CF58C7">
        <w:rPr>
          <w:u w:val="single"/>
        </w:rPr>
        <w:t>Calibración previa al ensayo</w:t>
      </w:r>
      <w:r>
        <w:t xml:space="preserve">: </w:t>
      </w:r>
      <w:r>
        <w:rPr>
          <w:i/>
        </w:rPr>
        <w:t>Una vez configurada la señal (</w:t>
      </w:r>
      <w:proofErr w:type="spellStart"/>
      <w:r>
        <w:rPr>
          <w:i/>
        </w:rPr>
        <w:t>TIc</w:t>
      </w:r>
      <w:proofErr w:type="spellEnd"/>
      <w:r>
        <w:rPr>
          <w:i/>
        </w:rPr>
        <w:t xml:space="preserve"> y FREQ</w:t>
      </w:r>
      <w:r w:rsidR="00395BE1">
        <w:rPr>
          <w:i/>
        </w:rPr>
        <w:t xml:space="preserve"> s</w:t>
      </w:r>
      <w:r>
        <w:rPr>
          <w:i/>
        </w:rPr>
        <w:t>eleccionadas)</w:t>
      </w:r>
      <w:r w:rsidR="00CF58C7">
        <w:rPr>
          <w:i/>
        </w:rPr>
        <w:t xml:space="preserve"> y fijada la carga</w:t>
      </w:r>
      <w:r w:rsidR="00395BE1">
        <w:rPr>
          <w:i/>
        </w:rPr>
        <w:t xml:space="preserve"> se inicia la electroestimulaci</w:t>
      </w:r>
      <w:r w:rsidR="00CF58C7">
        <w:rPr>
          <w:i/>
        </w:rPr>
        <w:t>ón,</w:t>
      </w:r>
      <w:r w:rsidR="00395BE1">
        <w:rPr>
          <w:i/>
        </w:rPr>
        <w:t xml:space="preserve"> se eleva al máximo valor</w:t>
      </w:r>
      <w:r w:rsidR="00CF58C7">
        <w:rPr>
          <w:i/>
        </w:rPr>
        <w:t xml:space="preserve"> (IDAC = 250)</w:t>
      </w:r>
      <w:r w:rsidR="00395BE1">
        <w:rPr>
          <w:i/>
        </w:rPr>
        <w:t>, a fin de comprobar el nivel de tensión media sobre la carga en la m</w:t>
      </w:r>
      <w:r w:rsidR="00CF58C7">
        <w:rPr>
          <w:i/>
        </w:rPr>
        <w:t>áxima amplitud. S</w:t>
      </w:r>
      <w:r w:rsidR="00395BE1">
        <w:rPr>
          <w:i/>
        </w:rPr>
        <w:t>e ajusta el potenciómetro RV1</w:t>
      </w:r>
      <w:r w:rsidR="00393118">
        <w:rPr>
          <w:i/>
        </w:rPr>
        <w:t xml:space="preserve"> a fin de compensar </w:t>
      </w:r>
      <w:r w:rsidR="00CF58C7">
        <w:rPr>
          <w:i/>
        </w:rPr>
        <w:t xml:space="preserve">con </w:t>
      </w:r>
      <w:r w:rsidR="00393118">
        <w:rPr>
          <w:i/>
        </w:rPr>
        <w:t>la amplitud de la corriente anódica y disminuir al mínimo el valor medio de tensión</w:t>
      </w:r>
      <w:r>
        <w:rPr>
          <w:i/>
        </w:rPr>
        <w:t xml:space="preserve">. </w:t>
      </w:r>
    </w:p>
    <w:p w14:paraId="04F7B9AD" w14:textId="2DD73AC0" w:rsidR="00BC56A3" w:rsidRPr="00947C47" w:rsidRDefault="00CF58C7" w:rsidP="00947C47">
      <w:pPr>
        <w:pStyle w:val="Prrafodelista"/>
        <w:numPr>
          <w:ilvl w:val="0"/>
          <w:numId w:val="26"/>
        </w:numPr>
        <w:rPr>
          <w:u w:val="single"/>
        </w:rPr>
      </w:pPr>
      <w:r>
        <w:rPr>
          <w:u w:val="single"/>
        </w:rPr>
        <w:t>Datos a registrar:</w:t>
      </w:r>
      <w:r>
        <w:rPr>
          <w:i/>
        </w:rPr>
        <w:t xml:space="preserve"> Para </w:t>
      </w:r>
      <w:r w:rsidR="006B45E0">
        <w:rPr>
          <w:i/>
        </w:rPr>
        <w:t xml:space="preserve">cada </w:t>
      </w:r>
      <w:r>
        <w:rPr>
          <w:i/>
        </w:rPr>
        <w:t>carga se releva a cada paso del IDAC (entre 25 y 250 en pasos de a 25)</w:t>
      </w:r>
      <w:r w:rsidR="006B45E0">
        <w:rPr>
          <w:i/>
        </w:rPr>
        <w:t xml:space="preserve">, para cada valor de CT (16 %, 12 % y 8 %) los seis datos que se detallan en las filas de la </w:t>
      </w:r>
      <w:r w:rsidR="006B45E0" w:rsidRPr="006B45E0">
        <w:rPr>
          <w:i/>
        </w:rPr>
        <w:fldChar w:fldCharType="begin"/>
      </w:r>
      <w:r w:rsidR="006B45E0" w:rsidRPr="006B45E0">
        <w:rPr>
          <w:i/>
        </w:rPr>
        <w:instrText xml:space="preserve"> REF _Ref185541888 \h </w:instrText>
      </w:r>
      <w:r w:rsidR="006B45E0" w:rsidRPr="006B45E0">
        <w:rPr>
          <w:i/>
        </w:rPr>
      </w:r>
      <w:r w:rsidR="006B45E0" w:rsidRPr="006B45E0">
        <w:rPr>
          <w:i/>
        </w:rPr>
        <w:instrText xml:space="preserve"> \* MERGEFORMAT </w:instrText>
      </w:r>
      <w:r w:rsidR="006B45E0" w:rsidRPr="006B45E0">
        <w:rPr>
          <w:i/>
        </w:rPr>
        <w:fldChar w:fldCharType="separate"/>
      </w:r>
      <w:r w:rsidR="006B45E0" w:rsidRPr="006B45E0">
        <w:rPr>
          <w:i/>
          <w:sz w:val="22"/>
        </w:rPr>
        <w:t xml:space="preserve">Tabla </w:t>
      </w:r>
      <w:r w:rsidR="006B45E0" w:rsidRPr="006B45E0">
        <w:rPr>
          <w:i/>
          <w:color w:val="0070C0"/>
          <w:sz w:val="22"/>
          <w:u w:val="single"/>
        </w:rPr>
        <w:t>(</w:t>
      </w:r>
      <w:r w:rsidR="006B45E0" w:rsidRPr="006B45E0">
        <w:rPr>
          <w:i/>
          <w:noProof/>
          <w:color w:val="0070C0"/>
          <w:sz w:val="22"/>
          <w:u w:val="single"/>
        </w:rPr>
        <w:t>3</w:t>
      </w:r>
      <w:r w:rsidR="006B45E0" w:rsidRPr="006B45E0">
        <w:rPr>
          <w:i/>
          <w:color w:val="0070C0"/>
          <w:sz w:val="22"/>
          <w:u w:val="single"/>
        </w:rPr>
        <w:noBreakHyphen/>
      </w:r>
      <w:r w:rsidR="006B45E0" w:rsidRPr="006B45E0">
        <w:rPr>
          <w:i/>
          <w:noProof/>
          <w:color w:val="0070C0"/>
          <w:sz w:val="22"/>
          <w:u w:val="single"/>
        </w:rPr>
        <w:t>9</w:t>
      </w:r>
      <w:r w:rsidR="006B45E0" w:rsidRPr="006B45E0">
        <w:rPr>
          <w:i/>
        </w:rPr>
        <w:fldChar w:fldCharType="end"/>
      </w:r>
      <w:r w:rsidR="006B45E0" w:rsidRPr="006B45E0">
        <w:rPr>
          <w:i/>
          <w:color w:val="0070C0"/>
          <w:u w:val="single"/>
        </w:rPr>
        <w:t>)</w:t>
      </w:r>
      <w:r w:rsidR="006B45E0">
        <w:rPr>
          <w:i/>
          <w:color w:val="000000" w:themeColor="text1"/>
        </w:rPr>
        <w:t xml:space="preserve">. </w:t>
      </w:r>
      <w:r>
        <w:rPr>
          <w:i/>
        </w:rPr>
        <w:t xml:space="preserve"> </w:t>
      </w:r>
    </w:p>
    <w:p w14:paraId="66D57E12" w14:textId="34F5A574" w:rsidR="00EF46B1" w:rsidRPr="00C96697" w:rsidRDefault="006B45E0" w:rsidP="00EF46B1">
      <w:pPr>
        <w:pStyle w:val="Prrafodelista"/>
        <w:ind w:left="1077" w:firstLine="0"/>
      </w:pPr>
      <w:r>
        <w:rPr>
          <w:noProof/>
          <w:lang w:val="es-AR"/>
        </w:rPr>
        <mc:AlternateContent>
          <mc:Choice Requires="wpg">
            <w:drawing>
              <wp:anchor distT="0" distB="0" distL="114300" distR="114300" simplePos="0" relativeHeight="251999232" behindDoc="0" locked="0" layoutInCell="1" allowOverlap="1" wp14:anchorId="0368E00F" wp14:editId="5237097C">
                <wp:simplePos x="0" y="0"/>
                <wp:positionH relativeFrom="margin">
                  <wp:align>center</wp:align>
                </wp:positionH>
                <wp:positionV relativeFrom="paragraph">
                  <wp:posOffset>111125</wp:posOffset>
                </wp:positionV>
                <wp:extent cx="4554220" cy="5632450"/>
                <wp:effectExtent l="0" t="0" r="0" b="25400"/>
                <wp:wrapNone/>
                <wp:docPr id="406" name="Grupo 406"/>
                <wp:cNvGraphicFramePr/>
                <a:graphic xmlns:a="http://schemas.openxmlformats.org/drawingml/2006/main">
                  <a:graphicData uri="http://schemas.microsoft.com/office/word/2010/wordprocessingGroup">
                    <wpg:wgp>
                      <wpg:cNvGrpSpPr/>
                      <wpg:grpSpPr>
                        <a:xfrm>
                          <a:off x="0" y="0"/>
                          <a:ext cx="4554220" cy="5632450"/>
                          <a:chOff x="0" y="0"/>
                          <a:chExt cx="4554748" cy="5632870"/>
                        </a:xfrm>
                      </wpg:grpSpPr>
                      <pic:pic xmlns:pic="http://schemas.openxmlformats.org/drawingml/2006/picture">
                        <pic:nvPicPr>
                          <pic:cNvPr id="385" name="Imagen 385"/>
                          <pic:cNvPicPr>
                            <a:picLocks noChangeAspect="1"/>
                          </pic:cNvPicPr>
                        </pic:nvPicPr>
                        <pic:blipFill>
                          <a:blip r:embed="rId238">
                            <a:extLst>
                              <a:ext uri="{28A0092B-C50C-407E-A947-70E740481C1C}">
                                <a14:useLocalDpi xmlns:a14="http://schemas.microsoft.com/office/drawing/2010/main" val="0"/>
                              </a:ext>
                            </a:extLst>
                          </a:blip>
                          <a:srcRect/>
                          <a:stretch>
                            <a:fillRect/>
                          </a:stretch>
                        </pic:blipFill>
                        <pic:spPr bwMode="auto">
                          <a:xfrm>
                            <a:off x="120770" y="422695"/>
                            <a:ext cx="4300855" cy="5210175"/>
                          </a:xfrm>
                          <a:prstGeom prst="rect">
                            <a:avLst/>
                          </a:prstGeom>
                          <a:noFill/>
                          <a:ln>
                            <a:solidFill>
                              <a:schemeClr val="tx1"/>
                            </a:solidFill>
                          </a:ln>
                        </pic:spPr>
                      </pic:pic>
                      <wps:wsp>
                        <wps:cNvPr id="405" name="Cuadro de texto 405"/>
                        <wps:cNvSpPr txBox="1"/>
                        <wps:spPr>
                          <a:xfrm>
                            <a:off x="0" y="0"/>
                            <a:ext cx="4554748" cy="345057"/>
                          </a:xfrm>
                          <a:prstGeom prst="rect">
                            <a:avLst/>
                          </a:prstGeom>
                          <a:solidFill>
                            <a:prstClr val="white"/>
                          </a:solidFill>
                          <a:ln>
                            <a:noFill/>
                          </a:ln>
                          <a:effectLst/>
                        </wps:spPr>
                        <wps:txbx>
                          <w:txbxContent>
                            <w:p w14:paraId="1DE6637B" w14:textId="12942E71" w:rsidR="00F73331" w:rsidRPr="00690854" w:rsidRDefault="00F73331" w:rsidP="00C96697">
                              <w:pPr>
                                <w:pStyle w:val="Descripcin"/>
                                <w:ind w:firstLine="0"/>
                                <w:jc w:val="center"/>
                                <w:rPr>
                                  <w:i w:val="0"/>
                                  <w:color w:val="auto"/>
                                  <w:sz w:val="32"/>
                                  <w:szCs w:val="24"/>
                                </w:rPr>
                              </w:pPr>
                              <w:bookmarkStart w:id="511" w:name="_Ref185541888"/>
                              <w:r w:rsidRPr="00690854">
                                <w:rPr>
                                  <w:color w:val="auto"/>
                                  <w:sz w:val="22"/>
                                </w:rPr>
                                <w:t xml:space="preserve">Tabl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Tabla \* ARABIC \s 1 </w:instrText>
                              </w:r>
                              <w:r>
                                <w:rPr>
                                  <w:color w:val="auto"/>
                                  <w:sz w:val="22"/>
                                </w:rPr>
                                <w:fldChar w:fldCharType="separate"/>
                              </w:r>
                              <w:r>
                                <w:rPr>
                                  <w:noProof/>
                                  <w:color w:val="auto"/>
                                  <w:sz w:val="22"/>
                                </w:rPr>
                                <w:t>9</w:t>
                              </w:r>
                              <w:r>
                                <w:rPr>
                                  <w:color w:val="auto"/>
                                  <w:sz w:val="22"/>
                                </w:rPr>
                                <w:fldChar w:fldCharType="end"/>
                              </w:r>
                              <w:bookmarkEnd w:id="511"/>
                              <w:r w:rsidRPr="00690854">
                                <w:rPr>
                                  <w:color w:val="auto"/>
                                  <w:sz w:val="22"/>
                                </w:rPr>
                                <w:t>:</w:t>
                              </w:r>
                              <w:r w:rsidRPr="00690854">
                                <w:rPr>
                                  <w:i w:val="0"/>
                                  <w:color w:val="auto"/>
                                  <w:sz w:val="22"/>
                                </w:rPr>
                                <w:t xml:space="preserve"> </w:t>
                              </w:r>
                              <w:r>
                                <w:rPr>
                                  <w:i w:val="0"/>
                                  <w:color w:val="auto"/>
                                  <w:sz w:val="22"/>
                                </w:rPr>
                                <w:t>Ejemplo de e</w:t>
                              </w:r>
                              <w:r w:rsidRPr="00690854">
                                <w:rPr>
                                  <w:i w:val="0"/>
                                  <w:color w:val="auto"/>
                                  <w:sz w:val="22"/>
                                </w:rPr>
                                <w:t xml:space="preserve">structura de </w:t>
                              </w:r>
                              <w:r>
                                <w:rPr>
                                  <w:i w:val="0"/>
                                  <w:color w:val="auto"/>
                                  <w:sz w:val="22"/>
                                </w:rPr>
                                <w:t xml:space="preserve">la </w:t>
                              </w:r>
                              <w:r w:rsidRPr="00690854">
                                <w:rPr>
                                  <w:i w:val="0"/>
                                  <w:color w:val="auto"/>
                                  <w:sz w:val="22"/>
                                </w:rPr>
                                <w:t>tabla de datos utilizada para el relevamiento con cargas de prueba</w:t>
                              </w:r>
                              <w:r w:rsidRPr="00690854">
                                <w:rPr>
                                  <w:i w:val="0"/>
                                  <w:noProof/>
                                  <w:color w:val="auto"/>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368E00F" id="Grupo 406" o:spid="_x0000_s1161" style="position:absolute;left:0;text-align:left;margin-left:0;margin-top:8.75pt;width:358.6pt;height:443.5pt;z-index:251999232;mso-position-horizontal:center;mso-position-horizontal-relative:margin" coordsize="45547,563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">
                <v:shape id="Imagen 385" o:spid="_x0000_s1162" type="#_x0000_t75" style="position:absolute;left:1207;top:4226;width:43009;height:52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ObDzFAAAA3AAAAA8AAABkcnMvZG93bnJldi54bWxEj0FrAjEUhO9C/0N4BS+lZqvYLqtRSkUQ&#10;hKK21Otz89wN3bwsSdT13zdCweMwM98w03lnG3EmH4xjBS+DDARx6bThSsH31/I5BxEissbGMSm4&#10;UoD57KE3xUK7C2/pvIuVSBAOBSqoY2wLKUNZk8UwcC1x8o7OW4xJ+kpqj5cEt40cZtmrtGg4LdTY&#10;0kdN5e/uZBU8jdbrxclvQjD7+Gky+5b/VAel+o/d+wREpC7ew//tlVYwysdwO5OOgJ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jmw8xQAAANwAAAAPAAAAAAAAAAAAAAAA&#10;AJ8CAABkcnMvZG93bnJldi54bWxQSwUGAAAAAAQABAD3AAAAkQMAAAAA&#10;" stroked="t" strokecolor="black [3213]">
                  <v:imagedata r:id="rId239" o:title=""/>
                  <v:path arrowok="t"/>
                </v:shape>
                <v:shape id="Cuadro de texto 405" o:spid="_x0000_s1163" type="#_x0000_t202" style="position:absolute;width:45547;height:3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62F8YA&#10;AADcAAAADwAAAGRycy9kb3ducmV2LnhtbESPT2vCQBTE7wW/w/KEXopuGlqR6CrWtNBDe9CK50f2&#10;mQSzb8Pumj/fvlsoeBxm5jfMejuYRnTkfG1ZwfM8AUFcWF1zqeD08zFbgvABWWNjmRSM5GG7mTys&#10;MdO25wN1x1CKCGGfoYIqhDaT0hcVGfRz2xJH72KdwRClK6V22Ee4aWSaJAtpsOa4UGFL+4qK6/Fm&#10;FCxyd+sPvH/KT+9f+N2W6fltPCv1OB12KxCBhnAP/7c/tYKX5BX+zs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62F8YAAADcAAAADwAAAAAAAAAAAAAAAACYAgAAZHJz&#10;L2Rvd25yZXYueG1sUEsFBgAAAAAEAAQA9QAAAIsDAAAAAA==&#10;" stroked="f">
                  <v:textbox inset="0,0,0,0">
                    <w:txbxContent>
                      <w:p w14:paraId="1DE6637B" w14:textId="12942E71" w:rsidR="00F73331" w:rsidRPr="00690854" w:rsidRDefault="00F73331" w:rsidP="00C96697">
                        <w:pPr>
                          <w:pStyle w:val="Descripcin"/>
                          <w:ind w:firstLine="0"/>
                          <w:jc w:val="center"/>
                          <w:rPr>
                            <w:i w:val="0"/>
                            <w:color w:val="auto"/>
                            <w:sz w:val="32"/>
                            <w:szCs w:val="24"/>
                          </w:rPr>
                        </w:pPr>
                        <w:bookmarkStart w:id="512" w:name="_Ref185541888"/>
                        <w:r w:rsidRPr="00690854">
                          <w:rPr>
                            <w:color w:val="auto"/>
                            <w:sz w:val="22"/>
                          </w:rPr>
                          <w:t xml:space="preserve">Tabl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Tabla \* ARABIC \s 1 </w:instrText>
                        </w:r>
                        <w:r>
                          <w:rPr>
                            <w:color w:val="auto"/>
                            <w:sz w:val="22"/>
                          </w:rPr>
                          <w:fldChar w:fldCharType="separate"/>
                        </w:r>
                        <w:r>
                          <w:rPr>
                            <w:noProof/>
                            <w:color w:val="auto"/>
                            <w:sz w:val="22"/>
                          </w:rPr>
                          <w:t>9</w:t>
                        </w:r>
                        <w:r>
                          <w:rPr>
                            <w:color w:val="auto"/>
                            <w:sz w:val="22"/>
                          </w:rPr>
                          <w:fldChar w:fldCharType="end"/>
                        </w:r>
                        <w:bookmarkEnd w:id="512"/>
                        <w:r w:rsidRPr="00690854">
                          <w:rPr>
                            <w:color w:val="auto"/>
                            <w:sz w:val="22"/>
                          </w:rPr>
                          <w:t>:</w:t>
                        </w:r>
                        <w:r w:rsidRPr="00690854">
                          <w:rPr>
                            <w:i w:val="0"/>
                            <w:color w:val="auto"/>
                            <w:sz w:val="22"/>
                          </w:rPr>
                          <w:t xml:space="preserve"> </w:t>
                        </w:r>
                        <w:r>
                          <w:rPr>
                            <w:i w:val="0"/>
                            <w:color w:val="auto"/>
                            <w:sz w:val="22"/>
                          </w:rPr>
                          <w:t>Ejemplo de e</w:t>
                        </w:r>
                        <w:r w:rsidRPr="00690854">
                          <w:rPr>
                            <w:i w:val="0"/>
                            <w:color w:val="auto"/>
                            <w:sz w:val="22"/>
                          </w:rPr>
                          <w:t xml:space="preserve">structura de </w:t>
                        </w:r>
                        <w:r>
                          <w:rPr>
                            <w:i w:val="0"/>
                            <w:color w:val="auto"/>
                            <w:sz w:val="22"/>
                          </w:rPr>
                          <w:t xml:space="preserve">la </w:t>
                        </w:r>
                        <w:r w:rsidRPr="00690854">
                          <w:rPr>
                            <w:i w:val="0"/>
                            <w:color w:val="auto"/>
                            <w:sz w:val="22"/>
                          </w:rPr>
                          <w:t>tabla de datos utilizada para el relevamiento con cargas de prueba</w:t>
                        </w:r>
                        <w:r w:rsidRPr="00690854">
                          <w:rPr>
                            <w:i w:val="0"/>
                            <w:noProof/>
                            <w:color w:val="auto"/>
                            <w:sz w:val="22"/>
                          </w:rPr>
                          <w:t xml:space="preserve"> (Fuente: elaboración propia)</w:t>
                        </w:r>
                      </w:p>
                    </w:txbxContent>
                  </v:textbox>
                </v:shape>
                <w10:wrap anchorx="margin"/>
              </v:group>
            </w:pict>
          </mc:Fallback>
        </mc:AlternateContent>
      </w:r>
    </w:p>
    <w:p w14:paraId="19C0FEFD" w14:textId="6F47126D" w:rsidR="00C96697" w:rsidRDefault="00C96697" w:rsidP="00C96697"/>
    <w:p w14:paraId="4CB4232C" w14:textId="6CAF1E04" w:rsidR="00C96697" w:rsidRDefault="00C96697" w:rsidP="00C96697"/>
    <w:p w14:paraId="01CC73FC" w14:textId="09B51283" w:rsidR="00C96697" w:rsidRDefault="00C96697" w:rsidP="00C96697"/>
    <w:p w14:paraId="1B8A32B6" w14:textId="5D68023F" w:rsidR="00C96697" w:rsidRDefault="00C96697" w:rsidP="00C96697"/>
    <w:p w14:paraId="1FC83162" w14:textId="1B507C83" w:rsidR="00C96697" w:rsidRDefault="00C96697" w:rsidP="00C96697"/>
    <w:p w14:paraId="5E1B4F19" w14:textId="7FE0BFA0" w:rsidR="00C96697" w:rsidRDefault="00C96697" w:rsidP="00C96697"/>
    <w:p w14:paraId="502A7FEF" w14:textId="3F96A2D2" w:rsidR="00C96697" w:rsidRDefault="00C96697" w:rsidP="00C96697"/>
    <w:p w14:paraId="097AE5CB" w14:textId="38FAD357" w:rsidR="00C96697" w:rsidRDefault="00C96697" w:rsidP="00C96697"/>
    <w:p w14:paraId="4ACE5AC9" w14:textId="2C66017C" w:rsidR="00C96697" w:rsidRDefault="00C96697" w:rsidP="00C96697"/>
    <w:p w14:paraId="697DBA24" w14:textId="2F2AB10F" w:rsidR="00C96697" w:rsidRDefault="00C96697" w:rsidP="00C96697"/>
    <w:p w14:paraId="175AF137" w14:textId="77777777" w:rsidR="00C96697" w:rsidRDefault="00C96697" w:rsidP="00C96697"/>
    <w:p w14:paraId="16E4814E" w14:textId="77777777" w:rsidR="00C96697" w:rsidRDefault="00C96697" w:rsidP="00C96697"/>
    <w:p w14:paraId="57415B43" w14:textId="77777777" w:rsidR="00C96697" w:rsidRDefault="00C96697" w:rsidP="00C96697"/>
    <w:p w14:paraId="0156EF96" w14:textId="77777777" w:rsidR="00C96697" w:rsidRDefault="00C96697" w:rsidP="00C96697"/>
    <w:p w14:paraId="7F320396" w14:textId="77777777" w:rsidR="00C96697" w:rsidRDefault="00C96697" w:rsidP="00C96697"/>
    <w:p w14:paraId="3CC0973E" w14:textId="77777777" w:rsidR="00C96697" w:rsidRDefault="00C96697" w:rsidP="00C96697"/>
    <w:p w14:paraId="7D6D7918" w14:textId="1CD9B238" w:rsidR="00052961" w:rsidRDefault="00052961" w:rsidP="00052961">
      <w:r w:rsidRPr="00052961">
        <w:rPr>
          <w:u w:val="single"/>
        </w:rPr>
        <w:lastRenderedPageBreak/>
        <w:t>CRITERIOS DE EVALUACIÓN DE LOS DATOS:</w:t>
      </w:r>
      <w:r>
        <w:t xml:space="preserve"> </w:t>
      </w:r>
    </w:p>
    <w:p w14:paraId="6696CEA1" w14:textId="2095F642" w:rsidR="00052961" w:rsidRDefault="00DA4634" w:rsidP="00052961">
      <w:pPr>
        <w:pStyle w:val="Prrafodelista"/>
        <w:numPr>
          <w:ilvl w:val="0"/>
          <w:numId w:val="26"/>
        </w:numPr>
      </w:pPr>
      <w:r w:rsidRPr="00DA4634">
        <w:t>¿Se mantiene el valor absoluto de la corriente catódica (saliente) para un mismo valor de IDAC para las distintas cargas?</w:t>
      </w:r>
    </w:p>
    <w:p w14:paraId="7CB5F64F" w14:textId="54B037A8" w:rsidR="00DA4634" w:rsidRPr="00DA4634" w:rsidRDefault="00DA4634" w:rsidP="00DA4634">
      <w:pPr>
        <w:pStyle w:val="Prrafodelista"/>
        <w:numPr>
          <w:ilvl w:val="0"/>
          <w:numId w:val="26"/>
        </w:numPr>
      </w:pPr>
      <w:r w:rsidRPr="00DA4634">
        <w:t>¿Se mantiene el valor absoluto de la corriente</w:t>
      </w:r>
      <w:r>
        <w:t xml:space="preserve"> an</w:t>
      </w:r>
      <w:r w:rsidRPr="00DA4634">
        <w:t>ódica (</w:t>
      </w:r>
      <w:r>
        <w:t>entrante</w:t>
      </w:r>
      <w:r w:rsidRPr="00DA4634">
        <w:t xml:space="preserve">) para un mismo valor de IDAC </w:t>
      </w:r>
      <w:r>
        <w:t xml:space="preserve">para un mismo CT, </w:t>
      </w:r>
      <w:r w:rsidRPr="00DA4634">
        <w:t>para las distintas cargas?</w:t>
      </w:r>
    </w:p>
    <w:p w14:paraId="6568B35D" w14:textId="6AFC199B" w:rsidR="00DA4634" w:rsidRDefault="00DA4634" w:rsidP="00052961">
      <w:pPr>
        <w:pStyle w:val="Prrafodelista"/>
        <w:numPr>
          <w:ilvl w:val="0"/>
          <w:numId w:val="26"/>
        </w:numPr>
      </w:pPr>
      <w:r>
        <w:t>¿Las corrientes anódica y catódica responden linealmente a los incrementos del IDAC?</w:t>
      </w:r>
    </w:p>
    <w:p w14:paraId="1B7ECFF1" w14:textId="08579C7E" w:rsidR="00DA4634" w:rsidRDefault="00DA4634" w:rsidP="00052961">
      <w:pPr>
        <w:pStyle w:val="Prrafodelista"/>
        <w:numPr>
          <w:ilvl w:val="0"/>
          <w:numId w:val="26"/>
        </w:numPr>
      </w:pPr>
      <w:r>
        <w:t xml:space="preserve">¿Se logra mantener </w:t>
      </w:r>
      <w:r w:rsidR="00665778">
        <w:t xml:space="preserve">sobre la carga </w:t>
      </w:r>
      <w:r>
        <w:t>un valor medio de tensión</w:t>
      </w:r>
      <w:r w:rsidR="00665778">
        <w:t xml:space="preserve"> nulo, o lo suficientemente pequeño como para despreciar sus efectos</w:t>
      </w:r>
      <w:r>
        <w:t xml:space="preserve"> para los diferentes regímenes de electroestimulación?</w:t>
      </w:r>
    </w:p>
    <w:p w14:paraId="0D185520" w14:textId="4E9A28C6" w:rsidR="00082FB2" w:rsidRDefault="00A40F35" w:rsidP="00052961">
      <w:pPr>
        <w:pStyle w:val="Prrafodelista"/>
        <w:numPr>
          <w:ilvl w:val="0"/>
          <w:numId w:val="26"/>
        </w:numPr>
      </w:pPr>
      <w:r>
        <w:t>¿Logra la</w:t>
      </w:r>
      <w:r w:rsidR="00082FB2">
        <w:t xml:space="preserve"> fuente de alimentación de AT garantizar el funcionamiento de corriente bipolar para valores de carga hasta los 100 k</w:t>
      </w:r>
      <w:r w:rsidR="00082FB2" w:rsidRPr="00082FB2">
        <w:t>Ω</w:t>
      </w:r>
      <w:r w:rsidR="00082FB2">
        <w:t>?</w:t>
      </w:r>
    </w:p>
    <w:p w14:paraId="067F099E" w14:textId="77777777" w:rsidR="00082FB2" w:rsidRDefault="00082FB2" w:rsidP="00082FB2">
      <w:pPr>
        <w:rPr>
          <w:u w:val="single"/>
        </w:rPr>
      </w:pPr>
      <w:r>
        <w:rPr>
          <w:u w:val="single"/>
        </w:rPr>
        <w:t>DOCUMENTACIÓN</w:t>
      </w:r>
      <w:r w:rsidRPr="00082FB2">
        <w:rPr>
          <w:u w:val="single"/>
        </w:rPr>
        <w:t>:</w:t>
      </w:r>
    </w:p>
    <w:p w14:paraId="750C5AE9" w14:textId="70912881" w:rsidR="00082FB2" w:rsidRDefault="006E1868" w:rsidP="002B01C9">
      <w:r>
        <w:t>Los datos registrados s</w:t>
      </w:r>
      <w:r w:rsidR="006C1982">
        <w:t>e expondrán mediante:</w:t>
      </w:r>
    </w:p>
    <w:p w14:paraId="580CD262" w14:textId="0C3C747F" w:rsidR="006C1982" w:rsidRDefault="006C1982" w:rsidP="00082FB2">
      <w:pPr>
        <w:pStyle w:val="Prrafodelista"/>
        <w:numPr>
          <w:ilvl w:val="0"/>
          <w:numId w:val="26"/>
        </w:numPr>
      </w:pPr>
      <w:r>
        <w:t>P</w:t>
      </w:r>
      <w:r w:rsidR="002B01C9">
        <w:t>romedio</w:t>
      </w:r>
      <w:r>
        <w:t xml:space="preserve"> con varianza de los valores de corriente anódica por carga para un mismo CT</w:t>
      </w:r>
      <w:r w:rsidR="002B01C9">
        <w:t>, en función del estado del IDAC</w:t>
      </w:r>
      <w:r>
        <w:t>.</w:t>
      </w:r>
    </w:p>
    <w:p w14:paraId="7CE511CF" w14:textId="666D5AAC" w:rsidR="002B01C9" w:rsidRDefault="002B01C9" w:rsidP="002B01C9">
      <w:pPr>
        <w:pStyle w:val="Prrafodelista"/>
        <w:numPr>
          <w:ilvl w:val="0"/>
          <w:numId w:val="26"/>
        </w:numPr>
      </w:pPr>
      <w:r>
        <w:t>Promedio general de las tres cargas con varianza de los valores de corriente anódica para un mismo CT, en función del estado del IDAC.</w:t>
      </w:r>
    </w:p>
    <w:p w14:paraId="497D298A" w14:textId="4F8C034D" w:rsidR="006C1982" w:rsidRDefault="006C1982" w:rsidP="006C1982">
      <w:pPr>
        <w:pStyle w:val="Prrafodelista"/>
        <w:numPr>
          <w:ilvl w:val="0"/>
          <w:numId w:val="26"/>
        </w:numPr>
      </w:pPr>
      <w:r>
        <w:t>P</w:t>
      </w:r>
      <w:r w:rsidR="002B01C9">
        <w:t>romedio</w:t>
      </w:r>
      <w:r>
        <w:t xml:space="preserve"> con varianz</w:t>
      </w:r>
      <w:r w:rsidR="002B01C9">
        <w:t>a de los valores de corriente cató</w:t>
      </w:r>
      <w:r>
        <w:t>dica por carga</w:t>
      </w:r>
      <w:r w:rsidR="002B01C9">
        <w:t>, en función del estado del estado del IDAC.</w:t>
      </w:r>
    </w:p>
    <w:p w14:paraId="70E41F15" w14:textId="5D137C14" w:rsidR="002B01C9" w:rsidRDefault="002B01C9" w:rsidP="002B01C9">
      <w:pPr>
        <w:pStyle w:val="Prrafodelista"/>
        <w:numPr>
          <w:ilvl w:val="0"/>
          <w:numId w:val="26"/>
        </w:numPr>
      </w:pPr>
      <w:r>
        <w:t>Promedio general de las tres cargas con varianza de los valores de corriente catódica, en función del estado del estado del IDAC.</w:t>
      </w:r>
    </w:p>
    <w:p w14:paraId="5C2EAE54" w14:textId="1CE6CB57" w:rsidR="006C1982" w:rsidRDefault="002B01C9" w:rsidP="00082FB2">
      <w:pPr>
        <w:pStyle w:val="Prrafodelista"/>
        <w:numPr>
          <w:ilvl w:val="0"/>
          <w:numId w:val="26"/>
        </w:numPr>
      </w:pPr>
      <w:r>
        <w:t xml:space="preserve">Promedio de las tensiones medias sobre la carga de todas las cargas y valores de </w:t>
      </w:r>
      <w:proofErr w:type="spellStart"/>
      <w:r>
        <w:t>TIc</w:t>
      </w:r>
      <w:proofErr w:type="spellEnd"/>
      <w:r>
        <w:t>, para cada CT, en función del estado del IDAC.</w:t>
      </w:r>
    </w:p>
    <w:p w14:paraId="67F15732" w14:textId="61F4FCEC" w:rsidR="002B01C9" w:rsidRDefault="002B01C9" w:rsidP="00082FB2">
      <w:pPr>
        <w:pStyle w:val="Prrafodelista"/>
        <w:numPr>
          <w:ilvl w:val="0"/>
          <w:numId w:val="26"/>
        </w:numPr>
      </w:pPr>
      <w:r>
        <w:t>P</w:t>
      </w:r>
      <w:r w:rsidR="00D86017">
        <w:t>romedio de tensiones pico a pic</w:t>
      </w:r>
      <w:r>
        <w:t>o de la fuente de AT para todas las cargas, por cada CT, en función del estado del IDAC.</w:t>
      </w:r>
    </w:p>
    <w:p w14:paraId="0E97DD5A" w14:textId="0E1A16F1" w:rsidR="00D86017" w:rsidRDefault="00D86017" w:rsidP="00082FB2">
      <w:pPr>
        <w:pStyle w:val="Prrafodelista"/>
        <w:numPr>
          <w:ilvl w:val="0"/>
          <w:numId w:val="26"/>
        </w:numPr>
      </w:pPr>
      <w:r>
        <w:t>Análisis cuantitativo del rendimiento del electroestimulador, para cada carga y cada CT.</w:t>
      </w:r>
    </w:p>
    <w:p w14:paraId="1343B68F" w14:textId="77777777" w:rsidR="00D86017" w:rsidRPr="00717A23" w:rsidRDefault="00D86017" w:rsidP="00D86017">
      <w:pPr>
        <w:rPr>
          <w:sz w:val="6"/>
        </w:rPr>
      </w:pPr>
    </w:p>
    <w:p w14:paraId="24F07619" w14:textId="5D8BF7AD" w:rsidR="009602A9" w:rsidRPr="00C96697" w:rsidRDefault="007423DB" w:rsidP="00703AE2">
      <w:r>
        <w:t>A continuación y sobre la base del Banco detallado, se presentarán los gráficos emanados de los datos del relevamiento a fin de evaluar el funcionamiento del electroestimulador en términos generales así como sus limitaciones desde el punto de vista cuantitativo.</w:t>
      </w:r>
    </w:p>
    <w:p w14:paraId="6F8636AE" w14:textId="21F0C66D" w:rsidR="00EC585B" w:rsidRDefault="00690854" w:rsidP="005A564F">
      <w:pPr>
        <w:pStyle w:val="Ttulo4"/>
        <w:numPr>
          <w:ilvl w:val="3"/>
          <w:numId w:val="1"/>
        </w:numPr>
      </w:pPr>
      <w:r>
        <w:lastRenderedPageBreak/>
        <w:t>Análisis de la r</w:t>
      </w:r>
      <w:r w:rsidR="00EC585B">
        <w:t xml:space="preserve">espuesta para </w:t>
      </w:r>
      <w:r>
        <w:t>corrientes anódicas</w:t>
      </w:r>
    </w:p>
    <w:p w14:paraId="5AD17107" w14:textId="30446FA5" w:rsidR="00CC72D9" w:rsidRDefault="00BC2CFD" w:rsidP="00CC72D9">
      <w:r>
        <w:t>Como se ha expuesto precedentemente, la señal de electroestimulación debe idealmente tener un balance de carga nulo entre la interfaz electrodo-piel, esto implica que, desde el punto de vista de sus características de forma, la carga entrante por la corriente anódica (</w:t>
      </w:r>
      <w:proofErr w:type="spellStart"/>
      <w:r w:rsidRPr="005E01B4">
        <w:rPr>
          <w:i/>
        </w:rPr>
        <w:t>Ipos</w:t>
      </w:r>
      <w:proofErr w:type="spellEnd"/>
      <w:r w:rsidRPr="005E01B4">
        <w:rPr>
          <w:i/>
        </w:rPr>
        <w:t xml:space="preserve"> * </w:t>
      </w:r>
      <w:proofErr w:type="spellStart"/>
      <w:r w:rsidRPr="005E01B4">
        <w:rPr>
          <w:i/>
        </w:rPr>
        <w:t>Tpos</w:t>
      </w:r>
      <w:proofErr w:type="spellEnd"/>
      <w:r>
        <w:t xml:space="preserve">) debe ser igual a la saliente por la corriente catódica </w:t>
      </w:r>
      <w:r w:rsidRPr="005E01B4">
        <w:rPr>
          <w:i/>
        </w:rPr>
        <w:t>(</w:t>
      </w:r>
      <w:proofErr w:type="spellStart"/>
      <w:r w:rsidRPr="005E01B4">
        <w:rPr>
          <w:i/>
        </w:rPr>
        <w:t>Ineg</w:t>
      </w:r>
      <w:proofErr w:type="spellEnd"/>
      <w:r w:rsidRPr="005E01B4">
        <w:rPr>
          <w:i/>
        </w:rPr>
        <w:t xml:space="preserve"> * </w:t>
      </w:r>
      <w:proofErr w:type="spellStart"/>
      <w:r w:rsidRPr="005E01B4">
        <w:rPr>
          <w:i/>
        </w:rPr>
        <w:t>Tneg</w:t>
      </w:r>
      <w:proofErr w:type="spellEnd"/>
      <w:r>
        <w:t>). En este contexto, para la configuración de la señal se toma como referencia el pico de corriente de mayor valor absoluto (</w:t>
      </w:r>
      <w:proofErr w:type="spellStart"/>
      <w:r w:rsidRPr="005E01B4">
        <w:rPr>
          <w:i/>
        </w:rPr>
        <w:t>Ineg</w:t>
      </w:r>
      <w:proofErr w:type="spellEnd"/>
      <w:r>
        <w:t>)</w:t>
      </w:r>
      <w:r w:rsidR="005E01B4">
        <w:t xml:space="preserve"> y se ajusta el valor de </w:t>
      </w:r>
      <w:proofErr w:type="spellStart"/>
      <w:r w:rsidR="005E01B4" w:rsidRPr="005E01B4">
        <w:rPr>
          <w:i/>
        </w:rPr>
        <w:t>Ipos</w:t>
      </w:r>
      <w:proofErr w:type="spellEnd"/>
      <w:r w:rsidR="005E01B4">
        <w:t xml:space="preserve"> según el CT que este configurado, dado que este último factor determinará la relación entre </w:t>
      </w:r>
      <w:proofErr w:type="spellStart"/>
      <w:r w:rsidR="005E01B4" w:rsidRPr="005E01B4">
        <w:rPr>
          <w:i/>
        </w:rPr>
        <w:t>Tneg</w:t>
      </w:r>
      <w:proofErr w:type="spellEnd"/>
      <w:r w:rsidR="005E01B4" w:rsidRPr="005E01B4">
        <w:rPr>
          <w:i/>
        </w:rPr>
        <w:t>/</w:t>
      </w:r>
      <w:proofErr w:type="spellStart"/>
      <w:r w:rsidR="005E01B4" w:rsidRPr="005E01B4">
        <w:rPr>
          <w:i/>
        </w:rPr>
        <w:t>Tpos</w:t>
      </w:r>
      <w:proofErr w:type="spellEnd"/>
      <w:r w:rsidR="005E01B4" w:rsidRPr="005E01B4">
        <w:rPr>
          <w:i/>
        </w:rPr>
        <w:t xml:space="preserve">  </w:t>
      </w:r>
      <w:r w:rsidR="005E01B4">
        <w:t>por ende las correspondientes relaciones entre las corrientes.</w:t>
      </w:r>
    </w:p>
    <w:p w14:paraId="4C7BE881" w14:textId="42B1C967" w:rsidR="005E01B4" w:rsidRPr="005E01B4" w:rsidRDefault="005E01B4" w:rsidP="00CC72D9">
      <w:pPr>
        <w:rPr>
          <w:color w:val="000000" w:themeColor="text1"/>
        </w:rPr>
      </w:pPr>
      <w:r>
        <w:rPr>
          <w:noProof/>
          <w:lang w:val="es-AR"/>
        </w:rPr>
        <mc:AlternateContent>
          <mc:Choice Requires="wpg">
            <w:drawing>
              <wp:anchor distT="0" distB="0" distL="114300" distR="114300" simplePos="0" relativeHeight="252006400" behindDoc="0" locked="0" layoutInCell="1" allowOverlap="1" wp14:anchorId="4088DD3F" wp14:editId="2473B337">
                <wp:simplePos x="0" y="0"/>
                <wp:positionH relativeFrom="margin">
                  <wp:align>center</wp:align>
                </wp:positionH>
                <wp:positionV relativeFrom="paragraph">
                  <wp:posOffset>843252</wp:posOffset>
                </wp:positionV>
                <wp:extent cx="4571365" cy="3056089"/>
                <wp:effectExtent l="0" t="19050" r="635" b="0"/>
                <wp:wrapNone/>
                <wp:docPr id="429" name="Grupo 429"/>
                <wp:cNvGraphicFramePr/>
                <a:graphic xmlns:a="http://schemas.openxmlformats.org/drawingml/2006/main">
                  <a:graphicData uri="http://schemas.microsoft.com/office/word/2010/wordprocessingGroup">
                    <wpg:wgp>
                      <wpg:cNvGrpSpPr/>
                      <wpg:grpSpPr>
                        <a:xfrm>
                          <a:off x="0" y="0"/>
                          <a:ext cx="4571365" cy="3056089"/>
                          <a:chOff x="-159026" y="87465"/>
                          <a:chExt cx="4571365" cy="3056089"/>
                        </a:xfrm>
                      </wpg:grpSpPr>
                      <pic:pic xmlns:pic="http://schemas.openxmlformats.org/drawingml/2006/picture">
                        <pic:nvPicPr>
                          <pic:cNvPr id="427" name="Imagen 427"/>
                          <pic:cNvPicPr>
                            <a:picLocks noChangeAspect="1"/>
                          </pic:cNvPicPr>
                        </pic:nvPicPr>
                        <pic:blipFill>
                          <a:blip r:embed="rId240">
                            <a:extLst>
                              <a:ext uri="{28A0092B-C50C-407E-A947-70E740481C1C}">
                                <a14:useLocalDpi xmlns:a14="http://schemas.microsoft.com/office/drawing/2010/main" val="0"/>
                              </a:ext>
                            </a:extLst>
                          </a:blip>
                          <a:srcRect/>
                          <a:stretch>
                            <a:fillRect/>
                          </a:stretch>
                        </pic:blipFill>
                        <pic:spPr bwMode="auto">
                          <a:xfrm>
                            <a:off x="182880" y="87465"/>
                            <a:ext cx="3988289" cy="2518824"/>
                          </a:xfrm>
                          <a:prstGeom prst="rect">
                            <a:avLst/>
                          </a:prstGeom>
                          <a:noFill/>
                          <a:ln>
                            <a:solidFill>
                              <a:schemeClr val="tx1"/>
                            </a:solidFill>
                          </a:ln>
                        </pic:spPr>
                      </pic:pic>
                      <wps:wsp>
                        <wps:cNvPr id="428" name="Cuadro de texto 428"/>
                        <wps:cNvSpPr txBox="1"/>
                        <wps:spPr>
                          <a:xfrm>
                            <a:off x="-159026" y="2695244"/>
                            <a:ext cx="4571365" cy="448310"/>
                          </a:xfrm>
                          <a:prstGeom prst="rect">
                            <a:avLst/>
                          </a:prstGeom>
                          <a:solidFill>
                            <a:prstClr val="white"/>
                          </a:solidFill>
                          <a:ln>
                            <a:noFill/>
                          </a:ln>
                          <a:effectLst/>
                        </wps:spPr>
                        <wps:txbx>
                          <w:txbxContent>
                            <w:p w14:paraId="63459C33" w14:textId="281ED0BB" w:rsidR="00F73331" w:rsidRPr="00CC72D9" w:rsidRDefault="00F73331" w:rsidP="00CC72D9">
                              <w:pPr>
                                <w:pStyle w:val="Descripcin"/>
                                <w:ind w:firstLine="0"/>
                                <w:jc w:val="center"/>
                                <w:rPr>
                                  <w:i w:val="0"/>
                                  <w:noProof/>
                                  <w:color w:val="000000" w:themeColor="text1"/>
                                  <w:sz w:val="32"/>
                                  <w:szCs w:val="24"/>
                                </w:rPr>
                              </w:pPr>
                              <w:bookmarkStart w:id="513" w:name="_Ref185662519"/>
                              <w:r w:rsidRPr="00CC72D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513"/>
                              <w:r w:rsidRPr="00CC72D9">
                                <w:rPr>
                                  <w:color w:val="000000" w:themeColor="text1"/>
                                  <w:sz w:val="22"/>
                                </w:rPr>
                                <w:t>:</w:t>
                              </w:r>
                              <w:r w:rsidRPr="00CC72D9">
                                <w:rPr>
                                  <w:i w:val="0"/>
                                  <w:color w:val="000000" w:themeColor="text1"/>
                                  <w:sz w:val="22"/>
                                </w:rPr>
                                <w:t xml:space="preserve"> Promedio con desviación de las corrientes anódicas (entrantes) para tres "</w:t>
                              </w:r>
                              <w:proofErr w:type="spellStart"/>
                              <w:r w:rsidRPr="00CC72D9">
                                <w:rPr>
                                  <w:i w:val="0"/>
                                  <w:color w:val="000000" w:themeColor="text1"/>
                                  <w:sz w:val="22"/>
                                </w:rPr>
                                <w:t>Tneg</w:t>
                              </w:r>
                              <w:proofErr w:type="spellEnd"/>
                              <w:r w:rsidRPr="00CC72D9">
                                <w:rPr>
                                  <w:i w:val="0"/>
                                  <w:color w:val="000000" w:themeColor="text1"/>
                                  <w:sz w:val="22"/>
                                </w:rPr>
                                <w:t>" distintos, sobre una carga de 50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88DD3F" id="Grupo 429" o:spid="_x0000_s1164" style="position:absolute;left:0;text-align:left;margin-left:0;margin-top:66.4pt;width:359.95pt;height:240.65pt;z-index:252006400;mso-position-horizontal:center;mso-position-horizontal-relative:margin;mso-height-relative:margin" coordorigin="-1590,874" coordsize="45713,30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">
                <v:shape id="Imagen 427" o:spid="_x0000_s1165" type="#_x0000_t75" style="position:absolute;left:1828;top:874;width:39883;height:25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nzQXDAAAA3AAAAA8AAABkcnMvZG93bnJldi54bWxEj0GLwjAUhO/C/ofwFvam6UqpbtcoiyJ4&#10;EbHq/dE822LzUptsrf/eCILHYWa+YWaL3tSio9ZVlhV8jyIQxLnVFRcKjof1cArCeWSNtWVScCcH&#10;i/nHYIaptjfeU5f5QgQIuxQVlN43qZQuL8mgG9mGOHhn2xr0QbaF1C3eAtzUchxFiTRYcVgosaFl&#10;Sfkl+zcKLCVJPLnyND7+bFeb1anu+t1aqa/P/u8XhKfev8Ov9kYriMcTeJ4JR0D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fNBcMAAADcAAAADwAAAAAAAAAAAAAAAACf&#10;AgAAZHJzL2Rvd25yZXYueG1sUEsFBgAAAAAEAAQA9wAAAI8DAAAAAA==&#10;" stroked="t" strokecolor="black [3213]">
                  <v:imagedata r:id="rId241" o:title=""/>
                  <v:path arrowok="t"/>
                </v:shape>
                <v:shape id="Cuadro de texto 428" o:spid="_x0000_s1166" type="#_x0000_t202" style="position:absolute;left:-1590;top:26952;width:4571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14:paraId="63459C33" w14:textId="281ED0BB" w:rsidR="00F73331" w:rsidRPr="00CC72D9" w:rsidRDefault="00F73331" w:rsidP="00CC72D9">
                        <w:pPr>
                          <w:pStyle w:val="Descripcin"/>
                          <w:ind w:firstLine="0"/>
                          <w:jc w:val="center"/>
                          <w:rPr>
                            <w:i w:val="0"/>
                            <w:noProof/>
                            <w:color w:val="000000" w:themeColor="text1"/>
                            <w:sz w:val="32"/>
                            <w:szCs w:val="24"/>
                          </w:rPr>
                        </w:pPr>
                        <w:bookmarkStart w:id="514" w:name="_Ref185662519"/>
                        <w:r w:rsidRPr="00CC72D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514"/>
                        <w:r w:rsidRPr="00CC72D9">
                          <w:rPr>
                            <w:color w:val="000000" w:themeColor="text1"/>
                            <w:sz w:val="22"/>
                          </w:rPr>
                          <w:t>:</w:t>
                        </w:r>
                        <w:r w:rsidRPr="00CC72D9">
                          <w:rPr>
                            <w:i w:val="0"/>
                            <w:color w:val="000000" w:themeColor="text1"/>
                            <w:sz w:val="22"/>
                          </w:rPr>
                          <w:t xml:space="preserve"> Promedio con desviación de las corrientes anódicas (entrantes) para tres "</w:t>
                        </w:r>
                        <w:proofErr w:type="spellStart"/>
                        <w:r w:rsidRPr="00CC72D9">
                          <w:rPr>
                            <w:i w:val="0"/>
                            <w:color w:val="000000" w:themeColor="text1"/>
                            <w:sz w:val="22"/>
                          </w:rPr>
                          <w:t>Tneg</w:t>
                        </w:r>
                        <w:proofErr w:type="spellEnd"/>
                        <w:r w:rsidRPr="00CC72D9">
                          <w:rPr>
                            <w:i w:val="0"/>
                            <w:color w:val="000000" w:themeColor="text1"/>
                            <w:sz w:val="22"/>
                          </w:rPr>
                          <w:t>" distintos, sobre una carga de 50kΩ (Fuente: elaboración propia).</w:t>
                        </w:r>
                      </w:p>
                    </w:txbxContent>
                  </v:textbox>
                </v:shape>
                <w10:wrap anchorx="margin"/>
              </v:group>
            </w:pict>
          </mc:Fallback>
        </mc:AlternateContent>
      </w:r>
      <w:r>
        <w:t xml:space="preserve">En </w:t>
      </w:r>
      <w:r w:rsidRPr="005E01B4">
        <w:t xml:space="preserve">la </w:t>
      </w:r>
      <w:r w:rsidRPr="005E01B4">
        <w:fldChar w:fldCharType="begin"/>
      </w:r>
      <w:r w:rsidRPr="005E01B4">
        <w:instrText xml:space="preserve"> REF _Ref185662519 \h </w:instrText>
      </w:r>
      <w:r w:rsidRPr="005E01B4">
        <w:instrText xml:space="preserve"> \* MERGEFORMAT </w:instrText>
      </w:r>
      <w:r w:rsidRPr="005E01B4">
        <w:fldChar w:fldCharType="separate"/>
      </w:r>
      <w:r w:rsidRPr="005E01B4">
        <w:rPr>
          <w:color w:val="000000" w:themeColor="text1"/>
        </w:rPr>
        <w:t xml:space="preserve">Fig. </w:t>
      </w:r>
      <w:r w:rsidRPr="005E01B4">
        <w:rPr>
          <w:color w:val="0070C0"/>
          <w:u w:val="single"/>
        </w:rPr>
        <w:t>(</w:t>
      </w:r>
      <w:r w:rsidRPr="005E01B4">
        <w:rPr>
          <w:noProof/>
          <w:color w:val="0070C0"/>
          <w:u w:val="single"/>
        </w:rPr>
        <w:t>3</w:t>
      </w:r>
      <w:r w:rsidRPr="005E01B4">
        <w:rPr>
          <w:color w:val="0070C0"/>
          <w:u w:val="single"/>
        </w:rPr>
        <w:noBreakHyphen/>
      </w:r>
      <w:r w:rsidRPr="005E01B4">
        <w:rPr>
          <w:noProof/>
          <w:color w:val="0070C0"/>
          <w:u w:val="single"/>
        </w:rPr>
        <w:t>21</w:t>
      </w:r>
      <w:r w:rsidRPr="005E01B4">
        <w:fldChar w:fldCharType="end"/>
      </w:r>
      <w:r w:rsidRPr="005E01B4">
        <w:rPr>
          <w:color w:val="0070C0"/>
          <w:u w:val="single"/>
        </w:rPr>
        <w:t>)</w:t>
      </w:r>
      <w:r>
        <w:rPr>
          <w:color w:val="000000" w:themeColor="text1"/>
        </w:rPr>
        <w:t xml:space="preserve"> se presentan los resultados del ensayo con una carga de prueba de 50 k</w:t>
      </w:r>
      <w:r w:rsidRPr="005E01B4">
        <w:rPr>
          <w:color w:val="000000" w:themeColor="text1"/>
        </w:rPr>
        <w:t>Ω</w:t>
      </w:r>
      <w:r>
        <w:rPr>
          <w:color w:val="000000" w:themeColor="text1"/>
        </w:rPr>
        <w:t>, de los valores absolutos de corriente anódica (entrante) para cada valor de CT en función del estado del IDAC.</w:t>
      </w:r>
    </w:p>
    <w:p w14:paraId="1E99AB8F" w14:textId="69FDA50D" w:rsidR="007423DB" w:rsidRPr="007423DB" w:rsidRDefault="007423DB" w:rsidP="007423DB"/>
    <w:p w14:paraId="1DEFCACD" w14:textId="3F22F979" w:rsidR="00C96697" w:rsidRPr="00C96697" w:rsidRDefault="00C96697" w:rsidP="00C96697"/>
    <w:p w14:paraId="56747FA5" w14:textId="51D537F5" w:rsidR="00C8631E" w:rsidRDefault="00C8631E" w:rsidP="00C8631E"/>
    <w:p w14:paraId="4E51C192" w14:textId="0DC8EDC7" w:rsidR="00C8631E" w:rsidRPr="00C8631E" w:rsidRDefault="00C8631E" w:rsidP="00C8631E"/>
    <w:p w14:paraId="2139B5AA" w14:textId="7BEECB03" w:rsidR="00690854" w:rsidRDefault="00690854" w:rsidP="00690854">
      <w:pPr>
        <w:ind w:firstLine="0"/>
      </w:pPr>
    </w:p>
    <w:p w14:paraId="7B6C6366" w14:textId="242D1A40" w:rsidR="00690854" w:rsidRDefault="00690854" w:rsidP="00690854">
      <w:pPr>
        <w:ind w:firstLine="0"/>
      </w:pPr>
    </w:p>
    <w:p w14:paraId="583CE4C4" w14:textId="3C9459D8" w:rsidR="00690854" w:rsidRDefault="00690854" w:rsidP="00690854">
      <w:pPr>
        <w:ind w:firstLine="0"/>
      </w:pPr>
    </w:p>
    <w:p w14:paraId="7EB39E7F" w14:textId="3611765B" w:rsidR="00690854" w:rsidRPr="008668A3" w:rsidRDefault="00690854" w:rsidP="00690854">
      <w:pPr>
        <w:ind w:firstLine="0"/>
        <w:rPr>
          <w:sz w:val="32"/>
        </w:rPr>
      </w:pPr>
    </w:p>
    <w:p w14:paraId="31B6390A" w14:textId="22B03D90" w:rsidR="00690854" w:rsidRPr="008668A3" w:rsidRDefault="00690854" w:rsidP="00690854">
      <w:pPr>
        <w:ind w:firstLine="0"/>
        <w:rPr>
          <w:sz w:val="28"/>
        </w:rPr>
      </w:pPr>
    </w:p>
    <w:p w14:paraId="75571682" w14:textId="2F08F9FB" w:rsidR="005E01B4" w:rsidRDefault="00A1166B" w:rsidP="005E01B4">
      <w:r>
        <w:t>En el gráfico puede observarse el nivel de linealidad de la respuesta, la cual se encuentra cuantizada mediante las ecuaciones de ajuste lineal y su correspondiente factor R</w:t>
      </w:r>
      <w:r w:rsidRPr="00A1166B">
        <w:rPr>
          <w:vertAlign w:val="superscript"/>
        </w:rPr>
        <w:t>2</w:t>
      </w:r>
      <w:r>
        <w:t xml:space="preserve">. Puede verse como los niveles de corriente son mayores para CT mayores, dado que ello implica un tiempo mayor para la circulación de la </w:t>
      </w:r>
      <w:proofErr w:type="spellStart"/>
      <w:r w:rsidRPr="00A1166B">
        <w:rPr>
          <w:i/>
        </w:rPr>
        <w:t>Ineg</w:t>
      </w:r>
      <w:proofErr w:type="spellEnd"/>
      <w:r>
        <w:t xml:space="preserve"> y en consecuencia uno menor para la </w:t>
      </w:r>
      <w:proofErr w:type="spellStart"/>
      <w:r w:rsidRPr="00A1166B">
        <w:rPr>
          <w:i/>
        </w:rPr>
        <w:t>Ipos</w:t>
      </w:r>
      <w:proofErr w:type="spellEnd"/>
      <w:r>
        <w:t>, por lo que el valor de ésta última debe aumentar para compensar la carga saliente.</w:t>
      </w:r>
    </w:p>
    <w:p w14:paraId="066AEB94" w14:textId="40075A76" w:rsidR="00A1166B" w:rsidRPr="00A1166B" w:rsidRDefault="00A1166B" w:rsidP="005E01B4">
      <w:pPr>
        <w:rPr>
          <w:color w:val="000000" w:themeColor="text1"/>
        </w:rPr>
      </w:pPr>
      <w:r>
        <w:t xml:space="preserve">En </w:t>
      </w:r>
      <w:r w:rsidRPr="00A1166B">
        <w:t xml:space="preserve">la </w:t>
      </w:r>
      <w:r w:rsidRPr="00A1166B">
        <w:fldChar w:fldCharType="begin"/>
      </w:r>
      <w:r w:rsidRPr="00A1166B">
        <w:instrText xml:space="preserve"> REF _Ref185662946 \h </w:instrText>
      </w:r>
      <w:r>
        <w:instrText xml:space="preserve"> \* MERGEFORMAT </w:instrText>
      </w:r>
      <w:r w:rsidRPr="00A1166B">
        <w:fldChar w:fldCharType="separate"/>
      </w:r>
      <w:r w:rsidRPr="00A1166B">
        <w:rPr>
          <w:color w:val="000000" w:themeColor="text1"/>
        </w:rPr>
        <w:t xml:space="preserve">Fig. </w:t>
      </w:r>
      <w:r w:rsidRPr="00A1166B">
        <w:rPr>
          <w:color w:val="0070C0"/>
          <w:u w:val="single"/>
        </w:rPr>
        <w:t>(</w:t>
      </w:r>
      <w:r w:rsidRPr="00A1166B">
        <w:rPr>
          <w:noProof/>
          <w:color w:val="0070C0"/>
          <w:u w:val="single"/>
        </w:rPr>
        <w:t>3</w:t>
      </w:r>
      <w:r w:rsidRPr="00A1166B">
        <w:rPr>
          <w:color w:val="0070C0"/>
          <w:u w:val="single"/>
        </w:rPr>
        <w:noBreakHyphen/>
      </w:r>
      <w:r w:rsidRPr="00A1166B">
        <w:rPr>
          <w:noProof/>
          <w:color w:val="0070C0"/>
          <w:u w:val="single"/>
        </w:rPr>
        <w:t>22</w:t>
      </w:r>
      <w:r w:rsidRPr="00A1166B">
        <w:fldChar w:fldCharType="end"/>
      </w:r>
      <w:r w:rsidRPr="00A1166B">
        <w:rPr>
          <w:color w:val="0070C0"/>
          <w:u w:val="single"/>
        </w:rPr>
        <w:t>)</w:t>
      </w:r>
      <w:r>
        <w:rPr>
          <w:color w:val="000000" w:themeColor="text1"/>
        </w:rPr>
        <w:t xml:space="preserve"> se presenta la respuesta de </w:t>
      </w:r>
      <w:proofErr w:type="spellStart"/>
      <w:r w:rsidRPr="002A1696">
        <w:rPr>
          <w:i/>
          <w:color w:val="000000" w:themeColor="text1"/>
        </w:rPr>
        <w:t>Ipos</w:t>
      </w:r>
      <w:proofErr w:type="spellEnd"/>
      <w:r>
        <w:rPr>
          <w:color w:val="000000" w:themeColor="text1"/>
        </w:rPr>
        <w:t xml:space="preserve"> asociada a una carga de 75 k</w:t>
      </w:r>
      <w:r w:rsidRPr="005E01B4">
        <w:rPr>
          <w:color w:val="000000" w:themeColor="text1"/>
        </w:rPr>
        <w:t>Ω</w:t>
      </w:r>
      <w:r w:rsidR="002A1696">
        <w:rPr>
          <w:color w:val="000000" w:themeColor="text1"/>
        </w:rPr>
        <w:t xml:space="preserve">, en los mismos ejes y valores de CT que en el gráfico anterior. </w:t>
      </w:r>
    </w:p>
    <w:p w14:paraId="36B70D80" w14:textId="3B3D0950" w:rsidR="00690854" w:rsidRDefault="00690854" w:rsidP="00690854">
      <w:pPr>
        <w:ind w:firstLine="0"/>
      </w:pPr>
    </w:p>
    <w:p w14:paraId="278DAB50" w14:textId="10B1AB96" w:rsidR="00690854" w:rsidRDefault="008668A3" w:rsidP="00690854">
      <w:pPr>
        <w:ind w:firstLine="0"/>
      </w:pPr>
      <w:r>
        <w:rPr>
          <w:noProof/>
          <w:lang w:val="es-AR"/>
        </w:rPr>
        <w:lastRenderedPageBreak/>
        <mc:AlternateContent>
          <mc:Choice Requires="wpg">
            <w:drawing>
              <wp:anchor distT="0" distB="0" distL="114300" distR="114300" simplePos="0" relativeHeight="252010496" behindDoc="0" locked="0" layoutInCell="1" allowOverlap="1" wp14:anchorId="1D64000C" wp14:editId="05AEFE4E">
                <wp:simplePos x="0" y="0"/>
                <wp:positionH relativeFrom="margin">
                  <wp:align>center</wp:align>
                </wp:positionH>
                <wp:positionV relativeFrom="paragraph">
                  <wp:posOffset>-65681</wp:posOffset>
                </wp:positionV>
                <wp:extent cx="4611370" cy="2814762"/>
                <wp:effectExtent l="0" t="19050" r="0" b="5080"/>
                <wp:wrapNone/>
                <wp:docPr id="432" name="Grupo 432"/>
                <wp:cNvGraphicFramePr/>
                <a:graphic xmlns:a="http://schemas.openxmlformats.org/drawingml/2006/main">
                  <a:graphicData uri="http://schemas.microsoft.com/office/word/2010/wordprocessingGroup">
                    <wpg:wgp>
                      <wpg:cNvGrpSpPr/>
                      <wpg:grpSpPr>
                        <a:xfrm>
                          <a:off x="0" y="0"/>
                          <a:ext cx="4611370" cy="2814762"/>
                          <a:chOff x="0" y="0"/>
                          <a:chExt cx="4611370" cy="2814762"/>
                        </a:xfrm>
                      </wpg:grpSpPr>
                      <pic:pic xmlns:pic="http://schemas.openxmlformats.org/drawingml/2006/picture">
                        <pic:nvPicPr>
                          <pic:cNvPr id="430" name="Imagen 430"/>
                          <pic:cNvPicPr>
                            <a:picLocks noChangeAspect="1"/>
                          </pic:cNvPicPr>
                        </pic:nvPicPr>
                        <pic:blipFill>
                          <a:blip r:embed="rId242">
                            <a:extLst>
                              <a:ext uri="{28A0092B-C50C-407E-A947-70E740481C1C}">
                                <a14:useLocalDpi xmlns:a14="http://schemas.microsoft.com/office/drawing/2010/main" val="0"/>
                              </a:ext>
                            </a:extLst>
                          </a:blip>
                          <a:srcRect/>
                          <a:stretch>
                            <a:fillRect/>
                          </a:stretch>
                        </pic:blipFill>
                        <pic:spPr bwMode="auto">
                          <a:xfrm>
                            <a:off x="461176" y="0"/>
                            <a:ext cx="3696970" cy="2384425"/>
                          </a:xfrm>
                          <a:prstGeom prst="rect">
                            <a:avLst/>
                          </a:prstGeom>
                          <a:noFill/>
                          <a:ln>
                            <a:solidFill>
                              <a:schemeClr val="tx1"/>
                            </a:solidFill>
                          </a:ln>
                        </pic:spPr>
                      </pic:pic>
                      <wps:wsp>
                        <wps:cNvPr id="431" name="Cuadro de texto 431"/>
                        <wps:cNvSpPr txBox="1"/>
                        <wps:spPr>
                          <a:xfrm>
                            <a:off x="0" y="2440940"/>
                            <a:ext cx="4611370" cy="373822"/>
                          </a:xfrm>
                          <a:prstGeom prst="rect">
                            <a:avLst/>
                          </a:prstGeom>
                          <a:solidFill>
                            <a:prstClr val="white"/>
                          </a:solidFill>
                          <a:ln>
                            <a:noFill/>
                          </a:ln>
                          <a:effectLst/>
                        </wps:spPr>
                        <wps:txbx>
                          <w:txbxContent>
                            <w:p w14:paraId="66DDD129" w14:textId="079F95A0" w:rsidR="00F73331" w:rsidRPr="008566E4" w:rsidRDefault="00F73331" w:rsidP="008566E4">
                              <w:pPr>
                                <w:pStyle w:val="Descripcin"/>
                                <w:ind w:firstLine="0"/>
                                <w:jc w:val="center"/>
                                <w:rPr>
                                  <w:i w:val="0"/>
                                  <w:noProof/>
                                  <w:color w:val="000000" w:themeColor="text1"/>
                                  <w:sz w:val="32"/>
                                  <w:szCs w:val="24"/>
                                </w:rPr>
                              </w:pPr>
                              <w:bookmarkStart w:id="515" w:name="_Ref185662946"/>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515"/>
                              <w:r w:rsidRPr="008566E4">
                                <w:rPr>
                                  <w:color w:val="000000" w:themeColor="text1"/>
                                  <w:sz w:val="22"/>
                                </w:rPr>
                                <w:t>:</w:t>
                              </w:r>
                              <w:r w:rsidRPr="008566E4">
                                <w:rPr>
                                  <w:i w:val="0"/>
                                  <w:color w:val="000000" w:themeColor="text1"/>
                                  <w:sz w:val="22"/>
                                </w:rPr>
                                <w:t xml:space="preserve"> Promedio con desviación de las corrientes anódicas (entrantes) para tres "</w:t>
                              </w:r>
                              <w:proofErr w:type="spellStart"/>
                              <w:r w:rsidRPr="008566E4">
                                <w:rPr>
                                  <w:i w:val="0"/>
                                  <w:color w:val="000000" w:themeColor="text1"/>
                                  <w:sz w:val="22"/>
                                </w:rPr>
                                <w:t>Tneg</w:t>
                              </w:r>
                              <w:proofErr w:type="spellEnd"/>
                              <w:r w:rsidRPr="008566E4">
                                <w:rPr>
                                  <w:i w:val="0"/>
                                  <w:color w:val="000000" w:themeColor="text1"/>
                                  <w:sz w:val="22"/>
                                </w:rPr>
                                <w:t>" distintos, sobre una carga de 75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D64000C" id="Grupo 432" o:spid="_x0000_s1167" style="position:absolute;left:0;text-align:left;margin-left:0;margin-top:-5.15pt;width:363.1pt;height:221.65pt;z-index:252010496;mso-position-horizontal:center;mso-position-horizontal-relative:margin;mso-height-relative:margin" coordsize="46113,28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">
                <v:shape id="Imagen 430" o:spid="_x0000_s1168" type="#_x0000_t75" style="position:absolute;left:4611;width:36970;height:23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4fwDBAAAA3AAAAA8AAABkcnMvZG93bnJldi54bWxET8uKwjAU3Q/4D+EKs9PUByLVKOIDZmAE&#10;X6jLS3Nti81NaTJt/fvJQpjl4bzny9YUoqbK5ZYVDPoRCOLE6pxTBZfzrjcF4TyyxsIyKXiRg+Wi&#10;8zHHWNuGj1SffCpCCLsYFWTel7GULsnIoOvbkjhwD1sZ9AFWqdQVNiHcFHIYRRNpMOfQkGFJ64yS&#10;5+nXKNjXm8l1/f1z2+rmzId7qnNr90p9dtvVDISn1v+L3+4vrWA8CvPDmXAE5O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f4fwDBAAAA3AAAAA8AAAAAAAAAAAAAAAAAnwIA&#10;AGRycy9kb3ducmV2LnhtbFBLBQYAAAAABAAEAPcAAACNAwAAAAA=&#10;" stroked="t" strokecolor="black [3213]">
                  <v:imagedata r:id="rId243" o:title=""/>
                  <v:path arrowok="t"/>
                </v:shape>
                <v:shape id="Cuadro de texto 431" o:spid="_x0000_s1169" type="#_x0000_t202" style="position:absolute;top:24409;width:46113;height:3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l6qcUA&#10;AADcAAAADwAAAGRycy9kb3ducmV2LnhtbESPzYvCMBTE7wv+D+EJe1nWVF1EukbxYwUP68EPPD+a&#10;Z1tsXkoSbf3vjSB4HGbmN8xk1ppK3Mj50rKCfi8BQZxZXXKu4HhYf49B+ICssbJMCu7kYTbtfEww&#10;1bbhHd32IRcRwj5FBUUIdSqlzwoy6Hu2Jo7e2TqDIUqXS+2wiXBTyUGSjKTBkuNCgTUtC8ou+6tR&#10;MFq5a7Pj5dfq+PeP2zofnBb3k1Kf3Xb+CyJQG97hV3ujFfwM+/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KXqpxQAAANwAAAAPAAAAAAAAAAAAAAAAAJgCAABkcnMv&#10;ZG93bnJldi54bWxQSwUGAAAAAAQABAD1AAAAigMAAAAA&#10;" stroked="f">
                  <v:textbox inset="0,0,0,0">
                    <w:txbxContent>
                      <w:p w14:paraId="66DDD129" w14:textId="079F95A0" w:rsidR="00F73331" w:rsidRPr="008566E4" w:rsidRDefault="00F73331" w:rsidP="008566E4">
                        <w:pPr>
                          <w:pStyle w:val="Descripcin"/>
                          <w:ind w:firstLine="0"/>
                          <w:jc w:val="center"/>
                          <w:rPr>
                            <w:i w:val="0"/>
                            <w:noProof/>
                            <w:color w:val="000000" w:themeColor="text1"/>
                            <w:sz w:val="32"/>
                            <w:szCs w:val="24"/>
                          </w:rPr>
                        </w:pPr>
                        <w:bookmarkStart w:id="516" w:name="_Ref185662946"/>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516"/>
                        <w:r w:rsidRPr="008566E4">
                          <w:rPr>
                            <w:color w:val="000000" w:themeColor="text1"/>
                            <w:sz w:val="22"/>
                          </w:rPr>
                          <w:t>:</w:t>
                        </w:r>
                        <w:r w:rsidRPr="008566E4">
                          <w:rPr>
                            <w:i w:val="0"/>
                            <w:color w:val="000000" w:themeColor="text1"/>
                            <w:sz w:val="22"/>
                          </w:rPr>
                          <w:t xml:space="preserve"> Promedio con desviación de las corrientes anódicas (entrantes) para tres "</w:t>
                        </w:r>
                        <w:proofErr w:type="spellStart"/>
                        <w:r w:rsidRPr="008566E4">
                          <w:rPr>
                            <w:i w:val="0"/>
                            <w:color w:val="000000" w:themeColor="text1"/>
                            <w:sz w:val="22"/>
                          </w:rPr>
                          <w:t>Tneg</w:t>
                        </w:r>
                        <w:proofErr w:type="spellEnd"/>
                        <w:r w:rsidRPr="008566E4">
                          <w:rPr>
                            <w:i w:val="0"/>
                            <w:color w:val="000000" w:themeColor="text1"/>
                            <w:sz w:val="22"/>
                          </w:rPr>
                          <w:t>" distintos, sobre una carga de 75 kΩ (Fuente: elaboración propia).</w:t>
                        </w:r>
                      </w:p>
                    </w:txbxContent>
                  </v:textbox>
                </v:shape>
                <w10:wrap anchorx="margin"/>
              </v:group>
            </w:pict>
          </mc:Fallback>
        </mc:AlternateContent>
      </w:r>
    </w:p>
    <w:p w14:paraId="5ED93836" w14:textId="40E4482D" w:rsidR="00690854" w:rsidRDefault="00690854" w:rsidP="00690854">
      <w:pPr>
        <w:ind w:firstLine="0"/>
      </w:pPr>
    </w:p>
    <w:p w14:paraId="4E4E4E67" w14:textId="731811BE" w:rsidR="00690854" w:rsidRDefault="00690854" w:rsidP="00690854">
      <w:pPr>
        <w:ind w:firstLine="0"/>
      </w:pPr>
    </w:p>
    <w:p w14:paraId="2D2296A4" w14:textId="443E8B2D" w:rsidR="00690854" w:rsidRDefault="00690854" w:rsidP="00690854">
      <w:pPr>
        <w:ind w:firstLine="0"/>
      </w:pPr>
    </w:p>
    <w:p w14:paraId="22F9E786" w14:textId="2D6D0A6D" w:rsidR="00690854" w:rsidRDefault="00690854" w:rsidP="00690854">
      <w:pPr>
        <w:ind w:firstLine="0"/>
      </w:pPr>
    </w:p>
    <w:p w14:paraId="6833C044" w14:textId="30E2E9B8" w:rsidR="00690854" w:rsidRDefault="00690854" w:rsidP="00690854">
      <w:pPr>
        <w:ind w:firstLine="0"/>
      </w:pPr>
    </w:p>
    <w:p w14:paraId="420C92A6" w14:textId="09FAB5C1" w:rsidR="008566E4" w:rsidRDefault="008566E4" w:rsidP="00690854">
      <w:pPr>
        <w:ind w:firstLine="0"/>
      </w:pPr>
    </w:p>
    <w:p w14:paraId="7ABD1405" w14:textId="310E8635" w:rsidR="00690854" w:rsidRDefault="00690854" w:rsidP="00690854">
      <w:pPr>
        <w:ind w:firstLine="0"/>
      </w:pPr>
    </w:p>
    <w:p w14:paraId="00F1DE4E" w14:textId="062AE83E" w:rsidR="00690854" w:rsidRPr="008668A3" w:rsidRDefault="00690854" w:rsidP="00690854">
      <w:pPr>
        <w:ind w:firstLine="0"/>
        <w:rPr>
          <w:sz w:val="12"/>
        </w:rPr>
      </w:pPr>
    </w:p>
    <w:p w14:paraId="41E464D3" w14:textId="77777777" w:rsidR="008668A3" w:rsidRDefault="008668A3" w:rsidP="008668A3">
      <w:pPr>
        <w:rPr>
          <w:color w:val="000000" w:themeColor="text1"/>
        </w:rPr>
      </w:pPr>
      <w:r>
        <w:rPr>
          <w:color w:val="000000" w:themeColor="text1"/>
        </w:rPr>
        <w:t xml:space="preserve">Un factor importante a resaltar es que, como ya se ha mencionado, cada cambio de CT implicó un ajuste de </w:t>
      </w:r>
      <w:proofErr w:type="spellStart"/>
      <w:r w:rsidRPr="002A1696">
        <w:rPr>
          <w:i/>
          <w:color w:val="000000" w:themeColor="text1"/>
        </w:rPr>
        <w:t>Ipos</w:t>
      </w:r>
      <w:proofErr w:type="spellEnd"/>
      <w:r>
        <w:rPr>
          <w:color w:val="000000" w:themeColor="text1"/>
        </w:rPr>
        <w:t xml:space="preserve"> a los fines de lograr el valor medio nulo (o en un valor mínimo) y dicho ajuste está asociado a un cambio de escala en el Conversor V-I, puntualmente en el valor de resistencia de emisor del transistor BJT que comanda el espejo de corriente que controla a </w:t>
      </w:r>
      <w:proofErr w:type="spellStart"/>
      <w:r w:rsidRPr="0050206B">
        <w:rPr>
          <w:i/>
          <w:color w:val="000000" w:themeColor="text1"/>
        </w:rPr>
        <w:t>Ipos</w:t>
      </w:r>
      <w:proofErr w:type="spellEnd"/>
      <w:r>
        <w:rPr>
          <w:color w:val="000000" w:themeColor="text1"/>
        </w:rPr>
        <w:t>.</w:t>
      </w:r>
    </w:p>
    <w:p w14:paraId="18250B46" w14:textId="73C80E9F" w:rsidR="006118A0" w:rsidRPr="006118A0" w:rsidRDefault="006118A0" w:rsidP="008668A3">
      <w:pPr>
        <w:rPr>
          <w:color w:val="000000" w:themeColor="text1"/>
        </w:rPr>
      </w:pPr>
      <w:r>
        <w:rPr>
          <w:noProof/>
          <w:lang w:val="es-AR"/>
        </w:rPr>
        <mc:AlternateContent>
          <mc:Choice Requires="wpg">
            <w:drawing>
              <wp:anchor distT="0" distB="0" distL="114300" distR="114300" simplePos="0" relativeHeight="252014592" behindDoc="0" locked="0" layoutInCell="1" allowOverlap="1" wp14:anchorId="74121C19" wp14:editId="255EA817">
                <wp:simplePos x="0" y="0"/>
                <wp:positionH relativeFrom="margin">
                  <wp:align>center</wp:align>
                </wp:positionH>
                <wp:positionV relativeFrom="paragraph">
                  <wp:posOffset>556426</wp:posOffset>
                </wp:positionV>
                <wp:extent cx="4627245" cy="2793365"/>
                <wp:effectExtent l="0" t="19050" r="1905" b="6985"/>
                <wp:wrapNone/>
                <wp:docPr id="435" name="Grupo 435"/>
                <wp:cNvGraphicFramePr/>
                <a:graphic xmlns:a="http://schemas.openxmlformats.org/drawingml/2006/main">
                  <a:graphicData uri="http://schemas.microsoft.com/office/word/2010/wordprocessingGroup">
                    <wpg:wgp>
                      <wpg:cNvGrpSpPr/>
                      <wpg:grpSpPr>
                        <a:xfrm>
                          <a:off x="0" y="0"/>
                          <a:ext cx="4627245" cy="2793365"/>
                          <a:chOff x="0" y="0"/>
                          <a:chExt cx="4627245" cy="2793365"/>
                        </a:xfrm>
                      </wpg:grpSpPr>
                      <pic:pic xmlns:pic="http://schemas.openxmlformats.org/drawingml/2006/picture">
                        <pic:nvPicPr>
                          <pic:cNvPr id="433" name="Imagen 433"/>
                          <pic:cNvPicPr>
                            <a:picLocks noChangeAspect="1"/>
                          </pic:cNvPicPr>
                        </pic:nvPicPr>
                        <pic:blipFill>
                          <a:blip r:embed="rId244">
                            <a:extLst>
                              <a:ext uri="{28A0092B-C50C-407E-A947-70E740481C1C}">
                                <a14:useLocalDpi xmlns:a14="http://schemas.microsoft.com/office/drawing/2010/main" val="0"/>
                              </a:ext>
                            </a:extLst>
                          </a:blip>
                          <a:srcRect/>
                          <a:stretch>
                            <a:fillRect/>
                          </a:stretch>
                        </pic:blipFill>
                        <pic:spPr bwMode="auto">
                          <a:xfrm>
                            <a:off x="453224" y="0"/>
                            <a:ext cx="3712845" cy="2286000"/>
                          </a:xfrm>
                          <a:prstGeom prst="rect">
                            <a:avLst/>
                          </a:prstGeom>
                          <a:noFill/>
                          <a:ln>
                            <a:solidFill>
                              <a:schemeClr val="tx1"/>
                            </a:solidFill>
                          </a:ln>
                        </pic:spPr>
                      </pic:pic>
                      <wps:wsp>
                        <wps:cNvPr id="434" name="Cuadro de texto 434"/>
                        <wps:cNvSpPr txBox="1"/>
                        <wps:spPr>
                          <a:xfrm>
                            <a:off x="0" y="2345055"/>
                            <a:ext cx="4627245" cy="448310"/>
                          </a:xfrm>
                          <a:prstGeom prst="rect">
                            <a:avLst/>
                          </a:prstGeom>
                          <a:solidFill>
                            <a:prstClr val="white"/>
                          </a:solidFill>
                          <a:ln>
                            <a:noFill/>
                          </a:ln>
                          <a:effectLst/>
                        </wps:spPr>
                        <wps:txbx>
                          <w:txbxContent>
                            <w:p w14:paraId="59C688C2" w14:textId="7390F9EA" w:rsidR="00F73331" w:rsidRPr="008566E4" w:rsidRDefault="00F73331" w:rsidP="008566E4">
                              <w:pPr>
                                <w:pStyle w:val="Descripcin"/>
                                <w:ind w:firstLine="0"/>
                                <w:jc w:val="center"/>
                                <w:rPr>
                                  <w:i w:val="0"/>
                                  <w:noProof/>
                                  <w:color w:val="000000" w:themeColor="text1"/>
                                  <w:sz w:val="32"/>
                                  <w:szCs w:val="24"/>
                                </w:rPr>
                              </w:pPr>
                              <w:bookmarkStart w:id="517" w:name="_Ref185663685"/>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517"/>
                              <w:r w:rsidRPr="008566E4">
                                <w:rPr>
                                  <w:color w:val="000000" w:themeColor="text1"/>
                                  <w:sz w:val="22"/>
                                </w:rPr>
                                <w:t>:</w:t>
                              </w:r>
                              <w:r w:rsidRPr="008566E4">
                                <w:rPr>
                                  <w:i w:val="0"/>
                                  <w:color w:val="000000" w:themeColor="text1"/>
                                  <w:sz w:val="22"/>
                                </w:rPr>
                                <w:t xml:space="preserve"> Promedio con desviación de las corrientes anódicas (entrantes) para tres "</w:t>
                              </w:r>
                              <w:proofErr w:type="spellStart"/>
                              <w:r w:rsidRPr="008566E4">
                                <w:rPr>
                                  <w:i w:val="0"/>
                                  <w:color w:val="000000" w:themeColor="text1"/>
                                  <w:sz w:val="22"/>
                                </w:rPr>
                                <w:t>Tneg</w:t>
                              </w:r>
                              <w:proofErr w:type="spellEnd"/>
                              <w:r w:rsidRPr="008566E4">
                                <w:rPr>
                                  <w:i w:val="0"/>
                                  <w:color w:val="000000" w:themeColor="text1"/>
                                  <w:sz w:val="22"/>
                                </w:rPr>
                                <w:t>" distintos, sobre una carga de 100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121C19" id="Grupo 435" o:spid="_x0000_s1170" style="position:absolute;left:0;text-align:left;margin-left:0;margin-top:43.8pt;width:364.35pt;height:219.95pt;z-index:252014592;mso-position-horizontal:center;mso-position-horizontal-relative:margin" coordsize="46272,27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">
                <v:shape id="Imagen 433" o:spid="_x0000_s1171" type="#_x0000_t75" style="position:absolute;left:4532;width:37128;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4/4nEAAAA3AAAAA8AAABkcnMvZG93bnJldi54bWxEj0GLwjAUhO+C/yG8BW+arhVZqlFEERbB&#10;g1W6Hh/Ns602L6XJav33ZmHB4zAz3zDzZWdqcafWVZYVfI4iEMS51RUXCk7H7fALhPPIGmvLpOBJ&#10;DpaLfm+OibYPPtA99YUIEHYJKii9bxIpXV6SQTeyDXHwLrY16INsC6lbfAS4qeU4iqbSYMVhocSG&#10;1iXlt/TXKDhn7lnb6/4nXudTvdvHxyzdbZQafHSrGQhPnX+H/9vfWsEkjuHvTDgCcvE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V4/4nEAAAA3AAAAA8AAAAAAAAAAAAAAAAA&#10;nwIAAGRycy9kb3ducmV2LnhtbFBLBQYAAAAABAAEAPcAAACQAwAAAAA=&#10;" stroked="t" strokecolor="black [3213]">
                  <v:imagedata r:id="rId245" o:title=""/>
                  <v:path arrowok="t"/>
                </v:shape>
                <v:shape id="Cuadro de texto 434" o:spid="_x0000_s1172" type="#_x0000_t202" style="position:absolute;top:23450;width:4627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14:paraId="59C688C2" w14:textId="7390F9EA" w:rsidR="00F73331" w:rsidRPr="008566E4" w:rsidRDefault="00F73331" w:rsidP="008566E4">
                        <w:pPr>
                          <w:pStyle w:val="Descripcin"/>
                          <w:ind w:firstLine="0"/>
                          <w:jc w:val="center"/>
                          <w:rPr>
                            <w:i w:val="0"/>
                            <w:noProof/>
                            <w:color w:val="000000" w:themeColor="text1"/>
                            <w:sz w:val="32"/>
                            <w:szCs w:val="24"/>
                          </w:rPr>
                        </w:pPr>
                        <w:bookmarkStart w:id="518" w:name="_Ref185663685"/>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518"/>
                        <w:r w:rsidRPr="008566E4">
                          <w:rPr>
                            <w:color w:val="000000" w:themeColor="text1"/>
                            <w:sz w:val="22"/>
                          </w:rPr>
                          <w:t>:</w:t>
                        </w:r>
                        <w:r w:rsidRPr="008566E4">
                          <w:rPr>
                            <w:i w:val="0"/>
                            <w:color w:val="000000" w:themeColor="text1"/>
                            <w:sz w:val="22"/>
                          </w:rPr>
                          <w:t xml:space="preserve"> Promedio con desviación de las corrientes anódicas (entrantes) para tres "</w:t>
                        </w:r>
                        <w:proofErr w:type="spellStart"/>
                        <w:r w:rsidRPr="008566E4">
                          <w:rPr>
                            <w:i w:val="0"/>
                            <w:color w:val="000000" w:themeColor="text1"/>
                            <w:sz w:val="22"/>
                          </w:rPr>
                          <w:t>Tneg</w:t>
                        </w:r>
                        <w:proofErr w:type="spellEnd"/>
                        <w:r w:rsidRPr="008566E4">
                          <w:rPr>
                            <w:i w:val="0"/>
                            <w:color w:val="000000" w:themeColor="text1"/>
                            <w:sz w:val="22"/>
                          </w:rPr>
                          <w:t>" distintos, sobre una carga de 100 kΩ (Fuente: elaboración propia).</w:t>
                        </w:r>
                      </w:p>
                    </w:txbxContent>
                  </v:textbox>
                </v:shape>
                <w10:wrap anchorx="margin"/>
              </v:group>
            </w:pict>
          </mc:Fallback>
        </mc:AlternateContent>
      </w:r>
      <w:r>
        <w:rPr>
          <w:color w:val="000000" w:themeColor="text1"/>
        </w:rPr>
        <w:t xml:space="preserve">En </w:t>
      </w:r>
      <w:r w:rsidRPr="006118A0">
        <w:rPr>
          <w:color w:val="000000" w:themeColor="text1"/>
        </w:rPr>
        <w:t xml:space="preserve">la </w:t>
      </w:r>
      <w:r w:rsidRPr="006118A0">
        <w:rPr>
          <w:color w:val="000000" w:themeColor="text1"/>
        </w:rPr>
        <w:fldChar w:fldCharType="begin"/>
      </w:r>
      <w:r w:rsidRPr="006118A0">
        <w:rPr>
          <w:color w:val="000000" w:themeColor="text1"/>
        </w:rPr>
        <w:instrText xml:space="preserve"> REF _Ref185663685 \h </w:instrText>
      </w:r>
      <w:r w:rsidRPr="006118A0">
        <w:rPr>
          <w:color w:val="000000" w:themeColor="text1"/>
        </w:rPr>
      </w:r>
      <w:r>
        <w:rPr>
          <w:color w:val="000000" w:themeColor="text1"/>
        </w:rPr>
        <w:instrText xml:space="preserve"> \* MERGEFORMAT </w:instrText>
      </w:r>
      <w:r w:rsidRPr="006118A0">
        <w:rPr>
          <w:color w:val="000000" w:themeColor="text1"/>
        </w:rPr>
        <w:fldChar w:fldCharType="separate"/>
      </w:r>
      <w:r w:rsidRPr="006118A0">
        <w:rPr>
          <w:color w:val="000000" w:themeColor="text1"/>
        </w:rPr>
        <w:t xml:space="preserve">Fig. </w:t>
      </w:r>
      <w:r w:rsidRPr="006118A0">
        <w:rPr>
          <w:color w:val="0070C0"/>
          <w:u w:val="single"/>
        </w:rPr>
        <w:t>(</w:t>
      </w:r>
      <w:r w:rsidRPr="006118A0">
        <w:rPr>
          <w:noProof/>
          <w:color w:val="0070C0"/>
          <w:u w:val="single"/>
        </w:rPr>
        <w:t>3</w:t>
      </w:r>
      <w:r w:rsidRPr="006118A0">
        <w:rPr>
          <w:color w:val="0070C0"/>
          <w:u w:val="single"/>
        </w:rPr>
        <w:noBreakHyphen/>
      </w:r>
      <w:r w:rsidRPr="006118A0">
        <w:rPr>
          <w:noProof/>
          <w:color w:val="0070C0"/>
          <w:u w:val="single"/>
        </w:rPr>
        <w:t>23</w:t>
      </w:r>
      <w:r w:rsidRPr="006118A0">
        <w:rPr>
          <w:color w:val="000000" w:themeColor="text1"/>
        </w:rPr>
        <w:fldChar w:fldCharType="end"/>
      </w:r>
      <w:r w:rsidRPr="006118A0">
        <w:rPr>
          <w:color w:val="0070C0"/>
          <w:u w:val="single"/>
        </w:rPr>
        <w:t>)</w:t>
      </w:r>
      <w:r>
        <w:rPr>
          <w:color w:val="000000" w:themeColor="text1"/>
        </w:rPr>
        <w:t xml:space="preserve"> se presentan los resultado obtenidos para un carga de 101 k</w:t>
      </w:r>
      <w:r w:rsidRPr="006118A0">
        <w:rPr>
          <w:color w:val="000000" w:themeColor="text1"/>
        </w:rPr>
        <w:t>Ω</w:t>
      </w:r>
      <w:r>
        <w:rPr>
          <w:color w:val="000000" w:themeColor="text1"/>
        </w:rPr>
        <w:t>, con las ecuaciones de ajuste lineal correspondientes.</w:t>
      </w:r>
    </w:p>
    <w:p w14:paraId="55F56304" w14:textId="210FBCBB" w:rsidR="008668A3" w:rsidRDefault="008668A3" w:rsidP="00690854">
      <w:pPr>
        <w:ind w:firstLine="0"/>
      </w:pPr>
    </w:p>
    <w:p w14:paraId="26D1454D" w14:textId="6F416693" w:rsidR="00690854" w:rsidRDefault="00690854" w:rsidP="00690854">
      <w:pPr>
        <w:ind w:firstLine="0"/>
      </w:pPr>
    </w:p>
    <w:p w14:paraId="62E643EA" w14:textId="75346D80" w:rsidR="00690854" w:rsidRDefault="00690854" w:rsidP="00690854">
      <w:pPr>
        <w:ind w:firstLine="0"/>
      </w:pPr>
    </w:p>
    <w:p w14:paraId="5E126C7C" w14:textId="180DEB17" w:rsidR="00690854" w:rsidRDefault="00690854" w:rsidP="00690854">
      <w:pPr>
        <w:ind w:firstLine="0"/>
      </w:pPr>
    </w:p>
    <w:p w14:paraId="34349271" w14:textId="159FE4C2" w:rsidR="00690854" w:rsidRDefault="00690854" w:rsidP="00690854">
      <w:pPr>
        <w:ind w:firstLine="0"/>
      </w:pPr>
    </w:p>
    <w:p w14:paraId="5FE2BC1C" w14:textId="7FB7F446" w:rsidR="00690854" w:rsidRDefault="00690854" w:rsidP="00690854">
      <w:pPr>
        <w:ind w:firstLine="0"/>
      </w:pPr>
    </w:p>
    <w:p w14:paraId="18576DD1" w14:textId="4C871095" w:rsidR="00690854" w:rsidRDefault="00690854" w:rsidP="00690854">
      <w:pPr>
        <w:ind w:firstLine="0"/>
      </w:pPr>
    </w:p>
    <w:p w14:paraId="6D1CB720" w14:textId="7E2B80F3" w:rsidR="00690854" w:rsidRDefault="00690854" w:rsidP="00690854">
      <w:pPr>
        <w:ind w:firstLine="0"/>
      </w:pPr>
    </w:p>
    <w:p w14:paraId="2E7DB977" w14:textId="77777777" w:rsidR="006118A0" w:rsidRPr="006118A0" w:rsidRDefault="006118A0" w:rsidP="006118A0">
      <w:pPr>
        <w:rPr>
          <w:color w:val="000000" w:themeColor="text1"/>
          <w:sz w:val="12"/>
        </w:rPr>
      </w:pPr>
    </w:p>
    <w:p w14:paraId="7ED78E5E" w14:textId="63A7C51B" w:rsidR="006118A0" w:rsidRDefault="006118A0" w:rsidP="006118A0">
      <w:pPr>
        <w:rPr>
          <w:color w:val="000000" w:themeColor="text1"/>
        </w:rPr>
      </w:pPr>
      <w:r>
        <w:rPr>
          <w:color w:val="000000" w:themeColor="text1"/>
        </w:rPr>
        <w:t>Los valores de resistencias resultantes</w:t>
      </w:r>
      <w:r w:rsidR="002E11D5">
        <w:rPr>
          <w:color w:val="000000" w:themeColor="text1"/>
        </w:rPr>
        <w:t xml:space="preserve"> de los ajustes de </w:t>
      </w:r>
      <w:proofErr w:type="spellStart"/>
      <w:r w:rsidR="002E11D5" w:rsidRPr="002E11D5">
        <w:rPr>
          <w:i/>
          <w:color w:val="000000" w:themeColor="text1"/>
        </w:rPr>
        <w:t>Ipos</w:t>
      </w:r>
      <w:proofErr w:type="spellEnd"/>
      <w:r>
        <w:rPr>
          <w:color w:val="000000" w:themeColor="text1"/>
        </w:rPr>
        <w:t xml:space="preserve"> fueron relativamente constantes para un mismo valor de CT para todas las cargas ensayadas </w:t>
      </w:r>
      <w:r w:rsidR="002E11D5">
        <w:rPr>
          <w:color w:val="000000" w:themeColor="text1"/>
        </w:rPr>
        <w:t>en cada</w:t>
      </w:r>
      <w:r>
        <w:rPr>
          <w:color w:val="000000" w:themeColor="text1"/>
        </w:rPr>
        <w:t xml:space="preserve"> </w:t>
      </w:r>
      <w:proofErr w:type="spellStart"/>
      <w:r w:rsidRPr="007D4ADA">
        <w:rPr>
          <w:i/>
          <w:color w:val="000000" w:themeColor="text1"/>
        </w:rPr>
        <w:t>Tneg</w:t>
      </w:r>
      <w:proofErr w:type="spellEnd"/>
      <w:r>
        <w:rPr>
          <w:color w:val="000000" w:themeColor="text1"/>
        </w:rPr>
        <w:t xml:space="preserve">, presentando una variación mayor para CT = 12 % en cada variación de </w:t>
      </w:r>
      <w:proofErr w:type="spellStart"/>
      <w:r w:rsidRPr="007D4ADA">
        <w:rPr>
          <w:i/>
          <w:color w:val="000000" w:themeColor="text1"/>
        </w:rPr>
        <w:t>Tneg</w:t>
      </w:r>
      <w:proofErr w:type="spellEnd"/>
      <w:r>
        <w:rPr>
          <w:color w:val="000000" w:themeColor="text1"/>
        </w:rPr>
        <w:t>, la cual se mantuvo en las diversas cargas.</w:t>
      </w:r>
    </w:p>
    <w:p w14:paraId="30EB3940" w14:textId="0B2C3571" w:rsidR="00256BD1" w:rsidRDefault="007D4ADA" w:rsidP="00256BD1">
      <w:pPr>
        <w:rPr>
          <w:color w:val="000000" w:themeColor="text1"/>
        </w:rPr>
      </w:pPr>
      <w:r>
        <w:rPr>
          <w:color w:val="000000" w:themeColor="text1"/>
        </w:rPr>
        <w:lastRenderedPageBreak/>
        <w:t xml:space="preserve">En </w:t>
      </w:r>
      <w:r w:rsidRPr="00062AEC">
        <w:rPr>
          <w:color w:val="000000" w:themeColor="text1"/>
        </w:rPr>
        <w:t xml:space="preserve">la </w:t>
      </w:r>
      <w:r w:rsidR="00062AEC" w:rsidRPr="00062AEC">
        <w:rPr>
          <w:color w:val="000000" w:themeColor="text1"/>
        </w:rPr>
        <w:fldChar w:fldCharType="begin"/>
      </w:r>
      <w:r w:rsidR="00062AEC" w:rsidRPr="00062AEC">
        <w:rPr>
          <w:color w:val="000000" w:themeColor="text1"/>
        </w:rPr>
        <w:instrText xml:space="preserve"> REF _Ref185667924 \h </w:instrText>
      </w:r>
      <w:r w:rsidR="00062AEC" w:rsidRPr="00062AEC">
        <w:rPr>
          <w:color w:val="000000" w:themeColor="text1"/>
        </w:rPr>
      </w:r>
      <w:r w:rsidR="00062AEC">
        <w:rPr>
          <w:color w:val="000000" w:themeColor="text1"/>
        </w:rPr>
        <w:instrText xml:space="preserve"> \* MERGEFORMAT </w:instrText>
      </w:r>
      <w:r w:rsidR="00062AEC" w:rsidRPr="00062AEC">
        <w:rPr>
          <w:color w:val="000000" w:themeColor="text1"/>
        </w:rPr>
        <w:fldChar w:fldCharType="separate"/>
      </w:r>
      <w:r w:rsidR="00062AEC" w:rsidRPr="00062AEC">
        <w:rPr>
          <w:color w:val="000000" w:themeColor="text1"/>
        </w:rPr>
        <w:t xml:space="preserve">Tabla </w:t>
      </w:r>
      <w:r w:rsidR="00062AEC" w:rsidRPr="00062AEC">
        <w:rPr>
          <w:color w:val="0070C0"/>
          <w:u w:val="single"/>
        </w:rPr>
        <w:t>(</w:t>
      </w:r>
      <w:r w:rsidR="00062AEC" w:rsidRPr="00062AEC">
        <w:rPr>
          <w:noProof/>
          <w:color w:val="0070C0"/>
          <w:u w:val="single"/>
        </w:rPr>
        <w:t>3</w:t>
      </w:r>
      <w:r w:rsidR="00062AEC" w:rsidRPr="00062AEC">
        <w:rPr>
          <w:color w:val="0070C0"/>
          <w:u w:val="single"/>
        </w:rPr>
        <w:noBreakHyphen/>
      </w:r>
      <w:r w:rsidR="00062AEC" w:rsidRPr="00062AEC">
        <w:rPr>
          <w:noProof/>
          <w:color w:val="0070C0"/>
          <w:u w:val="single"/>
        </w:rPr>
        <w:t>10</w:t>
      </w:r>
      <w:r w:rsidR="00062AEC" w:rsidRPr="00062AEC">
        <w:rPr>
          <w:color w:val="000000" w:themeColor="text1"/>
        </w:rPr>
        <w:fldChar w:fldCharType="end"/>
      </w:r>
      <w:r w:rsidR="00062AEC" w:rsidRPr="00062AEC">
        <w:rPr>
          <w:color w:val="0070C0"/>
          <w:u w:val="single"/>
        </w:rPr>
        <w:t>)</w:t>
      </w:r>
      <w:r w:rsidR="00062AEC" w:rsidRPr="00062AEC">
        <w:rPr>
          <w:color w:val="000000" w:themeColor="text1"/>
        </w:rPr>
        <w:t xml:space="preserve"> </w:t>
      </w:r>
      <w:r w:rsidRPr="00062AEC">
        <w:rPr>
          <w:color w:val="000000" w:themeColor="text1"/>
        </w:rPr>
        <w:t>se</w:t>
      </w:r>
      <w:r>
        <w:rPr>
          <w:color w:val="000000" w:themeColor="text1"/>
        </w:rPr>
        <w:t xml:space="preserve"> presentan los valores resultantes de la resistencia de emisor de </w:t>
      </w:r>
      <w:r w:rsidR="000765AE">
        <w:rPr>
          <w:color w:val="000000" w:themeColor="text1"/>
        </w:rPr>
        <w:t xml:space="preserve">Q3, </w:t>
      </w:r>
      <w:r>
        <w:rPr>
          <w:color w:val="000000" w:themeColor="text1"/>
        </w:rPr>
        <w:t xml:space="preserve">según </w:t>
      </w:r>
      <w:r w:rsidR="000765AE">
        <w:rPr>
          <w:color w:val="000000" w:themeColor="text1"/>
        </w:rPr>
        <w:t>el circuito</w:t>
      </w:r>
      <w:r>
        <w:rPr>
          <w:color w:val="000000" w:themeColor="text1"/>
        </w:rPr>
        <w:t xml:space="preserve"> esquemático de </w:t>
      </w:r>
      <w:r w:rsidRPr="007D4ADA">
        <w:rPr>
          <w:color w:val="000000" w:themeColor="text1"/>
        </w:rPr>
        <w:t xml:space="preserve">la </w:t>
      </w:r>
      <w:r w:rsidRPr="007D4ADA">
        <w:rPr>
          <w:color w:val="000000" w:themeColor="text1"/>
        </w:rPr>
        <w:fldChar w:fldCharType="begin"/>
      </w:r>
      <w:r w:rsidRPr="007D4ADA">
        <w:rPr>
          <w:color w:val="000000" w:themeColor="text1"/>
        </w:rPr>
        <w:instrText xml:space="preserve"> REF _Ref184930785 \h </w:instrText>
      </w:r>
      <w:r w:rsidRPr="007D4ADA">
        <w:rPr>
          <w:color w:val="000000" w:themeColor="text1"/>
        </w:rPr>
      </w:r>
      <w:r>
        <w:rPr>
          <w:color w:val="000000" w:themeColor="text1"/>
        </w:rPr>
        <w:instrText xml:space="preserve"> \* MERGEFORMAT </w:instrText>
      </w:r>
      <w:r w:rsidRPr="007D4ADA">
        <w:rPr>
          <w:color w:val="000000" w:themeColor="text1"/>
        </w:rPr>
        <w:fldChar w:fldCharType="separate"/>
      </w:r>
      <w:r w:rsidRPr="007D4ADA">
        <w:t xml:space="preserve">Fig. </w:t>
      </w:r>
      <w:r w:rsidRPr="007D4ADA">
        <w:rPr>
          <w:color w:val="0070C0"/>
          <w:u w:val="single"/>
        </w:rPr>
        <w:t>(</w:t>
      </w:r>
      <w:r w:rsidRPr="007D4ADA">
        <w:rPr>
          <w:noProof/>
          <w:color w:val="0070C0"/>
          <w:u w:val="single"/>
        </w:rPr>
        <w:t>2</w:t>
      </w:r>
      <w:r w:rsidRPr="007D4ADA">
        <w:rPr>
          <w:color w:val="0070C0"/>
          <w:u w:val="single"/>
        </w:rPr>
        <w:noBreakHyphen/>
      </w:r>
      <w:r w:rsidRPr="007D4ADA">
        <w:rPr>
          <w:noProof/>
          <w:color w:val="0070C0"/>
          <w:u w:val="single"/>
        </w:rPr>
        <w:t>42</w:t>
      </w:r>
      <w:r w:rsidRPr="007D4ADA">
        <w:rPr>
          <w:color w:val="000000" w:themeColor="text1"/>
        </w:rPr>
        <w:fldChar w:fldCharType="end"/>
      </w:r>
      <w:r w:rsidRPr="007D4ADA">
        <w:rPr>
          <w:color w:val="0070C0"/>
          <w:u w:val="single"/>
        </w:rPr>
        <w:t>)</w:t>
      </w:r>
      <w:r w:rsidR="000765AE">
        <w:rPr>
          <w:color w:val="000000" w:themeColor="text1"/>
        </w:rPr>
        <w:t>, las que se conforman en cada caso por RV1 más R15, R5 o R17 según la escala del CT seleccionada:</w:t>
      </w:r>
    </w:p>
    <w:tbl>
      <w:tblPr>
        <w:tblStyle w:val="Tablaconcuadrcula"/>
        <w:tblpPr w:leftFromText="141" w:rightFromText="141" w:vertAnchor="text" w:horzAnchor="margin" w:tblpY="560"/>
        <w:tblW w:w="9493" w:type="dxa"/>
        <w:tblLook w:val="04A0" w:firstRow="1" w:lastRow="0" w:firstColumn="1" w:lastColumn="0" w:noHBand="0" w:noVBand="1"/>
      </w:tblPr>
      <w:tblGrid>
        <w:gridCol w:w="988"/>
        <w:gridCol w:w="918"/>
        <w:gridCol w:w="1372"/>
        <w:gridCol w:w="1373"/>
        <w:gridCol w:w="1492"/>
        <w:gridCol w:w="1466"/>
        <w:gridCol w:w="1884"/>
      </w:tblGrid>
      <w:tr w:rsidR="00062AEC" w14:paraId="2010861B" w14:textId="77777777" w:rsidTr="00062AEC">
        <w:tc>
          <w:tcPr>
            <w:tcW w:w="988" w:type="dxa"/>
          </w:tcPr>
          <w:p w14:paraId="249C2DE1" w14:textId="77777777" w:rsidR="00062AEC" w:rsidRPr="00FF677F" w:rsidRDefault="00062AEC" w:rsidP="00062AEC">
            <w:pPr>
              <w:ind w:firstLine="0"/>
              <w:jc w:val="center"/>
              <w:rPr>
                <w:b/>
                <w:color w:val="000000" w:themeColor="text1"/>
              </w:rPr>
            </w:pPr>
            <w:bookmarkStart w:id="519" w:name="_Ref185667920"/>
            <w:bookmarkStart w:id="520" w:name="_Ref185667924"/>
            <w:proofErr w:type="spellStart"/>
            <w:r w:rsidRPr="00FF677F">
              <w:rPr>
                <w:b/>
                <w:color w:val="000000" w:themeColor="text1"/>
              </w:rPr>
              <w:t>Tneg</w:t>
            </w:r>
            <w:proofErr w:type="spellEnd"/>
          </w:p>
        </w:tc>
        <w:tc>
          <w:tcPr>
            <w:tcW w:w="918" w:type="dxa"/>
          </w:tcPr>
          <w:p w14:paraId="1698D6CD" w14:textId="77777777" w:rsidR="00062AEC" w:rsidRPr="00FF677F" w:rsidRDefault="00062AEC" w:rsidP="00062AEC">
            <w:pPr>
              <w:ind w:firstLine="0"/>
              <w:jc w:val="center"/>
              <w:rPr>
                <w:b/>
                <w:color w:val="000000" w:themeColor="text1"/>
              </w:rPr>
            </w:pPr>
            <w:r w:rsidRPr="00FF677F">
              <w:rPr>
                <w:b/>
                <w:color w:val="000000" w:themeColor="text1"/>
              </w:rPr>
              <w:t>CT %</w:t>
            </w:r>
          </w:p>
        </w:tc>
        <w:tc>
          <w:tcPr>
            <w:tcW w:w="1372" w:type="dxa"/>
          </w:tcPr>
          <w:p w14:paraId="00752395"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50 kΩ</w:t>
            </w:r>
          </w:p>
        </w:tc>
        <w:tc>
          <w:tcPr>
            <w:tcW w:w="1373" w:type="dxa"/>
          </w:tcPr>
          <w:p w14:paraId="28E2CBF2"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75 kΩ</w:t>
            </w:r>
          </w:p>
        </w:tc>
        <w:tc>
          <w:tcPr>
            <w:tcW w:w="1492" w:type="dxa"/>
          </w:tcPr>
          <w:p w14:paraId="1FB6BAF7"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100 kΩ</w:t>
            </w:r>
          </w:p>
        </w:tc>
        <w:tc>
          <w:tcPr>
            <w:tcW w:w="1466" w:type="dxa"/>
          </w:tcPr>
          <w:p w14:paraId="402F4F9D"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 xml:space="preserve">E(Q3) </w:t>
            </w:r>
            <w:proofErr w:type="spellStart"/>
            <w:r w:rsidRPr="00FF677F">
              <w:rPr>
                <w:b/>
                <w:color w:val="000000" w:themeColor="text1"/>
              </w:rPr>
              <w:t>Prom</w:t>
            </w:r>
            <w:proofErr w:type="spellEnd"/>
          </w:p>
        </w:tc>
        <w:tc>
          <w:tcPr>
            <w:tcW w:w="1884" w:type="dxa"/>
          </w:tcPr>
          <w:p w14:paraId="720E0CDE" w14:textId="77777777" w:rsidR="00062AEC" w:rsidRPr="00FF677F" w:rsidRDefault="00062AEC" w:rsidP="00062AEC">
            <w:pPr>
              <w:ind w:firstLine="0"/>
              <w:jc w:val="center"/>
              <w:rPr>
                <w:b/>
                <w:color w:val="000000" w:themeColor="text1"/>
              </w:rPr>
            </w:pPr>
            <w:r>
              <w:rPr>
                <w:b/>
                <w:color w:val="000000" w:themeColor="text1"/>
              </w:rPr>
              <w:t>Varianza en %</w:t>
            </w:r>
          </w:p>
        </w:tc>
      </w:tr>
      <w:tr w:rsidR="00062AEC" w14:paraId="7056233E" w14:textId="77777777" w:rsidTr="00062AEC">
        <w:tc>
          <w:tcPr>
            <w:tcW w:w="988" w:type="dxa"/>
            <w:vMerge w:val="restart"/>
          </w:tcPr>
          <w:p w14:paraId="34F56B30" w14:textId="77777777" w:rsidR="00062AEC" w:rsidRDefault="00062AEC" w:rsidP="00062AEC">
            <w:pPr>
              <w:ind w:firstLine="0"/>
              <w:jc w:val="center"/>
              <w:rPr>
                <w:color w:val="000000" w:themeColor="text1"/>
              </w:rPr>
            </w:pPr>
          </w:p>
          <w:p w14:paraId="461DDED0" w14:textId="77777777" w:rsidR="00062AEC" w:rsidRDefault="00062AEC" w:rsidP="00062AEC">
            <w:pPr>
              <w:ind w:firstLine="0"/>
              <w:jc w:val="center"/>
              <w:rPr>
                <w:color w:val="000000" w:themeColor="text1"/>
              </w:rPr>
            </w:pPr>
            <w:r>
              <w:rPr>
                <w:color w:val="000000" w:themeColor="text1"/>
              </w:rPr>
              <w:t xml:space="preserve">150 </w:t>
            </w:r>
            <w:proofErr w:type="spellStart"/>
            <w:r>
              <w:rPr>
                <w:color w:val="000000" w:themeColor="text1"/>
              </w:rPr>
              <w:t>us</w:t>
            </w:r>
            <w:proofErr w:type="spellEnd"/>
          </w:p>
        </w:tc>
        <w:tc>
          <w:tcPr>
            <w:tcW w:w="918" w:type="dxa"/>
          </w:tcPr>
          <w:p w14:paraId="02F9AB41" w14:textId="77777777" w:rsidR="00062AEC" w:rsidRPr="002E4AFB" w:rsidRDefault="00062AEC" w:rsidP="00062AEC">
            <w:pPr>
              <w:ind w:firstLine="0"/>
              <w:jc w:val="center"/>
              <w:rPr>
                <w:color w:val="0070C0"/>
              </w:rPr>
            </w:pPr>
            <w:r w:rsidRPr="002E4AFB">
              <w:rPr>
                <w:color w:val="0070C0"/>
              </w:rPr>
              <w:t>16 %</w:t>
            </w:r>
          </w:p>
        </w:tc>
        <w:tc>
          <w:tcPr>
            <w:tcW w:w="1372" w:type="dxa"/>
          </w:tcPr>
          <w:p w14:paraId="3F2BA059" w14:textId="77777777" w:rsidR="00062AEC" w:rsidRPr="002E4AFB" w:rsidRDefault="00062AEC" w:rsidP="00062AEC">
            <w:pPr>
              <w:ind w:firstLine="0"/>
              <w:jc w:val="center"/>
              <w:rPr>
                <w:color w:val="0070C0"/>
              </w:rPr>
            </w:pPr>
            <w:r w:rsidRPr="002E4AFB">
              <w:rPr>
                <w:color w:val="0070C0"/>
              </w:rPr>
              <w:t>20 kΩ</w:t>
            </w:r>
          </w:p>
        </w:tc>
        <w:tc>
          <w:tcPr>
            <w:tcW w:w="1373" w:type="dxa"/>
          </w:tcPr>
          <w:p w14:paraId="07B357F8" w14:textId="77777777" w:rsidR="00062AEC" w:rsidRPr="002E4AFB" w:rsidRDefault="00062AEC" w:rsidP="00062AEC">
            <w:pPr>
              <w:ind w:firstLine="0"/>
              <w:jc w:val="center"/>
              <w:rPr>
                <w:color w:val="0070C0"/>
              </w:rPr>
            </w:pPr>
            <w:r w:rsidRPr="002E4AFB">
              <w:rPr>
                <w:color w:val="0070C0"/>
              </w:rPr>
              <w:t>20 kΩ</w:t>
            </w:r>
          </w:p>
        </w:tc>
        <w:tc>
          <w:tcPr>
            <w:tcW w:w="1492" w:type="dxa"/>
          </w:tcPr>
          <w:p w14:paraId="06428337" w14:textId="77777777" w:rsidR="00062AEC" w:rsidRPr="002E4AFB" w:rsidRDefault="00062AEC" w:rsidP="00062AEC">
            <w:pPr>
              <w:ind w:firstLine="0"/>
              <w:jc w:val="center"/>
              <w:rPr>
                <w:color w:val="0070C0"/>
              </w:rPr>
            </w:pPr>
            <w:r w:rsidRPr="002E4AFB">
              <w:rPr>
                <w:color w:val="0070C0"/>
              </w:rPr>
              <w:t>19.8 kΩ</w:t>
            </w:r>
          </w:p>
        </w:tc>
        <w:tc>
          <w:tcPr>
            <w:tcW w:w="1466" w:type="dxa"/>
          </w:tcPr>
          <w:p w14:paraId="40B07859" w14:textId="77777777" w:rsidR="00062AEC" w:rsidRPr="002E4AFB" w:rsidRDefault="00062AEC" w:rsidP="00062AEC">
            <w:pPr>
              <w:ind w:firstLine="0"/>
              <w:jc w:val="center"/>
              <w:rPr>
                <w:b/>
                <w:i/>
                <w:color w:val="0070C0"/>
              </w:rPr>
            </w:pPr>
            <w:r w:rsidRPr="002E4AFB">
              <w:rPr>
                <w:b/>
                <w:i/>
                <w:color w:val="0070C0"/>
              </w:rPr>
              <w:t>19.9 kΩ</w:t>
            </w:r>
          </w:p>
        </w:tc>
        <w:tc>
          <w:tcPr>
            <w:tcW w:w="1884" w:type="dxa"/>
          </w:tcPr>
          <w:p w14:paraId="4D05BDFB" w14:textId="77777777" w:rsidR="00062AEC" w:rsidRPr="002E4AFB" w:rsidRDefault="00062AEC" w:rsidP="00062AEC">
            <w:pPr>
              <w:ind w:firstLine="0"/>
              <w:jc w:val="center"/>
              <w:rPr>
                <w:b/>
                <w:i/>
                <w:color w:val="0070C0"/>
              </w:rPr>
            </w:pPr>
            <w:r w:rsidRPr="002E4AFB">
              <w:rPr>
                <w:b/>
                <w:i/>
                <w:color w:val="0070C0"/>
              </w:rPr>
              <w:t>0.5 %</w:t>
            </w:r>
          </w:p>
        </w:tc>
      </w:tr>
      <w:tr w:rsidR="00062AEC" w14:paraId="2DFF51A9" w14:textId="77777777" w:rsidTr="00062AEC">
        <w:tc>
          <w:tcPr>
            <w:tcW w:w="988" w:type="dxa"/>
            <w:vMerge/>
          </w:tcPr>
          <w:p w14:paraId="3392F24B" w14:textId="77777777" w:rsidR="00062AEC" w:rsidRDefault="00062AEC" w:rsidP="00062AEC">
            <w:pPr>
              <w:ind w:firstLine="0"/>
              <w:jc w:val="center"/>
              <w:rPr>
                <w:color w:val="000000" w:themeColor="text1"/>
              </w:rPr>
            </w:pPr>
          </w:p>
        </w:tc>
        <w:tc>
          <w:tcPr>
            <w:tcW w:w="918" w:type="dxa"/>
          </w:tcPr>
          <w:p w14:paraId="2765E8F6"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0BA6E44F" w14:textId="77777777" w:rsidR="00062AEC" w:rsidRPr="002E4AFB" w:rsidRDefault="00062AEC" w:rsidP="00062AEC">
            <w:pPr>
              <w:ind w:firstLine="0"/>
              <w:jc w:val="center"/>
              <w:rPr>
                <w:color w:val="943634" w:themeColor="accent2" w:themeShade="BF"/>
              </w:rPr>
            </w:pPr>
            <w:r w:rsidRPr="002E4AFB">
              <w:rPr>
                <w:color w:val="943634" w:themeColor="accent2" w:themeShade="BF"/>
              </w:rPr>
              <w:t>34.7 kΩ</w:t>
            </w:r>
          </w:p>
        </w:tc>
        <w:tc>
          <w:tcPr>
            <w:tcW w:w="1373" w:type="dxa"/>
          </w:tcPr>
          <w:p w14:paraId="1C91745B" w14:textId="77777777" w:rsidR="00062AEC" w:rsidRPr="002E4AFB" w:rsidRDefault="00062AEC" w:rsidP="00062AEC">
            <w:pPr>
              <w:ind w:firstLine="0"/>
              <w:jc w:val="center"/>
              <w:rPr>
                <w:color w:val="943634" w:themeColor="accent2" w:themeShade="BF"/>
              </w:rPr>
            </w:pPr>
            <w:r w:rsidRPr="002E4AFB">
              <w:rPr>
                <w:color w:val="943634" w:themeColor="accent2" w:themeShade="BF"/>
              </w:rPr>
              <w:t>35 kΩ</w:t>
            </w:r>
          </w:p>
        </w:tc>
        <w:tc>
          <w:tcPr>
            <w:tcW w:w="1492" w:type="dxa"/>
          </w:tcPr>
          <w:p w14:paraId="13298FBE" w14:textId="77777777" w:rsidR="00062AEC" w:rsidRPr="002E4AFB" w:rsidRDefault="00062AEC" w:rsidP="00062AEC">
            <w:pPr>
              <w:ind w:firstLine="0"/>
              <w:jc w:val="center"/>
              <w:rPr>
                <w:color w:val="943634" w:themeColor="accent2" w:themeShade="BF"/>
              </w:rPr>
            </w:pPr>
            <w:r w:rsidRPr="002E4AFB">
              <w:rPr>
                <w:color w:val="943634" w:themeColor="accent2" w:themeShade="BF"/>
              </w:rPr>
              <w:t>33.2 kΩ</w:t>
            </w:r>
          </w:p>
        </w:tc>
        <w:tc>
          <w:tcPr>
            <w:tcW w:w="1466" w:type="dxa"/>
          </w:tcPr>
          <w:p w14:paraId="3C7C26D8"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4.3 kΩ</w:t>
            </w:r>
          </w:p>
        </w:tc>
        <w:tc>
          <w:tcPr>
            <w:tcW w:w="1884" w:type="dxa"/>
          </w:tcPr>
          <w:p w14:paraId="01EAF681"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2.3 %</w:t>
            </w:r>
          </w:p>
        </w:tc>
      </w:tr>
      <w:tr w:rsidR="00062AEC" w14:paraId="4CFD386E" w14:textId="77777777" w:rsidTr="00062AEC">
        <w:tc>
          <w:tcPr>
            <w:tcW w:w="988" w:type="dxa"/>
            <w:vMerge/>
          </w:tcPr>
          <w:p w14:paraId="36EC8CF9" w14:textId="77777777" w:rsidR="00062AEC" w:rsidRDefault="00062AEC" w:rsidP="00062AEC">
            <w:pPr>
              <w:ind w:firstLine="0"/>
              <w:jc w:val="center"/>
              <w:rPr>
                <w:color w:val="000000" w:themeColor="text1"/>
              </w:rPr>
            </w:pPr>
          </w:p>
        </w:tc>
        <w:tc>
          <w:tcPr>
            <w:tcW w:w="918" w:type="dxa"/>
          </w:tcPr>
          <w:p w14:paraId="2BE90F5D"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26FF33A2" w14:textId="77777777" w:rsidR="00062AEC" w:rsidRPr="002E4AFB" w:rsidRDefault="00062AEC" w:rsidP="00062AEC">
            <w:pPr>
              <w:ind w:firstLine="0"/>
              <w:jc w:val="center"/>
              <w:rPr>
                <w:color w:val="76923C" w:themeColor="accent3" w:themeShade="BF"/>
              </w:rPr>
            </w:pPr>
            <w:r w:rsidRPr="002E4AFB">
              <w:rPr>
                <w:color w:val="76923C" w:themeColor="accent3" w:themeShade="BF"/>
              </w:rPr>
              <w:t>45.2 kΩ</w:t>
            </w:r>
          </w:p>
        </w:tc>
        <w:tc>
          <w:tcPr>
            <w:tcW w:w="1373" w:type="dxa"/>
          </w:tcPr>
          <w:p w14:paraId="276CA751" w14:textId="77777777" w:rsidR="00062AEC" w:rsidRPr="002E4AFB" w:rsidRDefault="00062AEC" w:rsidP="00062AEC">
            <w:pPr>
              <w:ind w:firstLine="0"/>
              <w:jc w:val="center"/>
              <w:rPr>
                <w:color w:val="76923C" w:themeColor="accent3" w:themeShade="BF"/>
              </w:rPr>
            </w:pPr>
            <w:r w:rsidRPr="002E4AFB">
              <w:rPr>
                <w:color w:val="76923C" w:themeColor="accent3" w:themeShade="BF"/>
              </w:rPr>
              <w:t>47.6 kΩ</w:t>
            </w:r>
          </w:p>
        </w:tc>
        <w:tc>
          <w:tcPr>
            <w:tcW w:w="1492" w:type="dxa"/>
          </w:tcPr>
          <w:p w14:paraId="0E5BA39F" w14:textId="77777777" w:rsidR="00062AEC" w:rsidRPr="002E4AFB" w:rsidRDefault="00062AEC" w:rsidP="00062AEC">
            <w:pPr>
              <w:ind w:firstLine="0"/>
              <w:jc w:val="center"/>
              <w:rPr>
                <w:color w:val="76923C" w:themeColor="accent3" w:themeShade="BF"/>
              </w:rPr>
            </w:pPr>
            <w:r w:rsidRPr="002E4AFB">
              <w:rPr>
                <w:color w:val="76923C" w:themeColor="accent3" w:themeShade="BF"/>
              </w:rPr>
              <w:t>47.4 kΩ</w:t>
            </w:r>
          </w:p>
        </w:tc>
        <w:tc>
          <w:tcPr>
            <w:tcW w:w="1466" w:type="dxa"/>
          </w:tcPr>
          <w:p w14:paraId="6CA0D264"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6.7 kΩ</w:t>
            </w:r>
          </w:p>
        </w:tc>
        <w:tc>
          <w:tcPr>
            <w:tcW w:w="1884" w:type="dxa"/>
          </w:tcPr>
          <w:p w14:paraId="70B4390A"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2.3 %</w:t>
            </w:r>
          </w:p>
        </w:tc>
      </w:tr>
      <w:tr w:rsidR="00062AEC" w14:paraId="31121A95" w14:textId="77777777" w:rsidTr="00062AEC">
        <w:tc>
          <w:tcPr>
            <w:tcW w:w="988" w:type="dxa"/>
            <w:vMerge w:val="restart"/>
          </w:tcPr>
          <w:p w14:paraId="296AC148" w14:textId="77777777" w:rsidR="00062AEC" w:rsidRDefault="00062AEC" w:rsidP="00062AEC">
            <w:pPr>
              <w:ind w:firstLine="0"/>
              <w:jc w:val="center"/>
              <w:rPr>
                <w:color w:val="000000" w:themeColor="text1"/>
              </w:rPr>
            </w:pPr>
          </w:p>
          <w:p w14:paraId="7F85C184" w14:textId="77777777" w:rsidR="00062AEC" w:rsidRDefault="00062AEC" w:rsidP="00062AEC">
            <w:pPr>
              <w:ind w:firstLine="0"/>
              <w:jc w:val="center"/>
              <w:rPr>
                <w:color w:val="000000" w:themeColor="text1"/>
              </w:rPr>
            </w:pPr>
            <w:r>
              <w:rPr>
                <w:color w:val="000000" w:themeColor="text1"/>
              </w:rPr>
              <w:t xml:space="preserve">200 </w:t>
            </w:r>
            <w:proofErr w:type="spellStart"/>
            <w:r>
              <w:rPr>
                <w:color w:val="000000" w:themeColor="text1"/>
              </w:rPr>
              <w:t>us</w:t>
            </w:r>
            <w:proofErr w:type="spellEnd"/>
          </w:p>
        </w:tc>
        <w:tc>
          <w:tcPr>
            <w:tcW w:w="918" w:type="dxa"/>
          </w:tcPr>
          <w:p w14:paraId="495DE767" w14:textId="77777777" w:rsidR="00062AEC" w:rsidRPr="002E4AFB" w:rsidRDefault="00062AEC" w:rsidP="00062AEC">
            <w:pPr>
              <w:ind w:firstLine="0"/>
              <w:jc w:val="center"/>
              <w:rPr>
                <w:color w:val="0070C0"/>
              </w:rPr>
            </w:pPr>
            <w:r w:rsidRPr="002E4AFB">
              <w:rPr>
                <w:color w:val="0070C0"/>
              </w:rPr>
              <w:t>16 %</w:t>
            </w:r>
          </w:p>
        </w:tc>
        <w:tc>
          <w:tcPr>
            <w:tcW w:w="1372" w:type="dxa"/>
          </w:tcPr>
          <w:p w14:paraId="32833D66" w14:textId="77777777" w:rsidR="00062AEC" w:rsidRPr="002E4AFB" w:rsidRDefault="00062AEC" w:rsidP="00062AEC">
            <w:pPr>
              <w:ind w:firstLine="0"/>
              <w:jc w:val="center"/>
              <w:rPr>
                <w:color w:val="0070C0"/>
              </w:rPr>
            </w:pPr>
            <w:r w:rsidRPr="002E4AFB">
              <w:rPr>
                <w:color w:val="0070C0"/>
              </w:rPr>
              <w:t>20 kΩ</w:t>
            </w:r>
          </w:p>
        </w:tc>
        <w:tc>
          <w:tcPr>
            <w:tcW w:w="1373" w:type="dxa"/>
          </w:tcPr>
          <w:p w14:paraId="6FD749DE" w14:textId="77777777" w:rsidR="00062AEC" w:rsidRPr="002E4AFB" w:rsidRDefault="00062AEC" w:rsidP="00062AEC">
            <w:pPr>
              <w:ind w:firstLine="0"/>
              <w:jc w:val="center"/>
              <w:rPr>
                <w:color w:val="0070C0"/>
              </w:rPr>
            </w:pPr>
            <w:r w:rsidRPr="002E4AFB">
              <w:rPr>
                <w:color w:val="0070C0"/>
              </w:rPr>
              <w:t>19.2 kΩ</w:t>
            </w:r>
          </w:p>
        </w:tc>
        <w:tc>
          <w:tcPr>
            <w:tcW w:w="1492" w:type="dxa"/>
          </w:tcPr>
          <w:p w14:paraId="3139C55B" w14:textId="77777777" w:rsidR="00062AEC" w:rsidRPr="002E4AFB" w:rsidRDefault="00062AEC" w:rsidP="00062AEC">
            <w:pPr>
              <w:ind w:firstLine="0"/>
              <w:jc w:val="center"/>
              <w:rPr>
                <w:color w:val="0070C0"/>
              </w:rPr>
            </w:pPr>
            <w:r w:rsidRPr="002E4AFB">
              <w:rPr>
                <w:color w:val="0070C0"/>
              </w:rPr>
              <w:t>18.6 kΩ</w:t>
            </w:r>
          </w:p>
        </w:tc>
        <w:tc>
          <w:tcPr>
            <w:tcW w:w="1466" w:type="dxa"/>
          </w:tcPr>
          <w:p w14:paraId="105509B4" w14:textId="77777777" w:rsidR="00062AEC" w:rsidRPr="002E4AFB" w:rsidRDefault="00062AEC" w:rsidP="00062AEC">
            <w:pPr>
              <w:ind w:firstLine="0"/>
              <w:jc w:val="center"/>
              <w:rPr>
                <w:b/>
                <w:i/>
                <w:color w:val="0070C0"/>
              </w:rPr>
            </w:pPr>
            <w:r w:rsidRPr="002E4AFB">
              <w:rPr>
                <w:b/>
                <w:i/>
                <w:color w:val="0070C0"/>
              </w:rPr>
              <w:t>19.3 kΩ</w:t>
            </w:r>
          </w:p>
        </w:tc>
        <w:tc>
          <w:tcPr>
            <w:tcW w:w="1884" w:type="dxa"/>
          </w:tcPr>
          <w:p w14:paraId="29620978" w14:textId="77777777" w:rsidR="00062AEC" w:rsidRPr="002E4AFB" w:rsidRDefault="00062AEC" w:rsidP="00062AEC">
            <w:pPr>
              <w:ind w:firstLine="0"/>
              <w:jc w:val="center"/>
              <w:rPr>
                <w:b/>
                <w:i/>
                <w:color w:val="0070C0"/>
              </w:rPr>
            </w:pPr>
            <w:r w:rsidRPr="002E4AFB">
              <w:rPr>
                <w:b/>
                <w:i/>
                <w:color w:val="0070C0"/>
              </w:rPr>
              <w:t>3 %</w:t>
            </w:r>
          </w:p>
        </w:tc>
      </w:tr>
      <w:tr w:rsidR="00062AEC" w14:paraId="61E040A9" w14:textId="77777777" w:rsidTr="00062AEC">
        <w:tc>
          <w:tcPr>
            <w:tcW w:w="988" w:type="dxa"/>
            <w:vMerge/>
          </w:tcPr>
          <w:p w14:paraId="1E92A5BD" w14:textId="77777777" w:rsidR="00062AEC" w:rsidRDefault="00062AEC" w:rsidP="00062AEC">
            <w:pPr>
              <w:ind w:firstLine="0"/>
              <w:jc w:val="center"/>
              <w:rPr>
                <w:color w:val="000000" w:themeColor="text1"/>
              </w:rPr>
            </w:pPr>
          </w:p>
        </w:tc>
        <w:tc>
          <w:tcPr>
            <w:tcW w:w="918" w:type="dxa"/>
          </w:tcPr>
          <w:p w14:paraId="7AED14CE"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7444182C" w14:textId="77777777" w:rsidR="00062AEC" w:rsidRPr="002E4AFB" w:rsidRDefault="00062AEC" w:rsidP="00062AEC">
            <w:pPr>
              <w:ind w:firstLine="0"/>
              <w:jc w:val="center"/>
              <w:rPr>
                <w:color w:val="943634" w:themeColor="accent2" w:themeShade="BF"/>
              </w:rPr>
            </w:pPr>
            <w:r w:rsidRPr="002E4AFB">
              <w:rPr>
                <w:color w:val="943634" w:themeColor="accent2" w:themeShade="BF"/>
              </w:rPr>
              <w:t>34.7 kΩ</w:t>
            </w:r>
          </w:p>
        </w:tc>
        <w:tc>
          <w:tcPr>
            <w:tcW w:w="1373" w:type="dxa"/>
          </w:tcPr>
          <w:p w14:paraId="73603B34" w14:textId="77777777" w:rsidR="00062AEC" w:rsidRPr="002E4AFB" w:rsidRDefault="00062AEC" w:rsidP="00062AEC">
            <w:pPr>
              <w:ind w:firstLine="0"/>
              <w:jc w:val="center"/>
              <w:rPr>
                <w:color w:val="943634" w:themeColor="accent2" w:themeShade="BF"/>
              </w:rPr>
            </w:pPr>
            <w:r w:rsidRPr="002E4AFB">
              <w:rPr>
                <w:color w:val="943634" w:themeColor="accent2" w:themeShade="BF"/>
              </w:rPr>
              <w:t>29.8 kΩ</w:t>
            </w:r>
          </w:p>
        </w:tc>
        <w:tc>
          <w:tcPr>
            <w:tcW w:w="1492" w:type="dxa"/>
          </w:tcPr>
          <w:p w14:paraId="4DCC3765" w14:textId="77777777" w:rsidR="00062AEC" w:rsidRPr="002E4AFB" w:rsidRDefault="00062AEC" w:rsidP="00062AEC">
            <w:pPr>
              <w:ind w:firstLine="0"/>
              <w:jc w:val="center"/>
              <w:rPr>
                <w:color w:val="943634" w:themeColor="accent2" w:themeShade="BF"/>
              </w:rPr>
            </w:pPr>
            <w:r w:rsidRPr="002E4AFB">
              <w:rPr>
                <w:color w:val="943634" w:themeColor="accent2" w:themeShade="BF"/>
              </w:rPr>
              <w:t>28.9 kΩ</w:t>
            </w:r>
          </w:p>
        </w:tc>
        <w:tc>
          <w:tcPr>
            <w:tcW w:w="1466" w:type="dxa"/>
          </w:tcPr>
          <w:p w14:paraId="2E76011F"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1.1 kΩ</w:t>
            </w:r>
          </w:p>
        </w:tc>
        <w:tc>
          <w:tcPr>
            <w:tcW w:w="1884" w:type="dxa"/>
          </w:tcPr>
          <w:p w14:paraId="0015DD87"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8.2 %</w:t>
            </w:r>
          </w:p>
        </w:tc>
      </w:tr>
      <w:tr w:rsidR="00062AEC" w14:paraId="66D8932E" w14:textId="77777777" w:rsidTr="00062AEC">
        <w:tc>
          <w:tcPr>
            <w:tcW w:w="988" w:type="dxa"/>
            <w:vMerge/>
          </w:tcPr>
          <w:p w14:paraId="731D6B36" w14:textId="77777777" w:rsidR="00062AEC" w:rsidRDefault="00062AEC" w:rsidP="00062AEC">
            <w:pPr>
              <w:ind w:firstLine="0"/>
              <w:jc w:val="center"/>
              <w:rPr>
                <w:color w:val="000000" w:themeColor="text1"/>
              </w:rPr>
            </w:pPr>
          </w:p>
        </w:tc>
        <w:tc>
          <w:tcPr>
            <w:tcW w:w="918" w:type="dxa"/>
          </w:tcPr>
          <w:p w14:paraId="4AA6D999"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7DF69A78" w14:textId="77777777" w:rsidR="00062AEC" w:rsidRPr="002E4AFB" w:rsidRDefault="00062AEC" w:rsidP="00062AEC">
            <w:pPr>
              <w:ind w:firstLine="0"/>
              <w:jc w:val="center"/>
              <w:rPr>
                <w:color w:val="76923C" w:themeColor="accent3" w:themeShade="BF"/>
              </w:rPr>
            </w:pPr>
            <w:r w:rsidRPr="002E4AFB">
              <w:rPr>
                <w:color w:val="76923C" w:themeColor="accent3" w:themeShade="BF"/>
              </w:rPr>
              <w:t>45.2 kΩ</w:t>
            </w:r>
          </w:p>
        </w:tc>
        <w:tc>
          <w:tcPr>
            <w:tcW w:w="1373" w:type="dxa"/>
          </w:tcPr>
          <w:p w14:paraId="7890F044" w14:textId="77777777" w:rsidR="00062AEC" w:rsidRPr="002E4AFB" w:rsidRDefault="00062AEC" w:rsidP="00062AEC">
            <w:pPr>
              <w:ind w:firstLine="0"/>
              <w:jc w:val="center"/>
              <w:rPr>
                <w:color w:val="76923C" w:themeColor="accent3" w:themeShade="BF"/>
              </w:rPr>
            </w:pPr>
            <w:r w:rsidRPr="002E4AFB">
              <w:rPr>
                <w:color w:val="76923C" w:themeColor="accent3" w:themeShade="BF"/>
              </w:rPr>
              <w:t>44.5 kΩ</w:t>
            </w:r>
          </w:p>
        </w:tc>
        <w:tc>
          <w:tcPr>
            <w:tcW w:w="1492" w:type="dxa"/>
          </w:tcPr>
          <w:p w14:paraId="6B5E5883" w14:textId="77777777" w:rsidR="00062AEC" w:rsidRPr="002E4AFB" w:rsidRDefault="00062AEC" w:rsidP="00062AEC">
            <w:pPr>
              <w:ind w:firstLine="0"/>
              <w:jc w:val="center"/>
              <w:rPr>
                <w:color w:val="76923C" w:themeColor="accent3" w:themeShade="BF"/>
              </w:rPr>
            </w:pPr>
            <w:r w:rsidRPr="002E4AFB">
              <w:rPr>
                <w:color w:val="76923C" w:themeColor="accent3" w:themeShade="BF"/>
              </w:rPr>
              <w:t>44.3 kΩ</w:t>
            </w:r>
          </w:p>
        </w:tc>
        <w:tc>
          <w:tcPr>
            <w:tcW w:w="1466" w:type="dxa"/>
          </w:tcPr>
          <w:p w14:paraId="1D768484"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4.7 kΩ</w:t>
            </w:r>
          </w:p>
        </w:tc>
        <w:tc>
          <w:tcPr>
            <w:tcW w:w="1884" w:type="dxa"/>
          </w:tcPr>
          <w:p w14:paraId="66C67738"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0.9 %</w:t>
            </w:r>
          </w:p>
        </w:tc>
      </w:tr>
      <w:tr w:rsidR="00062AEC" w14:paraId="17F891BF" w14:textId="77777777" w:rsidTr="00062AEC">
        <w:tc>
          <w:tcPr>
            <w:tcW w:w="988" w:type="dxa"/>
            <w:vMerge w:val="restart"/>
          </w:tcPr>
          <w:p w14:paraId="1D9344DF" w14:textId="77777777" w:rsidR="00062AEC" w:rsidRDefault="00062AEC" w:rsidP="00062AEC">
            <w:pPr>
              <w:ind w:firstLine="0"/>
              <w:jc w:val="center"/>
              <w:rPr>
                <w:color w:val="000000" w:themeColor="text1"/>
              </w:rPr>
            </w:pPr>
          </w:p>
          <w:p w14:paraId="35C5EDD6" w14:textId="77777777" w:rsidR="00062AEC" w:rsidRDefault="00062AEC" w:rsidP="00062AEC">
            <w:pPr>
              <w:ind w:firstLine="0"/>
              <w:jc w:val="center"/>
              <w:rPr>
                <w:color w:val="000000" w:themeColor="text1"/>
              </w:rPr>
            </w:pPr>
            <w:r>
              <w:rPr>
                <w:color w:val="000000" w:themeColor="text1"/>
              </w:rPr>
              <w:t xml:space="preserve">300 </w:t>
            </w:r>
            <w:proofErr w:type="spellStart"/>
            <w:r>
              <w:rPr>
                <w:color w:val="000000" w:themeColor="text1"/>
              </w:rPr>
              <w:t>us</w:t>
            </w:r>
            <w:proofErr w:type="spellEnd"/>
          </w:p>
        </w:tc>
        <w:tc>
          <w:tcPr>
            <w:tcW w:w="918" w:type="dxa"/>
          </w:tcPr>
          <w:p w14:paraId="054207E2" w14:textId="77777777" w:rsidR="00062AEC" w:rsidRPr="002E4AFB" w:rsidRDefault="00062AEC" w:rsidP="00062AEC">
            <w:pPr>
              <w:ind w:firstLine="0"/>
              <w:jc w:val="center"/>
              <w:rPr>
                <w:color w:val="0070C0"/>
              </w:rPr>
            </w:pPr>
            <w:r w:rsidRPr="002E4AFB">
              <w:rPr>
                <w:color w:val="0070C0"/>
              </w:rPr>
              <w:t>16 %</w:t>
            </w:r>
          </w:p>
        </w:tc>
        <w:tc>
          <w:tcPr>
            <w:tcW w:w="1372" w:type="dxa"/>
          </w:tcPr>
          <w:p w14:paraId="5135141C" w14:textId="77777777" w:rsidR="00062AEC" w:rsidRPr="002E4AFB" w:rsidRDefault="00062AEC" w:rsidP="00062AEC">
            <w:pPr>
              <w:ind w:firstLine="0"/>
              <w:jc w:val="center"/>
              <w:rPr>
                <w:color w:val="0070C0"/>
              </w:rPr>
            </w:pPr>
            <w:r w:rsidRPr="002E4AFB">
              <w:rPr>
                <w:color w:val="0070C0"/>
              </w:rPr>
              <w:t>20 kΩ</w:t>
            </w:r>
          </w:p>
        </w:tc>
        <w:tc>
          <w:tcPr>
            <w:tcW w:w="1373" w:type="dxa"/>
          </w:tcPr>
          <w:p w14:paraId="7C515A0C" w14:textId="77777777" w:rsidR="00062AEC" w:rsidRPr="002E4AFB" w:rsidRDefault="00062AEC" w:rsidP="00062AEC">
            <w:pPr>
              <w:ind w:firstLine="0"/>
              <w:jc w:val="center"/>
              <w:rPr>
                <w:color w:val="0070C0"/>
              </w:rPr>
            </w:pPr>
            <w:r w:rsidRPr="002E4AFB">
              <w:rPr>
                <w:color w:val="0070C0"/>
              </w:rPr>
              <w:t>18.3 kΩ</w:t>
            </w:r>
          </w:p>
        </w:tc>
        <w:tc>
          <w:tcPr>
            <w:tcW w:w="1492" w:type="dxa"/>
          </w:tcPr>
          <w:p w14:paraId="57F8836E" w14:textId="77777777" w:rsidR="00062AEC" w:rsidRPr="002E4AFB" w:rsidRDefault="00062AEC" w:rsidP="00062AEC">
            <w:pPr>
              <w:ind w:firstLine="0"/>
              <w:jc w:val="center"/>
              <w:rPr>
                <w:color w:val="0070C0"/>
              </w:rPr>
            </w:pPr>
            <w:r w:rsidRPr="002E4AFB">
              <w:rPr>
                <w:color w:val="0070C0"/>
              </w:rPr>
              <w:t>18.3 kΩ</w:t>
            </w:r>
          </w:p>
        </w:tc>
        <w:tc>
          <w:tcPr>
            <w:tcW w:w="1466" w:type="dxa"/>
          </w:tcPr>
          <w:p w14:paraId="73D70393" w14:textId="77777777" w:rsidR="00062AEC" w:rsidRPr="002E4AFB" w:rsidRDefault="00062AEC" w:rsidP="00062AEC">
            <w:pPr>
              <w:ind w:firstLine="0"/>
              <w:jc w:val="center"/>
              <w:rPr>
                <w:b/>
                <w:i/>
                <w:color w:val="0070C0"/>
              </w:rPr>
            </w:pPr>
            <w:r w:rsidRPr="002E4AFB">
              <w:rPr>
                <w:b/>
                <w:i/>
                <w:color w:val="0070C0"/>
              </w:rPr>
              <w:t>18.9 kΩ</w:t>
            </w:r>
          </w:p>
        </w:tc>
        <w:tc>
          <w:tcPr>
            <w:tcW w:w="1884" w:type="dxa"/>
          </w:tcPr>
          <w:p w14:paraId="1AB11ED5" w14:textId="77777777" w:rsidR="00062AEC" w:rsidRPr="002E4AFB" w:rsidRDefault="00062AEC" w:rsidP="00062AEC">
            <w:pPr>
              <w:ind w:firstLine="0"/>
              <w:jc w:val="center"/>
              <w:rPr>
                <w:b/>
                <w:i/>
                <w:color w:val="0070C0"/>
              </w:rPr>
            </w:pPr>
            <w:r w:rsidRPr="002E4AFB">
              <w:rPr>
                <w:b/>
                <w:i/>
                <w:color w:val="0070C0"/>
              </w:rPr>
              <w:t>4.2 %</w:t>
            </w:r>
          </w:p>
        </w:tc>
      </w:tr>
      <w:tr w:rsidR="00062AEC" w14:paraId="4848CF95" w14:textId="77777777" w:rsidTr="00062AEC">
        <w:tc>
          <w:tcPr>
            <w:tcW w:w="988" w:type="dxa"/>
            <w:vMerge/>
          </w:tcPr>
          <w:p w14:paraId="35FC00FD" w14:textId="77777777" w:rsidR="00062AEC" w:rsidRDefault="00062AEC" w:rsidP="00062AEC">
            <w:pPr>
              <w:ind w:firstLine="0"/>
              <w:jc w:val="center"/>
              <w:rPr>
                <w:color w:val="000000" w:themeColor="text1"/>
              </w:rPr>
            </w:pPr>
          </w:p>
        </w:tc>
        <w:tc>
          <w:tcPr>
            <w:tcW w:w="918" w:type="dxa"/>
          </w:tcPr>
          <w:p w14:paraId="1FBEB105"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7199CEC0" w14:textId="77777777" w:rsidR="00062AEC" w:rsidRPr="002E4AFB" w:rsidRDefault="00062AEC" w:rsidP="00062AEC">
            <w:pPr>
              <w:ind w:firstLine="0"/>
              <w:jc w:val="center"/>
              <w:rPr>
                <w:color w:val="943634" w:themeColor="accent2" w:themeShade="BF"/>
              </w:rPr>
            </w:pPr>
            <w:r w:rsidRPr="002E4AFB">
              <w:rPr>
                <w:color w:val="943634" w:themeColor="accent2" w:themeShade="BF"/>
              </w:rPr>
              <w:t>26.8 kΩ</w:t>
            </w:r>
          </w:p>
        </w:tc>
        <w:tc>
          <w:tcPr>
            <w:tcW w:w="1373" w:type="dxa"/>
          </w:tcPr>
          <w:p w14:paraId="349D95F6" w14:textId="77777777" w:rsidR="00062AEC" w:rsidRPr="002E4AFB" w:rsidRDefault="00062AEC" w:rsidP="00062AEC">
            <w:pPr>
              <w:ind w:firstLine="0"/>
              <w:jc w:val="center"/>
              <w:rPr>
                <w:color w:val="943634" w:themeColor="accent2" w:themeShade="BF"/>
              </w:rPr>
            </w:pPr>
            <w:r w:rsidRPr="002E4AFB">
              <w:rPr>
                <w:color w:val="943634" w:themeColor="accent2" w:themeShade="BF"/>
              </w:rPr>
              <w:t>24.6 kΩ</w:t>
            </w:r>
          </w:p>
        </w:tc>
        <w:tc>
          <w:tcPr>
            <w:tcW w:w="1492" w:type="dxa"/>
          </w:tcPr>
          <w:p w14:paraId="1C8EBBBC" w14:textId="77777777" w:rsidR="00062AEC" w:rsidRPr="002E4AFB" w:rsidRDefault="00062AEC" w:rsidP="00062AEC">
            <w:pPr>
              <w:ind w:firstLine="0"/>
              <w:jc w:val="center"/>
              <w:rPr>
                <w:color w:val="943634" w:themeColor="accent2" w:themeShade="BF"/>
              </w:rPr>
            </w:pPr>
            <w:r w:rsidRPr="002E4AFB">
              <w:rPr>
                <w:color w:val="943634" w:themeColor="accent2" w:themeShade="BF"/>
              </w:rPr>
              <w:t>24.9 kΩ</w:t>
            </w:r>
          </w:p>
        </w:tc>
        <w:tc>
          <w:tcPr>
            <w:tcW w:w="1466" w:type="dxa"/>
          </w:tcPr>
          <w:p w14:paraId="2AC4EC12"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25.4 kΩ</w:t>
            </w:r>
          </w:p>
        </w:tc>
        <w:tc>
          <w:tcPr>
            <w:tcW w:w="1884" w:type="dxa"/>
          </w:tcPr>
          <w:p w14:paraId="5FA14109"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8 %</w:t>
            </w:r>
          </w:p>
        </w:tc>
      </w:tr>
      <w:tr w:rsidR="00062AEC" w14:paraId="54E5677D" w14:textId="77777777" w:rsidTr="00062AEC">
        <w:trPr>
          <w:trHeight w:val="60"/>
        </w:trPr>
        <w:tc>
          <w:tcPr>
            <w:tcW w:w="988" w:type="dxa"/>
            <w:vMerge/>
          </w:tcPr>
          <w:p w14:paraId="2C5074C0" w14:textId="77777777" w:rsidR="00062AEC" w:rsidRDefault="00062AEC" w:rsidP="00062AEC">
            <w:pPr>
              <w:ind w:firstLine="0"/>
              <w:jc w:val="center"/>
              <w:rPr>
                <w:color w:val="000000" w:themeColor="text1"/>
              </w:rPr>
            </w:pPr>
          </w:p>
        </w:tc>
        <w:tc>
          <w:tcPr>
            <w:tcW w:w="918" w:type="dxa"/>
          </w:tcPr>
          <w:p w14:paraId="259BB9A0"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622CFABA"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373" w:type="dxa"/>
          </w:tcPr>
          <w:p w14:paraId="729B95F9"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492" w:type="dxa"/>
          </w:tcPr>
          <w:p w14:paraId="55D55A95"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466" w:type="dxa"/>
          </w:tcPr>
          <w:p w14:paraId="7500D9F9"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3 kΩ</w:t>
            </w:r>
          </w:p>
        </w:tc>
        <w:tc>
          <w:tcPr>
            <w:tcW w:w="1884" w:type="dxa"/>
          </w:tcPr>
          <w:p w14:paraId="3CB7091D"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0 %</w:t>
            </w:r>
          </w:p>
        </w:tc>
      </w:tr>
    </w:tbl>
    <w:p w14:paraId="5F421543" w14:textId="4A62D14C" w:rsidR="00256BD1" w:rsidRPr="00256BD1" w:rsidRDefault="00256BD1" w:rsidP="00256BD1">
      <w:pPr>
        <w:pStyle w:val="Descripcin"/>
        <w:keepNext/>
        <w:ind w:firstLine="0"/>
        <w:jc w:val="center"/>
        <w:rPr>
          <w:i w:val="0"/>
          <w:color w:val="000000" w:themeColor="text1"/>
          <w:sz w:val="22"/>
        </w:rPr>
      </w:pPr>
      <w:r w:rsidRPr="00256BD1">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0</w:t>
      </w:r>
      <w:r w:rsidR="00176E96">
        <w:rPr>
          <w:color w:val="000000" w:themeColor="text1"/>
          <w:sz w:val="22"/>
        </w:rPr>
        <w:fldChar w:fldCharType="end"/>
      </w:r>
      <w:bookmarkEnd w:id="520"/>
      <w:r w:rsidRPr="00256BD1">
        <w:rPr>
          <w:color w:val="000000" w:themeColor="text1"/>
          <w:sz w:val="22"/>
        </w:rPr>
        <w:t>:</w:t>
      </w:r>
      <w:r w:rsidRPr="00256BD1">
        <w:rPr>
          <w:i w:val="0"/>
          <w:color w:val="000000" w:themeColor="text1"/>
          <w:sz w:val="22"/>
        </w:rPr>
        <w:t xml:space="preserve"> Valores de resistencia de calibración de </w:t>
      </w:r>
      <w:proofErr w:type="spellStart"/>
      <w:r w:rsidRPr="00062AEC">
        <w:rPr>
          <w:color w:val="000000" w:themeColor="text1"/>
          <w:sz w:val="22"/>
        </w:rPr>
        <w:t>Ipos</w:t>
      </w:r>
      <w:proofErr w:type="spellEnd"/>
      <w:r w:rsidRPr="00256BD1">
        <w:rPr>
          <w:i w:val="0"/>
          <w:color w:val="000000" w:themeColor="text1"/>
          <w:sz w:val="22"/>
        </w:rPr>
        <w:t xml:space="preserve"> para los distintos regímenes de funcionamiento a lo largo del ensayo (Fuente: elaboración propia).</w:t>
      </w:r>
      <w:bookmarkEnd w:id="519"/>
    </w:p>
    <w:p w14:paraId="3E6EB985" w14:textId="77777777" w:rsidR="000765AE" w:rsidRPr="00062AEC" w:rsidRDefault="000765AE" w:rsidP="000765AE">
      <w:pPr>
        <w:ind w:firstLine="0"/>
        <w:rPr>
          <w:color w:val="000000" w:themeColor="text1"/>
          <w:sz w:val="14"/>
        </w:rPr>
      </w:pPr>
    </w:p>
    <w:p w14:paraId="5544313E" w14:textId="6EF32295" w:rsidR="00062AEC" w:rsidRDefault="00062AEC" w:rsidP="00062AEC">
      <w:pPr>
        <w:rPr>
          <w:color w:val="000000" w:themeColor="text1"/>
        </w:rPr>
      </w:pPr>
      <w:r>
        <w:rPr>
          <w:color w:val="000000" w:themeColor="text1"/>
        </w:rPr>
        <w:t>Puede apreciarse como, en ningún caso la varianza se eleva fuera del 10 %, de hecho sólo en un caso supera el 5 %, y los valores de resistencias se mantienen relativamente en un valor cercano. Sin embargo estas variaciones hace necesaria la posibilidad de ajustar mediante RV1 el valor total de la resistencia de emisor de Q3 a fin de garantizar el valor medio nulo y el valor de RV1 debe se</w:t>
      </w:r>
      <w:r w:rsidR="00FF4E25">
        <w:rPr>
          <w:color w:val="000000" w:themeColor="text1"/>
        </w:rPr>
        <w:t>r</w:t>
      </w:r>
      <w:r>
        <w:rPr>
          <w:color w:val="000000" w:themeColor="text1"/>
        </w:rPr>
        <w:t xml:space="preserve"> capaz de comp</w:t>
      </w:r>
      <w:r w:rsidR="00FF4E25">
        <w:rPr>
          <w:color w:val="000000" w:themeColor="text1"/>
        </w:rPr>
        <w:t>ensar el caso de mayor varianza, el cual result</w:t>
      </w:r>
      <w:r w:rsidR="000635B2">
        <w:rPr>
          <w:color w:val="000000" w:themeColor="text1"/>
        </w:rPr>
        <w:t>ó de;</w:t>
      </w:r>
      <w:r w:rsidR="00FF4E25">
        <w:rPr>
          <w:color w:val="000000" w:themeColor="text1"/>
        </w:rPr>
        <w:t xml:space="preserve"> 8.2 % * 31.1 k</w:t>
      </w:r>
      <w:r w:rsidR="00FF4E25" w:rsidRPr="00FF4E25">
        <w:rPr>
          <w:color w:val="000000" w:themeColor="text1"/>
        </w:rPr>
        <w:t>Ω</w:t>
      </w:r>
      <w:r w:rsidR="00FF4E25">
        <w:rPr>
          <w:color w:val="000000" w:themeColor="text1"/>
        </w:rPr>
        <w:t xml:space="preserve"> </w:t>
      </w:r>
      <w:r w:rsidR="00FF4E25">
        <w:rPr>
          <w:rFonts w:ascii="Cambria Math" w:hAnsi="Cambria Math"/>
          <w:color w:val="000000" w:themeColor="text1"/>
        </w:rPr>
        <w:t>≌</w:t>
      </w:r>
      <w:r w:rsidR="00FF4E25">
        <w:rPr>
          <w:color w:val="000000" w:themeColor="text1"/>
        </w:rPr>
        <w:t xml:space="preserve"> 2.550 </w:t>
      </w:r>
      <w:r w:rsidR="00FF4E25" w:rsidRPr="00FF4E25">
        <w:rPr>
          <w:color w:val="000000" w:themeColor="text1"/>
        </w:rPr>
        <w:t>Ω</w:t>
      </w:r>
      <w:r w:rsidR="000635B2">
        <w:rPr>
          <w:color w:val="000000" w:themeColor="text1"/>
        </w:rPr>
        <w:t>,</w:t>
      </w:r>
      <w:r w:rsidR="00FF4E25">
        <w:rPr>
          <w:color w:val="000000" w:themeColor="text1"/>
        </w:rPr>
        <w:t xml:space="preserve"> más las diferencias con los valores comerciales de R15, R5 y R17, por lo cual se adoptó RV1</w:t>
      </w:r>
      <w:r w:rsidR="00FF4E25" w:rsidRPr="00FF4E25">
        <w:rPr>
          <w:color w:val="000000" w:themeColor="text1"/>
          <w:vertAlign w:val="subscript"/>
        </w:rPr>
        <w:t>max</w:t>
      </w:r>
      <w:r w:rsidR="00FF4E25">
        <w:rPr>
          <w:color w:val="000000" w:themeColor="text1"/>
        </w:rPr>
        <w:t xml:space="preserve">  = 10 k</w:t>
      </w:r>
      <w:r w:rsidR="00FF4E25" w:rsidRPr="00FF4E25">
        <w:rPr>
          <w:color w:val="000000" w:themeColor="text1"/>
        </w:rPr>
        <w:t>Ω</w:t>
      </w:r>
      <w:r w:rsidR="00FF4E25">
        <w:rPr>
          <w:color w:val="000000" w:themeColor="text1"/>
        </w:rPr>
        <w:t>.</w:t>
      </w:r>
    </w:p>
    <w:p w14:paraId="2A123818" w14:textId="27EBBF58" w:rsidR="00FF4E25" w:rsidRPr="000765AE" w:rsidRDefault="00FF4E25" w:rsidP="00062AEC">
      <w:pPr>
        <w:rPr>
          <w:color w:val="000000" w:themeColor="text1"/>
        </w:rPr>
      </w:pPr>
      <w:r w:rsidRPr="00FF4E25">
        <w:rPr>
          <w:noProof/>
          <w:lang w:val="es-AR"/>
        </w:rPr>
        <mc:AlternateContent>
          <mc:Choice Requires="wpg">
            <w:drawing>
              <wp:anchor distT="0" distB="0" distL="114300" distR="114300" simplePos="0" relativeHeight="252018688" behindDoc="0" locked="0" layoutInCell="1" allowOverlap="1" wp14:anchorId="371A0D72" wp14:editId="3B634536">
                <wp:simplePos x="0" y="0"/>
                <wp:positionH relativeFrom="margin">
                  <wp:align>center</wp:align>
                </wp:positionH>
                <wp:positionV relativeFrom="paragraph">
                  <wp:posOffset>543449</wp:posOffset>
                </wp:positionV>
                <wp:extent cx="4460240" cy="2738120"/>
                <wp:effectExtent l="0" t="19050" r="0" b="5080"/>
                <wp:wrapNone/>
                <wp:docPr id="438" name="Grupo 438"/>
                <wp:cNvGraphicFramePr/>
                <a:graphic xmlns:a="http://schemas.openxmlformats.org/drawingml/2006/main">
                  <a:graphicData uri="http://schemas.microsoft.com/office/word/2010/wordprocessingGroup">
                    <wpg:wgp>
                      <wpg:cNvGrpSpPr/>
                      <wpg:grpSpPr>
                        <a:xfrm>
                          <a:off x="0" y="0"/>
                          <a:ext cx="4460240" cy="2738120"/>
                          <a:chOff x="0" y="0"/>
                          <a:chExt cx="4460240" cy="2738120"/>
                        </a:xfrm>
                      </wpg:grpSpPr>
                      <pic:pic xmlns:pic="http://schemas.openxmlformats.org/drawingml/2006/picture">
                        <pic:nvPicPr>
                          <pic:cNvPr id="436" name="Imagen 436"/>
                          <pic:cNvPicPr>
                            <a:picLocks noChangeAspect="1"/>
                          </pic:cNvPicPr>
                        </pic:nvPicPr>
                        <pic:blipFill>
                          <a:blip r:embed="rId246">
                            <a:extLst>
                              <a:ext uri="{28A0092B-C50C-407E-A947-70E740481C1C}">
                                <a14:useLocalDpi xmlns:a14="http://schemas.microsoft.com/office/drawing/2010/main" val="0"/>
                              </a:ext>
                            </a:extLst>
                          </a:blip>
                          <a:srcRect/>
                          <a:stretch>
                            <a:fillRect/>
                          </a:stretch>
                        </pic:blipFill>
                        <pic:spPr bwMode="auto">
                          <a:xfrm>
                            <a:off x="230588" y="0"/>
                            <a:ext cx="4070985" cy="2245360"/>
                          </a:xfrm>
                          <a:prstGeom prst="rect">
                            <a:avLst/>
                          </a:prstGeom>
                          <a:noFill/>
                          <a:ln>
                            <a:solidFill>
                              <a:schemeClr val="tx1"/>
                            </a:solidFill>
                          </a:ln>
                        </pic:spPr>
                      </pic:pic>
                      <wps:wsp>
                        <wps:cNvPr id="437" name="Cuadro de texto 437"/>
                        <wps:cNvSpPr txBox="1"/>
                        <wps:spPr>
                          <a:xfrm>
                            <a:off x="0" y="2289810"/>
                            <a:ext cx="4460240" cy="448310"/>
                          </a:xfrm>
                          <a:prstGeom prst="rect">
                            <a:avLst/>
                          </a:prstGeom>
                          <a:solidFill>
                            <a:prstClr val="white"/>
                          </a:solidFill>
                          <a:ln>
                            <a:noFill/>
                          </a:ln>
                          <a:effectLst/>
                        </wps:spPr>
                        <wps:txbx>
                          <w:txbxContent>
                            <w:p w14:paraId="025B2668" w14:textId="561BABD9" w:rsidR="00F73331" w:rsidRPr="008566E4" w:rsidRDefault="00F73331" w:rsidP="008566E4">
                              <w:pPr>
                                <w:pStyle w:val="Descripcin"/>
                                <w:ind w:firstLine="0"/>
                                <w:jc w:val="center"/>
                                <w:rPr>
                                  <w:i w:val="0"/>
                                  <w:noProof/>
                                  <w:color w:val="000000" w:themeColor="text1"/>
                                  <w:sz w:val="32"/>
                                  <w:szCs w:val="24"/>
                                </w:rPr>
                              </w:pPr>
                              <w:bookmarkStart w:id="521" w:name="_Ref185668478"/>
                              <w:bookmarkStart w:id="522" w:name="_Ref185668482"/>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522"/>
                              <w:r w:rsidRPr="008566E4">
                                <w:rPr>
                                  <w:color w:val="000000" w:themeColor="text1"/>
                                  <w:sz w:val="22"/>
                                </w:rPr>
                                <w:t>:</w:t>
                              </w:r>
                              <w:r w:rsidRPr="008566E4">
                                <w:rPr>
                                  <w:i w:val="0"/>
                                  <w:color w:val="000000" w:themeColor="text1"/>
                                  <w:sz w:val="22"/>
                                </w:rPr>
                                <w:t xml:space="preserve"> Promedio con desviación de las corrientes anódicas (entrantes) para los tres valores de carga (Fuente: elaboración propia).</w:t>
                              </w:r>
                              <w:bookmarkEnd w:id="5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1A0D72" id="Grupo 438" o:spid="_x0000_s1173" style="position:absolute;left:0;text-align:left;margin-left:0;margin-top:42.8pt;width:351.2pt;height:215.6pt;z-index:252018688;mso-position-horizontal:center;mso-position-horizontal-relative:margin" coordsize="44602,27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">
                <v:shape id="Imagen 436" o:spid="_x0000_s1174" type="#_x0000_t75" style="position:absolute;left:2305;width:40710;height:22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40XvEAAAA3AAAAA8AAABkcnMvZG93bnJldi54bWxEj9FqAjEURN8L/YdwBd9q1iq2rkYRQeyD&#10;FWr9gMvm7mZxc7MkWV3/vhGEPg4zc4ZZrnvbiCv5UDtWMB5lIIgLp2uuFJx/d2+fIEJE1tg4JgV3&#10;CrBevb4sMdfuxj90PcVKJAiHHBWYGNtcylAYshhGriVOXum8xZikr6T2eEtw28j3LJtJizWnBYMt&#10;bQ0Vl1NnFfjLcXP8Lrs99/NJ92EOsdzJuVLDQb9ZgIjUx//ws/2lFUwnM3icSUdA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40XvEAAAA3AAAAA8AAAAAAAAAAAAAAAAA&#10;nwIAAGRycy9kb3ducmV2LnhtbFBLBQYAAAAABAAEAPcAAACQAwAAAAA=&#10;" stroked="t" strokecolor="black [3213]">
                  <v:imagedata r:id="rId247" o:title=""/>
                  <v:path arrowok="t"/>
                </v:shape>
                <v:shape id="Cuadro de texto 437" o:spid="_x0000_s1175" type="#_x0000_t202" style="position:absolute;top:22898;width:4460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14:paraId="025B2668" w14:textId="561BABD9" w:rsidR="00F73331" w:rsidRPr="008566E4" w:rsidRDefault="00F73331" w:rsidP="008566E4">
                        <w:pPr>
                          <w:pStyle w:val="Descripcin"/>
                          <w:ind w:firstLine="0"/>
                          <w:jc w:val="center"/>
                          <w:rPr>
                            <w:i w:val="0"/>
                            <w:noProof/>
                            <w:color w:val="000000" w:themeColor="text1"/>
                            <w:sz w:val="32"/>
                            <w:szCs w:val="24"/>
                          </w:rPr>
                        </w:pPr>
                        <w:bookmarkStart w:id="523" w:name="_Ref185668478"/>
                        <w:bookmarkStart w:id="524" w:name="_Ref185668482"/>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524"/>
                        <w:r w:rsidRPr="008566E4">
                          <w:rPr>
                            <w:color w:val="000000" w:themeColor="text1"/>
                            <w:sz w:val="22"/>
                          </w:rPr>
                          <w:t>:</w:t>
                        </w:r>
                        <w:r w:rsidRPr="008566E4">
                          <w:rPr>
                            <w:i w:val="0"/>
                            <w:color w:val="000000" w:themeColor="text1"/>
                            <w:sz w:val="22"/>
                          </w:rPr>
                          <w:t xml:space="preserve"> Promedio con desviación de las corrientes anódicas (entrantes) para los tres valores de carga (Fuente: elaboración propia).</w:t>
                        </w:r>
                        <w:bookmarkEnd w:id="523"/>
                      </w:p>
                    </w:txbxContent>
                  </v:textbox>
                </v:shape>
                <w10:wrap anchorx="margin"/>
              </v:group>
            </w:pict>
          </mc:Fallback>
        </mc:AlternateContent>
      </w:r>
      <w:r w:rsidRPr="00FF4E25">
        <w:rPr>
          <w:color w:val="000000" w:themeColor="text1"/>
        </w:rPr>
        <w:t xml:space="preserve">En la </w:t>
      </w:r>
      <w:r w:rsidRPr="00FF4E25">
        <w:rPr>
          <w:color w:val="000000" w:themeColor="text1"/>
        </w:rPr>
        <w:fldChar w:fldCharType="begin"/>
      </w:r>
      <w:r w:rsidRPr="00FF4E25">
        <w:rPr>
          <w:color w:val="000000" w:themeColor="text1"/>
        </w:rPr>
        <w:instrText xml:space="preserve"> REF _Ref185668482 \h </w:instrText>
      </w:r>
      <w:r w:rsidRPr="00FF4E25">
        <w:rPr>
          <w:color w:val="000000" w:themeColor="text1"/>
        </w:rPr>
      </w:r>
      <w:r>
        <w:rPr>
          <w:color w:val="000000" w:themeColor="text1"/>
        </w:rPr>
        <w:instrText xml:space="preserve"> \* MERGEFORMAT </w:instrText>
      </w:r>
      <w:r w:rsidRPr="00FF4E25">
        <w:rPr>
          <w:color w:val="000000" w:themeColor="text1"/>
        </w:rPr>
        <w:fldChar w:fldCharType="separate"/>
      </w:r>
      <w:r w:rsidRPr="00FF4E25">
        <w:rPr>
          <w:color w:val="000000" w:themeColor="text1"/>
        </w:rPr>
        <w:t xml:space="preserve">Fig. </w:t>
      </w:r>
      <w:r w:rsidRPr="00FF4E25">
        <w:rPr>
          <w:color w:val="0070C0"/>
          <w:u w:val="single"/>
        </w:rPr>
        <w:t>(</w:t>
      </w:r>
      <w:r w:rsidRPr="00FF4E25">
        <w:rPr>
          <w:noProof/>
          <w:color w:val="0070C0"/>
          <w:u w:val="single"/>
        </w:rPr>
        <w:t>3</w:t>
      </w:r>
      <w:r w:rsidRPr="00FF4E25">
        <w:rPr>
          <w:color w:val="0070C0"/>
          <w:u w:val="single"/>
        </w:rPr>
        <w:noBreakHyphen/>
      </w:r>
      <w:r w:rsidRPr="00FF4E25">
        <w:rPr>
          <w:noProof/>
          <w:color w:val="0070C0"/>
          <w:u w:val="single"/>
        </w:rPr>
        <w:t>24</w:t>
      </w:r>
      <w:r w:rsidRPr="00FF4E25">
        <w:rPr>
          <w:color w:val="000000" w:themeColor="text1"/>
        </w:rPr>
        <w:fldChar w:fldCharType="end"/>
      </w:r>
      <w:r w:rsidRPr="00FF4E25">
        <w:rPr>
          <w:color w:val="0070C0"/>
          <w:u w:val="single"/>
        </w:rPr>
        <w:t>)</w:t>
      </w:r>
      <w:r>
        <w:rPr>
          <w:color w:val="000000" w:themeColor="text1"/>
        </w:rPr>
        <w:t xml:space="preserve"> se presentan los resultado </w:t>
      </w:r>
      <w:r w:rsidR="00FF2F11">
        <w:rPr>
          <w:color w:val="000000" w:themeColor="text1"/>
        </w:rPr>
        <w:t xml:space="preserve">generales </w:t>
      </w:r>
      <w:r>
        <w:rPr>
          <w:color w:val="000000" w:themeColor="text1"/>
        </w:rPr>
        <w:t xml:space="preserve">obtenidos </w:t>
      </w:r>
      <w:r w:rsidR="00FF2F11">
        <w:rPr>
          <w:color w:val="000000" w:themeColor="text1"/>
        </w:rPr>
        <w:t>del promedio de las respuestas para cada CT</w:t>
      </w:r>
      <w:r>
        <w:rPr>
          <w:color w:val="000000" w:themeColor="text1"/>
        </w:rPr>
        <w:t>, con las ecuaciones de ajuste lineal correspondientes.</w:t>
      </w:r>
    </w:p>
    <w:p w14:paraId="44E77746" w14:textId="0EA5AF31" w:rsidR="006118A0" w:rsidRDefault="006118A0" w:rsidP="00690854">
      <w:pPr>
        <w:ind w:firstLine="0"/>
      </w:pPr>
    </w:p>
    <w:p w14:paraId="152E49A0" w14:textId="6A85F19E" w:rsidR="00690854" w:rsidRDefault="00690854" w:rsidP="00690854">
      <w:pPr>
        <w:ind w:firstLine="0"/>
      </w:pPr>
    </w:p>
    <w:p w14:paraId="6D085207" w14:textId="5FE1A49A" w:rsidR="008566E4" w:rsidRDefault="008566E4" w:rsidP="00690854">
      <w:pPr>
        <w:ind w:firstLine="0"/>
      </w:pPr>
    </w:p>
    <w:p w14:paraId="733FD671" w14:textId="77777777" w:rsidR="008566E4" w:rsidRDefault="008566E4" w:rsidP="00690854">
      <w:pPr>
        <w:ind w:firstLine="0"/>
      </w:pPr>
    </w:p>
    <w:p w14:paraId="7312AFA6" w14:textId="6E44897F" w:rsidR="008566E4" w:rsidRDefault="008566E4" w:rsidP="00690854">
      <w:pPr>
        <w:ind w:firstLine="0"/>
      </w:pPr>
    </w:p>
    <w:p w14:paraId="2EE96439" w14:textId="77777777" w:rsidR="008566E4" w:rsidRDefault="008566E4" w:rsidP="00690854">
      <w:pPr>
        <w:ind w:firstLine="0"/>
      </w:pPr>
    </w:p>
    <w:p w14:paraId="118B5934" w14:textId="77777777" w:rsidR="00690854" w:rsidRDefault="00690854" w:rsidP="00690854">
      <w:pPr>
        <w:ind w:firstLine="0"/>
      </w:pPr>
    </w:p>
    <w:p w14:paraId="17B58079" w14:textId="25CB8650" w:rsidR="008566E4" w:rsidRDefault="008566E4" w:rsidP="00690854">
      <w:pPr>
        <w:ind w:firstLine="0"/>
      </w:pPr>
    </w:p>
    <w:p w14:paraId="5C5A7ED6" w14:textId="0FA41708" w:rsidR="00690854" w:rsidRDefault="00690854" w:rsidP="00690854">
      <w:pPr>
        <w:ind w:firstLine="0"/>
      </w:pPr>
    </w:p>
    <w:p w14:paraId="16C0C7FD" w14:textId="073BF138" w:rsidR="00690854" w:rsidRPr="00690854" w:rsidRDefault="00690854" w:rsidP="00690854">
      <w:pPr>
        <w:ind w:firstLine="0"/>
      </w:pPr>
    </w:p>
    <w:p w14:paraId="5D30C4BA" w14:textId="74E417BC" w:rsidR="00690854" w:rsidRDefault="00690854" w:rsidP="00690854">
      <w:pPr>
        <w:pStyle w:val="Ttulo4"/>
        <w:numPr>
          <w:ilvl w:val="3"/>
          <w:numId w:val="1"/>
        </w:numPr>
      </w:pPr>
      <w:r>
        <w:lastRenderedPageBreak/>
        <w:t>Análisis de la respuesta para corrientes catódicas</w:t>
      </w:r>
    </w:p>
    <w:p w14:paraId="52EC83D9" w14:textId="022FFB75" w:rsidR="00690854" w:rsidRDefault="00182B5E" w:rsidP="00690854">
      <w:r>
        <w:t>Tomando como referencia el inic</w:t>
      </w:r>
      <w:r w:rsidR="00687942">
        <w:t>io del desarrollo precedente, como</w:t>
      </w:r>
      <w:r>
        <w:t xml:space="preserve"> valor de referencia para la configuración de la amp</w:t>
      </w:r>
      <w:r w:rsidR="00687942">
        <w:t>litud de la corriente de salida</w:t>
      </w:r>
      <w:r>
        <w:t xml:space="preserve"> </w:t>
      </w:r>
      <w:r w:rsidR="00687942">
        <w:t>se tomó el</w:t>
      </w:r>
      <w:r>
        <w:t xml:space="preserve"> pico de corriente catódica </w:t>
      </w:r>
      <w:proofErr w:type="spellStart"/>
      <w:r w:rsidRPr="00182B5E">
        <w:rPr>
          <w:i/>
        </w:rPr>
        <w:t>Ineg</w:t>
      </w:r>
      <w:proofErr w:type="spellEnd"/>
      <w:r w:rsidR="00687942">
        <w:rPr>
          <w:i/>
        </w:rPr>
        <w:t>,</w:t>
      </w:r>
      <w:r w:rsidR="00687942">
        <w:t xml:space="preserve"> el</w:t>
      </w:r>
      <w:r>
        <w:t xml:space="preserve"> cual deber</w:t>
      </w:r>
      <w:r w:rsidR="00687942">
        <w:t>á estar determinado</w:t>
      </w:r>
      <w:r>
        <w:t xml:space="preserve"> para un valor de IDAC </w:t>
      </w:r>
      <w:r w:rsidR="00687942">
        <w:t>dado y debe</w:t>
      </w:r>
      <w:r>
        <w:t xml:space="preserve"> resultar invariante para distintos valores de cargas dentro del rango esperado, el cual se estableció entre </w:t>
      </w:r>
      <w:r w:rsidRPr="00182B5E">
        <w:t>50 kΩ y 100kΩ</w:t>
      </w:r>
      <w:r>
        <w:t>.</w:t>
      </w:r>
    </w:p>
    <w:p w14:paraId="355DE7EC" w14:textId="56854511" w:rsidR="00182B5E" w:rsidRPr="00182B5E" w:rsidRDefault="00755771" w:rsidP="00690854">
      <w:r>
        <w:rPr>
          <w:noProof/>
          <w:lang w:val="es-AR"/>
        </w:rPr>
        <mc:AlternateContent>
          <mc:Choice Requires="wpg">
            <w:drawing>
              <wp:anchor distT="0" distB="0" distL="114300" distR="114300" simplePos="0" relativeHeight="251985920" behindDoc="0" locked="0" layoutInCell="1" allowOverlap="1" wp14:anchorId="2BF93A87" wp14:editId="6A62EDB3">
                <wp:simplePos x="0" y="0"/>
                <wp:positionH relativeFrom="margin">
                  <wp:posOffset>814512</wp:posOffset>
                </wp:positionH>
                <wp:positionV relativeFrom="paragraph">
                  <wp:posOffset>1044106</wp:posOffset>
                </wp:positionV>
                <wp:extent cx="4497070" cy="2997641"/>
                <wp:effectExtent l="0" t="19050" r="0" b="0"/>
                <wp:wrapNone/>
                <wp:docPr id="414" name="Grupo 414"/>
                <wp:cNvGraphicFramePr/>
                <a:graphic xmlns:a="http://schemas.openxmlformats.org/drawingml/2006/main">
                  <a:graphicData uri="http://schemas.microsoft.com/office/word/2010/wordprocessingGroup">
                    <wpg:wgp>
                      <wpg:cNvGrpSpPr/>
                      <wpg:grpSpPr>
                        <a:xfrm>
                          <a:off x="0" y="0"/>
                          <a:ext cx="4497070" cy="2997641"/>
                          <a:chOff x="0" y="131544"/>
                          <a:chExt cx="4497070" cy="2997641"/>
                        </a:xfrm>
                      </wpg:grpSpPr>
                      <pic:pic xmlns:pic="http://schemas.openxmlformats.org/drawingml/2006/picture">
                        <pic:nvPicPr>
                          <pic:cNvPr id="392" name="Imagen 392"/>
                          <pic:cNvPicPr>
                            <a:picLocks noChangeAspect="1"/>
                          </pic:cNvPicPr>
                        </pic:nvPicPr>
                        <pic:blipFill>
                          <a:blip r:embed="rId248">
                            <a:extLst>
                              <a:ext uri="{28A0092B-C50C-407E-A947-70E740481C1C}">
                                <a14:useLocalDpi xmlns:a14="http://schemas.microsoft.com/office/drawing/2010/main" val="0"/>
                              </a:ext>
                            </a:extLst>
                          </a:blip>
                          <a:srcRect/>
                          <a:stretch>
                            <a:fillRect/>
                          </a:stretch>
                        </pic:blipFill>
                        <pic:spPr bwMode="auto">
                          <a:xfrm>
                            <a:off x="629633" y="131544"/>
                            <a:ext cx="3314214" cy="2436636"/>
                          </a:xfrm>
                          <a:prstGeom prst="rect">
                            <a:avLst/>
                          </a:prstGeom>
                          <a:noFill/>
                          <a:ln>
                            <a:solidFill>
                              <a:schemeClr val="tx1"/>
                            </a:solidFill>
                          </a:ln>
                        </pic:spPr>
                      </pic:pic>
                      <wps:wsp>
                        <wps:cNvPr id="413" name="Cuadro de texto 413"/>
                        <wps:cNvSpPr txBox="1"/>
                        <wps:spPr>
                          <a:xfrm>
                            <a:off x="0" y="2646925"/>
                            <a:ext cx="4497070" cy="482260"/>
                          </a:xfrm>
                          <a:prstGeom prst="rect">
                            <a:avLst/>
                          </a:prstGeom>
                          <a:solidFill>
                            <a:prstClr val="white"/>
                          </a:solidFill>
                          <a:ln>
                            <a:noFill/>
                          </a:ln>
                          <a:effectLst/>
                        </wps:spPr>
                        <wps:txbx>
                          <w:txbxContent>
                            <w:p w14:paraId="5A593396" w14:textId="05C15182" w:rsidR="00F73331" w:rsidRPr="00690854" w:rsidRDefault="00F73331" w:rsidP="00690854">
                              <w:pPr>
                                <w:pStyle w:val="Descripcin"/>
                                <w:ind w:firstLine="0"/>
                                <w:jc w:val="center"/>
                                <w:rPr>
                                  <w:i w:val="0"/>
                                  <w:noProof/>
                                  <w:color w:val="auto"/>
                                  <w:sz w:val="32"/>
                                  <w:szCs w:val="24"/>
                                </w:rPr>
                              </w:pPr>
                              <w:bookmarkStart w:id="525" w:name="_Ref18568644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5</w:t>
                              </w:r>
                              <w:r>
                                <w:rPr>
                                  <w:color w:val="auto"/>
                                  <w:sz w:val="22"/>
                                </w:rPr>
                                <w:fldChar w:fldCharType="end"/>
                              </w:r>
                              <w:bookmarkEnd w:id="525"/>
                              <w:r w:rsidRPr="00690854">
                                <w:rPr>
                                  <w:color w:val="auto"/>
                                  <w:sz w:val="22"/>
                                </w:rPr>
                                <w:t>:</w:t>
                              </w:r>
                              <w:r w:rsidRPr="00690854">
                                <w:rPr>
                                  <w:i w:val="0"/>
                                  <w:color w:val="auto"/>
                                  <w:sz w:val="22"/>
                                </w:rPr>
                                <w:t xml:space="preserve"> Promedio con desviación de las corrientes catódicas (salientes) para tres "</w:t>
                              </w:r>
                              <w:proofErr w:type="spellStart"/>
                              <w:r w:rsidRPr="00690854">
                                <w:rPr>
                                  <w:i w:val="0"/>
                                  <w:color w:val="auto"/>
                                  <w:sz w:val="22"/>
                                </w:rPr>
                                <w:t>Tneg</w:t>
                              </w:r>
                              <w:proofErr w:type="spellEnd"/>
                              <w:r w:rsidRPr="00690854">
                                <w:rPr>
                                  <w:i w:val="0"/>
                                  <w:color w:val="auto"/>
                                  <w:sz w:val="22"/>
                                </w:rPr>
                                <w:t>" distintos, sobre cada una de las cargas: 50 kΩ, 75 kΩ y 100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BF93A87" id="Grupo 414" o:spid="_x0000_s1176" style="position:absolute;left:0;text-align:left;margin-left:64.15pt;margin-top:82.2pt;width:354.1pt;height:236.05pt;z-index:251985920;mso-position-horizontal-relative:margin;mso-height-relative:margin" coordorigin=",1315" coordsize="44970,29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">
                <v:shape id="Imagen 392" o:spid="_x0000_s1177" type="#_x0000_t75" style="position:absolute;left:6296;top:1315;width:33142;height:243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phajFAAAA3AAAAA8AAABkcnMvZG93bnJldi54bWxEj0FrwkAUhO8F/8PyBC9FN1UoGl1Fq6W9&#10;eDCK52f2mQ1m34bsNsZ/7xYKPQ4z8w2zWHW2Ei01vnSs4G2UgCDOnS65UHA6fg6nIHxA1lg5JgUP&#10;8rBa9l4WmGp35wO1WShEhLBPUYEJoU6l9Lkhi37kauLoXV1jMUTZFFI3eI9wW8lxkrxLiyXHBYM1&#10;fRjKb9mPVfB1vuzJztozPTamDa/X3fZ02Sk16HfrOYhAXfgP/7W/tYLJbAy/Z+IRkM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aYWoxQAAANwAAAAPAAAAAAAAAAAAAAAA&#10;AJ8CAABkcnMvZG93bnJldi54bWxQSwUGAAAAAAQABAD3AAAAkQMAAAAA&#10;" stroked="t" strokecolor="black [3213]">
                  <v:imagedata r:id="rId249" o:title=""/>
                  <v:path arrowok="t"/>
                </v:shape>
                <v:shape id="Cuadro de texto 413" o:spid="_x0000_s1178" type="#_x0000_t202" style="position:absolute;top:26469;width:44970;height:4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dJcUA&#10;AADcAAAADwAAAGRycy9kb3ducmV2LnhtbESPzYvCMBTE7wv+D+EJe1nWVF1EukbxYwUP68EPPD+a&#10;Z1tsXkoSbf3vjSB4HGbmN8xk1ppK3Mj50rKCfi8BQZxZXXKu4HhYf49B+ICssbJMCu7kYTbtfEww&#10;1bbhHd32IRcRwj5FBUUIdSqlzwoy6Hu2Jo7e2TqDIUqXS+2wiXBTyUGSjKTBkuNCgTUtC8ou+6tR&#10;MFq5a7Pj5dfq+PeP2zofnBb3k1Kf3Xb+CyJQG97hV3ujFfz0h/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h0lxQAAANwAAAAPAAAAAAAAAAAAAAAAAJgCAABkcnMv&#10;ZG93bnJldi54bWxQSwUGAAAAAAQABAD1AAAAigMAAAAA&#10;" stroked="f">
                  <v:textbox inset="0,0,0,0">
                    <w:txbxContent>
                      <w:p w14:paraId="5A593396" w14:textId="05C15182" w:rsidR="00F73331" w:rsidRPr="00690854" w:rsidRDefault="00F73331" w:rsidP="00690854">
                        <w:pPr>
                          <w:pStyle w:val="Descripcin"/>
                          <w:ind w:firstLine="0"/>
                          <w:jc w:val="center"/>
                          <w:rPr>
                            <w:i w:val="0"/>
                            <w:noProof/>
                            <w:color w:val="auto"/>
                            <w:sz w:val="32"/>
                            <w:szCs w:val="24"/>
                          </w:rPr>
                        </w:pPr>
                        <w:bookmarkStart w:id="526" w:name="_Ref18568644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5</w:t>
                        </w:r>
                        <w:r>
                          <w:rPr>
                            <w:color w:val="auto"/>
                            <w:sz w:val="22"/>
                          </w:rPr>
                          <w:fldChar w:fldCharType="end"/>
                        </w:r>
                        <w:bookmarkEnd w:id="526"/>
                        <w:r w:rsidRPr="00690854">
                          <w:rPr>
                            <w:color w:val="auto"/>
                            <w:sz w:val="22"/>
                          </w:rPr>
                          <w:t>:</w:t>
                        </w:r>
                        <w:r w:rsidRPr="00690854">
                          <w:rPr>
                            <w:i w:val="0"/>
                            <w:color w:val="auto"/>
                            <w:sz w:val="22"/>
                          </w:rPr>
                          <w:t xml:space="preserve"> Promedio con desviación de las corrientes catódicas (salientes) para tres "</w:t>
                        </w:r>
                        <w:proofErr w:type="spellStart"/>
                        <w:r w:rsidRPr="00690854">
                          <w:rPr>
                            <w:i w:val="0"/>
                            <w:color w:val="auto"/>
                            <w:sz w:val="22"/>
                          </w:rPr>
                          <w:t>Tneg</w:t>
                        </w:r>
                        <w:proofErr w:type="spellEnd"/>
                        <w:r w:rsidRPr="00690854">
                          <w:rPr>
                            <w:i w:val="0"/>
                            <w:color w:val="auto"/>
                            <w:sz w:val="22"/>
                          </w:rPr>
                          <w:t>" distintos, sobre cada una de las cargas: 50 kΩ, 75 kΩ y 100 kΩ (Fuente: elaboración propia).</w:t>
                        </w:r>
                      </w:p>
                    </w:txbxContent>
                  </v:textbox>
                </v:shape>
                <w10:wrap anchorx="margin"/>
              </v:group>
            </w:pict>
          </mc:Fallback>
        </mc:AlternateContent>
      </w:r>
      <w:r w:rsidR="00687942">
        <w:t xml:space="preserve">En este contexto, el valor de </w:t>
      </w:r>
      <w:proofErr w:type="spellStart"/>
      <w:r w:rsidR="00687942" w:rsidRPr="00687942">
        <w:rPr>
          <w:i/>
        </w:rPr>
        <w:t>Ineg</w:t>
      </w:r>
      <w:proofErr w:type="spellEnd"/>
      <w:r w:rsidR="00687942">
        <w:t xml:space="preserve"> no dependerá de CT configurado, a diferencia de </w:t>
      </w:r>
      <w:proofErr w:type="spellStart"/>
      <w:r w:rsidR="00687942" w:rsidRPr="00687942">
        <w:rPr>
          <w:i/>
        </w:rPr>
        <w:t>Ipos</w:t>
      </w:r>
      <w:proofErr w:type="spellEnd"/>
      <w:r w:rsidR="00687942">
        <w:t xml:space="preserve"> que tendrá una dependencia directo de este parámetro como ya se ha especificado. Para visualizar el nivel de linealidad de la corriente catódica para distintos valores de IDAC, en </w:t>
      </w:r>
      <w:r w:rsidR="00687942" w:rsidRPr="00687942">
        <w:t xml:space="preserve">la </w:t>
      </w:r>
      <w:r w:rsidR="00687942" w:rsidRPr="00687942">
        <w:fldChar w:fldCharType="begin"/>
      </w:r>
      <w:r w:rsidR="00687942" w:rsidRPr="00687942">
        <w:instrText xml:space="preserve"> REF _Ref185686445 \h </w:instrText>
      </w:r>
      <w:r w:rsidR="00687942">
        <w:instrText xml:space="preserve"> \* MERGEFORMAT </w:instrText>
      </w:r>
      <w:r w:rsidR="00687942" w:rsidRPr="00687942">
        <w:fldChar w:fldCharType="separate"/>
      </w:r>
      <w:r w:rsidR="00687942">
        <w:t>Fig.</w:t>
      </w:r>
      <w:r w:rsidR="00687942" w:rsidRPr="00687942">
        <w:t xml:space="preserve"> </w:t>
      </w:r>
      <w:r w:rsidR="00687942" w:rsidRPr="00687942">
        <w:rPr>
          <w:color w:val="0070C0"/>
          <w:u w:val="single"/>
        </w:rPr>
        <w:t>(</w:t>
      </w:r>
      <w:r w:rsidR="00687942" w:rsidRPr="00687942">
        <w:rPr>
          <w:noProof/>
          <w:color w:val="0070C0"/>
          <w:u w:val="single"/>
        </w:rPr>
        <w:t>3</w:t>
      </w:r>
      <w:r w:rsidR="00687942" w:rsidRPr="00687942">
        <w:rPr>
          <w:color w:val="0070C0"/>
          <w:u w:val="single"/>
        </w:rPr>
        <w:noBreakHyphen/>
      </w:r>
      <w:r w:rsidR="00687942" w:rsidRPr="00687942">
        <w:rPr>
          <w:noProof/>
          <w:color w:val="0070C0"/>
          <w:u w:val="single"/>
        </w:rPr>
        <w:t>25</w:t>
      </w:r>
      <w:r w:rsidR="00687942" w:rsidRPr="00687942">
        <w:fldChar w:fldCharType="end"/>
      </w:r>
      <w:r w:rsidR="00687942" w:rsidRPr="00687942">
        <w:rPr>
          <w:color w:val="0070C0"/>
          <w:u w:val="single"/>
        </w:rPr>
        <w:t>)</w:t>
      </w:r>
      <w:r w:rsidR="00687942">
        <w:t xml:space="preserve"> se presentan los resultados del relevamiento de </w:t>
      </w:r>
      <w:proofErr w:type="spellStart"/>
      <w:r w:rsidR="00687942">
        <w:t>Ineg</w:t>
      </w:r>
      <w:proofErr w:type="spellEnd"/>
      <w:r w:rsidR="00687942">
        <w:t xml:space="preserve"> para cada carga de prueba, sin discriminación de CT:</w:t>
      </w:r>
    </w:p>
    <w:p w14:paraId="03D15480" w14:textId="7035AEF1" w:rsidR="00690854" w:rsidRDefault="00690854" w:rsidP="00690854"/>
    <w:p w14:paraId="2D02823E" w14:textId="77777777" w:rsidR="00690854" w:rsidRDefault="00690854" w:rsidP="00690854"/>
    <w:p w14:paraId="544B3EF7" w14:textId="77777777" w:rsidR="00690854" w:rsidRDefault="00690854" w:rsidP="00690854"/>
    <w:p w14:paraId="65BB7DA4" w14:textId="77777777" w:rsidR="00690854" w:rsidRDefault="00690854" w:rsidP="00690854"/>
    <w:p w14:paraId="64CFFCB4" w14:textId="77777777" w:rsidR="00690854" w:rsidRDefault="00690854" w:rsidP="00690854"/>
    <w:p w14:paraId="5DC150F9" w14:textId="77777777" w:rsidR="00690854" w:rsidRDefault="00690854" w:rsidP="00690854"/>
    <w:p w14:paraId="0A2509D7" w14:textId="01633AF5" w:rsidR="00690854" w:rsidRDefault="00690854" w:rsidP="00690854"/>
    <w:p w14:paraId="56F3FA36" w14:textId="66786847" w:rsidR="00690854" w:rsidRDefault="00690854" w:rsidP="00690854"/>
    <w:p w14:paraId="7A5E1262" w14:textId="35755602" w:rsidR="00690854" w:rsidRPr="00DA0005" w:rsidRDefault="00690854" w:rsidP="00DA0005">
      <w:pPr>
        <w:ind w:firstLine="0"/>
        <w:rPr>
          <w:sz w:val="22"/>
        </w:rPr>
      </w:pPr>
    </w:p>
    <w:p w14:paraId="05F42162" w14:textId="4292A349" w:rsidR="00690854" w:rsidRDefault="00755771" w:rsidP="00690854">
      <w:r>
        <w:t xml:space="preserve"> A pesar de que el gráfico incluye los umbrales de varianza, los mismos tienen un muy bajo valor (3.6 % en el peor de los casos), lo que demuestra una buena capacidad de precisión en la determinación de la corriente para un valor de IDAC dado, con una muy baja dependencia del valor de la carga y/o CT configurado.</w:t>
      </w:r>
    </w:p>
    <w:p w14:paraId="464DBF9F" w14:textId="6C5A43A5" w:rsidR="00DA0005" w:rsidRDefault="00DA0005" w:rsidP="00690854">
      <w:pPr>
        <w:rPr>
          <w:color w:val="000000" w:themeColor="text1"/>
        </w:rPr>
      </w:pPr>
      <w:r>
        <w:t xml:space="preserve">A partir de la respuesta presentada en la </w:t>
      </w:r>
      <w:r w:rsidRPr="00687942">
        <w:fldChar w:fldCharType="begin"/>
      </w:r>
      <w:r w:rsidRPr="00687942">
        <w:instrText xml:space="preserve"> REF _Ref185686445 \h </w:instrText>
      </w:r>
      <w:r>
        <w:instrText xml:space="preserve"> \* MERGEFORMAT </w:instrText>
      </w:r>
      <w:r w:rsidRPr="00687942">
        <w:fldChar w:fldCharType="separate"/>
      </w:r>
      <w:r>
        <w:t>Fig.</w:t>
      </w:r>
      <w:r w:rsidRPr="00687942">
        <w:t xml:space="preserve"> </w:t>
      </w:r>
      <w:r w:rsidRPr="00687942">
        <w:rPr>
          <w:color w:val="0070C0"/>
          <w:u w:val="single"/>
        </w:rPr>
        <w:t>(</w:t>
      </w:r>
      <w:r w:rsidRPr="00687942">
        <w:rPr>
          <w:noProof/>
          <w:color w:val="0070C0"/>
          <w:u w:val="single"/>
        </w:rPr>
        <w:t>3</w:t>
      </w:r>
      <w:r w:rsidRPr="00687942">
        <w:rPr>
          <w:color w:val="0070C0"/>
          <w:u w:val="single"/>
        </w:rPr>
        <w:noBreakHyphen/>
      </w:r>
      <w:r w:rsidRPr="00687942">
        <w:rPr>
          <w:noProof/>
          <w:color w:val="0070C0"/>
          <w:u w:val="single"/>
        </w:rPr>
        <w:t>25</w:t>
      </w:r>
      <w:r w:rsidRPr="00687942">
        <w:fldChar w:fldCharType="end"/>
      </w:r>
      <w:r w:rsidRPr="00687942">
        <w:rPr>
          <w:color w:val="0070C0"/>
          <w:u w:val="single"/>
        </w:rPr>
        <w:t>)</w:t>
      </w:r>
      <w:r>
        <w:rPr>
          <w:color w:val="000000" w:themeColor="text1"/>
        </w:rPr>
        <w:t xml:space="preserve">, se desprende que la respuesta promedio tendrá una fuerte coincidencia, lo que implicará también, gracias a la clara linealidad en el comportamiento, la calibración de la interfaz de usuario en términos del valor absoluto de la corriente catódica de trabajo para la electroestimulación, tendrá un gran de error bajo limitado por el mayor valor de varianza presente a los largo de toda la recta. </w:t>
      </w:r>
    </w:p>
    <w:p w14:paraId="7EE9D9ED" w14:textId="4208F551" w:rsidR="00DA0005" w:rsidRPr="00DA0005" w:rsidRDefault="00DA0005" w:rsidP="00690854">
      <w:pPr>
        <w:rPr>
          <w:color w:val="000000" w:themeColor="text1"/>
        </w:rPr>
      </w:pPr>
      <w:r>
        <w:rPr>
          <w:color w:val="000000" w:themeColor="text1"/>
        </w:rPr>
        <w:t xml:space="preserve">En </w:t>
      </w:r>
      <w:r w:rsidRPr="0005305C">
        <w:rPr>
          <w:color w:val="000000" w:themeColor="text1"/>
        </w:rPr>
        <w:t xml:space="preserve">la </w:t>
      </w:r>
      <w:r w:rsidRPr="0005305C">
        <w:rPr>
          <w:color w:val="000000" w:themeColor="text1"/>
        </w:rPr>
        <w:fldChar w:fldCharType="begin"/>
      </w:r>
      <w:r w:rsidRPr="0005305C">
        <w:rPr>
          <w:color w:val="000000" w:themeColor="text1"/>
        </w:rPr>
        <w:instrText xml:space="preserve"> REF _Ref185687159 \h </w:instrText>
      </w:r>
      <w:r w:rsidRPr="0005305C">
        <w:rPr>
          <w:color w:val="000000" w:themeColor="text1"/>
        </w:rPr>
      </w:r>
      <w:r w:rsidR="0005305C">
        <w:rPr>
          <w:color w:val="000000" w:themeColor="text1"/>
        </w:rPr>
        <w:instrText xml:space="preserve"> \* MERGEFORMAT </w:instrText>
      </w:r>
      <w:r w:rsidRPr="0005305C">
        <w:rPr>
          <w:color w:val="000000" w:themeColor="text1"/>
        </w:rPr>
        <w:fldChar w:fldCharType="separate"/>
      </w:r>
      <w:r w:rsidRPr="0005305C">
        <w:t xml:space="preserve">Fig. </w:t>
      </w:r>
      <w:r w:rsidRPr="0005305C">
        <w:rPr>
          <w:color w:val="0070C0"/>
          <w:u w:val="single"/>
        </w:rPr>
        <w:t>(</w:t>
      </w:r>
      <w:r w:rsidRPr="0005305C">
        <w:rPr>
          <w:noProof/>
          <w:color w:val="0070C0"/>
          <w:u w:val="single"/>
        </w:rPr>
        <w:t>3</w:t>
      </w:r>
      <w:r w:rsidRPr="0005305C">
        <w:rPr>
          <w:color w:val="0070C0"/>
          <w:u w:val="single"/>
        </w:rPr>
        <w:noBreakHyphen/>
      </w:r>
      <w:r w:rsidRPr="0005305C">
        <w:rPr>
          <w:noProof/>
          <w:color w:val="0070C0"/>
          <w:u w:val="single"/>
        </w:rPr>
        <w:t>26</w:t>
      </w:r>
      <w:r w:rsidRPr="0005305C">
        <w:rPr>
          <w:color w:val="000000" w:themeColor="text1"/>
        </w:rPr>
        <w:fldChar w:fldCharType="end"/>
      </w:r>
      <w:r w:rsidRPr="0005305C">
        <w:rPr>
          <w:color w:val="0070C0"/>
          <w:u w:val="single"/>
        </w:rPr>
        <w:t>)</w:t>
      </w:r>
      <w:r>
        <w:rPr>
          <w:color w:val="000000" w:themeColor="text1"/>
        </w:rPr>
        <w:t xml:space="preserve"> se presentan los resultados del promedio general de los relevamiento de </w:t>
      </w:r>
      <w:proofErr w:type="spellStart"/>
      <w:r w:rsidRPr="0005305C">
        <w:rPr>
          <w:i/>
          <w:color w:val="000000" w:themeColor="text1"/>
        </w:rPr>
        <w:t>Ineg</w:t>
      </w:r>
      <w:proofErr w:type="spellEnd"/>
      <w:r>
        <w:rPr>
          <w:color w:val="000000" w:themeColor="text1"/>
        </w:rPr>
        <w:t xml:space="preserve"> para las tres cargas de prueba con su correspondiente ecuación de ajuste lineal</w:t>
      </w:r>
      <w:r w:rsidR="0005305C">
        <w:rPr>
          <w:color w:val="000000" w:themeColor="text1"/>
        </w:rPr>
        <w:t>.</w:t>
      </w:r>
    </w:p>
    <w:p w14:paraId="01B14FBF" w14:textId="0FDB7E28" w:rsidR="00690854" w:rsidRDefault="0005305C" w:rsidP="00690854">
      <w:r>
        <w:rPr>
          <w:noProof/>
          <w:lang w:val="es-AR"/>
        </w:rPr>
        <w:lastRenderedPageBreak/>
        <mc:AlternateContent>
          <mc:Choice Requires="wpg">
            <w:drawing>
              <wp:anchor distT="0" distB="0" distL="114300" distR="114300" simplePos="0" relativeHeight="251988992" behindDoc="0" locked="0" layoutInCell="1" allowOverlap="1" wp14:anchorId="10FBFD90" wp14:editId="7045D7FF">
                <wp:simplePos x="0" y="0"/>
                <wp:positionH relativeFrom="margin">
                  <wp:align>center</wp:align>
                </wp:positionH>
                <wp:positionV relativeFrom="paragraph">
                  <wp:posOffset>-67337</wp:posOffset>
                </wp:positionV>
                <wp:extent cx="4375150" cy="2631882"/>
                <wp:effectExtent l="0" t="19050" r="6350" b="0"/>
                <wp:wrapNone/>
                <wp:docPr id="416" name="Grupo 416"/>
                <wp:cNvGraphicFramePr/>
                <a:graphic xmlns:a="http://schemas.openxmlformats.org/drawingml/2006/main">
                  <a:graphicData uri="http://schemas.microsoft.com/office/word/2010/wordprocessingGroup">
                    <wpg:wgp>
                      <wpg:cNvGrpSpPr/>
                      <wpg:grpSpPr>
                        <a:xfrm>
                          <a:off x="0" y="0"/>
                          <a:ext cx="4375150" cy="2631882"/>
                          <a:chOff x="0" y="0"/>
                          <a:chExt cx="4375150" cy="2631882"/>
                        </a:xfrm>
                      </wpg:grpSpPr>
                      <pic:pic xmlns:pic="http://schemas.openxmlformats.org/drawingml/2006/picture">
                        <pic:nvPicPr>
                          <pic:cNvPr id="393" name="Imagen 393"/>
                          <pic:cNvPicPr>
                            <a:picLocks noChangeAspect="1"/>
                          </pic:cNvPicPr>
                        </pic:nvPicPr>
                        <pic:blipFill>
                          <a:blip r:embed="rId250">
                            <a:extLst>
                              <a:ext uri="{28A0092B-C50C-407E-A947-70E740481C1C}">
                                <a14:useLocalDpi xmlns:a14="http://schemas.microsoft.com/office/drawing/2010/main" val="0"/>
                              </a:ext>
                            </a:extLst>
                          </a:blip>
                          <a:srcRect/>
                          <a:stretch>
                            <a:fillRect/>
                          </a:stretch>
                        </pic:blipFill>
                        <pic:spPr bwMode="auto">
                          <a:xfrm>
                            <a:off x="457200" y="0"/>
                            <a:ext cx="3482340" cy="2223135"/>
                          </a:xfrm>
                          <a:prstGeom prst="rect">
                            <a:avLst/>
                          </a:prstGeom>
                          <a:noFill/>
                          <a:ln>
                            <a:solidFill>
                              <a:schemeClr val="tx1"/>
                            </a:solidFill>
                          </a:ln>
                        </pic:spPr>
                      </pic:pic>
                      <wps:wsp>
                        <wps:cNvPr id="415" name="Cuadro de texto 415"/>
                        <wps:cNvSpPr txBox="1"/>
                        <wps:spPr>
                          <a:xfrm>
                            <a:off x="0" y="2285812"/>
                            <a:ext cx="4375150" cy="346070"/>
                          </a:xfrm>
                          <a:prstGeom prst="rect">
                            <a:avLst/>
                          </a:prstGeom>
                          <a:solidFill>
                            <a:prstClr val="white"/>
                          </a:solidFill>
                          <a:ln>
                            <a:noFill/>
                          </a:ln>
                          <a:effectLst/>
                        </wps:spPr>
                        <wps:txbx>
                          <w:txbxContent>
                            <w:p w14:paraId="27FF270A" w14:textId="2AED4EA7" w:rsidR="00F73331" w:rsidRPr="00690854" w:rsidRDefault="00F73331" w:rsidP="00690854">
                              <w:pPr>
                                <w:pStyle w:val="Descripcin"/>
                                <w:ind w:firstLine="0"/>
                                <w:jc w:val="center"/>
                                <w:rPr>
                                  <w:i w:val="0"/>
                                  <w:noProof/>
                                  <w:color w:val="auto"/>
                                  <w:sz w:val="32"/>
                                  <w:szCs w:val="24"/>
                                </w:rPr>
                              </w:pPr>
                              <w:bookmarkStart w:id="527" w:name="_Ref18568715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6</w:t>
                              </w:r>
                              <w:r>
                                <w:rPr>
                                  <w:color w:val="auto"/>
                                  <w:sz w:val="22"/>
                                </w:rPr>
                                <w:fldChar w:fldCharType="end"/>
                              </w:r>
                              <w:bookmarkEnd w:id="527"/>
                              <w:r w:rsidRPr="00690854">
                                <w:rPr>
                                  <w:color w:val="auto"/>
                                  <w:sz w:val="22"/>
                                </w:rPr>
                                <w:t>:</w:t>
                              </w:r>
                              <w:r w:rsidRPr="00690854">
                                <w:rPr>
                                  <w:i w:val="0"/>
                                  <w:color w:val="auto"/>
                                  <w:sz w:val="22"/>
                                </w:rPr>
                                <w:t xml:space="preserve"> Promedio con desviación de las corrientes catódicas (salientes) para los "</w:t>
                              </w:r>
                              <w:proofErr w:type="spellStart"/>
                              <w:r w:rsidRPr="00690854">
                                <w:rPr>
                                  <w:i w:val="0"/>
                                  <w:color w:val="auto"/>
                                  <w:sz w:val="22"/>
                                </w:rPr>
                                <w:t>Tneg</w:t>
                              </w:r>
                              <w:proofErr w:type="spellEnd"/>
                              <w:r w:rsidRPr="00690854">
                                <w:rPr>
                                  <w:i w:val="0"/>
                                  <w:color w:val="auto"/>
                                  <w:sz w:val="22"/>
                                </w:rPr>
                                <w:t>" y valores de carga ensayados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0FBFD90" id="Grupo 416" o:spid="_x0000_s1179" style="position:absolute;left:0;text-align:left;margin-left:0;margin-top:-5.3pt;width:344.5pt;height:207.25pt;z-index:251988992;mso-position-horizontal:center;mso-position-horizontal-relative:margin;mso-height-relative:margin" coordsize="43751,26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">
                <v:shape id="Imagen 393" o:spid="_x0000_s1180" type="#_x0000_t75" style="position:absolute;left:4572;width:34823;height:22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35F7DAAAA3AAAAA8AAABkcnMvZG93bnJldi54bWxEj82KAjEQhO/CvkPoBW+aWQXRcaIsouJl&#10;V/x5gGbS84NJZ5hEHX36zYLgsaiqr6hs2VkjbtT62rGCr2ECgjh3uuZSwfm0GUxB+ICs0TgmBQ/y&#10;sFx89DJMtbvzgW7HUIoIYZ+igiqEJpXS5xVZ9EPXEEevcK3FEGVbSt3iPcKtkaMkmUiLNceFChta&#10;VZRfjlerwO3XF3MwT7PTTMVkS7/2/HNVqv/Zfc9BBOrCO/xq77SC8WwM/2fiEZC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fkXsMAAADcAAAADwAAAAAAAAAAAAAAAACf&#10;AgAAZHJzL2Rvd25yZXYueG1sUEsFBgAAAAAEAAQA9wAAAI8DAAAAAA==&#10;" stroked="t" strokecolor="black [3213]">
                  <v:imagedata r:id="rId251" o:title=""/>
                  <v:path arrowok="t"/>
                </v:shape>
                <v:shape id="Cuadro de texto 415" o:spid="_x0000_s1181" type="#_x0000_t202" style="position:absolute;top:22858;width:43751;height:3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cgysUA&#10;AADcAAAADwAAAGRycy9kb3ducmV2LnhtbESPzYvCMBTE7wv+D+EJe1nWVHFFukbxYwUP68EPPD+a&#10;Z1tsXkoSbf3vjSB4HGbmN8xk1ppK3Mj50rKCfi8BQZxZXXKu4HhYf49B+ICssbJMCu7kYTbtfEww&#10;1bbhHd32IRcRwj5FBUUIdSqlzwoy6Hu2Jo7e2TqDIUqXS+2wiXBTyUGSjKTBkuNCgTUtC8ou+6tR&#10;MFq5a7Pj5dfq+PeP2zofnBb3k1Kf3Xb+CyJQG97hV3ujFQz7P/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yDKxQAAANwAAAAPAAAAAAAAAAAAAAAAAJgCAABkcnMv&#10;ZG93bnJldi54bWxQSwUGAAAAAAQABAD1AAAAigMAAAAA&#10;" stroked="f">
                  <v:textbox inset="0,0,0,0">
                    <w:txbxContent>
                      <w:p w14:paraId="27FF270A" w14:textId="2AED4EA7" w:rsidR="00F73331" w:rsidRPr="00690854" w:rsidRDefault="00F73331" w:rsidP="00690854">
                        <w:pPr>
                          <w:pStyle w:val="Descripcin"/>
                          <w:ind w:firstLine="0"/>
                          <w:jc w:val="center"/>
                          <w:rPr>
                            <w:i w:val="0"/>
                            <w:noProof/>
                            <w:color w:val="auto"/>
                            <w:sz w:val="32"/>
                            <w:szCs w:val="24"/>
                          </w:rPr>
                        </w:pPr>
                        <w:bookmarkStart w:id="528" w:name="_Ref18568715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6</w:t>
                        </w:r>
                        <w:r>
                          <w:rPr>
                            <w:color w:val="auto"/>
                            <w:sz w:val="22"/>
                          </w:rPr>
                          <w:fldChar w:fldCharType="end"/>
                        </w:r>
                        <w:bookmarkEnd w:id="528"/>
                        <w:r w:rsidRPr="00690854">
                          <w:rPr>
                            <w:color w:val="auto"/>
                            <w:sz w:val="22"/>
                          </w:rPr>
                          <w:t>:</w:t>
                        </w:r>
                        <w:r w:rsidRPr="00690854">
                          <w:rPr>
                            <w:i w:val="0"/>
                            <w:color w:val="auto"/>
                            <w:sz w:val="22"/>
                          </w:rPr>
                          <w:t xml:space="preserve"> Promedio con desviación de las corrientes catódicas (salientes) para los "</w:t>
                        </w:r>
                        <w:proofErr w:type="spellStart"/>
                        <w:r w:rsidRPr="00690854">
                          <w:rPr>
                            <w:i w:val="0"/>
                            <w:color w:val="auto"/>
                            <w:sz w:val="22"/>
                          </w:rPr>
                          <w:t>Tneg</w:t>
                        </w:r>
                        <w:proofErr w:type="spellEnd"/>
                        <w:r w:rsidRPr="00690854">
                          <w:rPr>
                            <w:i w:val="0"/>
                            <w:color w:val="auto"/>
                            <w:sz w:val="22"/>
                          </w:rPr>
                          <w:t>" y valores de carga ensayados (Fuente: elaboración propia).</w:t>
                        </w:r>
                      </w:p>
                    </w:txbxContent>
                  </v:textbox>
                </v:shape>
                <w10:wrap anchorx="margin"/>
              </v:group>
            </w:pict>
          </mc:Fallback>
        </mc:AlternateContent>
      </w:r>
    </w:p>
    <w:p w14:paraId="0A4D0D22" w14:textId="798C2104" w:rsidR="00690854" w:rsidRDefault="00690854" w:rsidP="00690854"/>
    <w:p w14:paraId="48FD946A" w14:textId="7986BC41" w:rsidR="00690854" w:rsidRDefault="00690854" w:rsidP="00690854"/>
    <w:p w14:paraId="1FF95BA4" w14:textId="7EC0B1D0" w:rsidR="00690854" w:rsidRDefault="00690854" w:rsidP="00690854"/>
    <w:p w14:paraId="43E22487" w14:textId="664C2826" w:rsidR="00690854" w:rsidRDefault="00690854" w:rsidP="00690854"/>
    <w:p w14:paraId="6C9B4F2C" w14:textId="77777777" w:rsidR="00690854" w:rsidRDefault="00690854" w:rsidP="00690854">
      <w:pPr>
        <w:ind w:firstLine="0"/>
      </w:pPr>
    </w:p>
    <w:p w14:paraId="4C0EDD8B" w14:textId="77777777" w:rsidR="00690854" w:rsidRDefault="00690854" w:rsidP="00690854">
      <w:pPr>
        <w:ind w:firstLine="0"/>
      </w:pPr>
    </w:p>
    <w:p w14:paraId="0A1AE72D" w14:textId="77777777" w:rsidR="00690854" w:rsidRDefault="00690854" w:rsidP="00690854">
      <w:pPr>
        <w:ind w:firstLine="0"/>
      </w:pPr>
    </w:p>
    <w:p w14:paraId="769D94E4" w14:textId="2D568A91" w:rsidR="00690854" w:rsidRDefault="0005305C" w:rsidP="0005305C">
      <w:r>
        <w:t xml:space="preserve">Analizando cuantitativamente la ecuación de ajuste lineal, es posible determinar indirectamente la ganancia de corriente del circuito del Conversor i-V-I, considerando que la resolución mínima del IDAC se corresponde con los 2.4 </w:t>
      </w:r>
      <w:proofErr w:type="spellStart"/>
      <w:r>
        <w:t>uA</w:t>
      </w:r>
      <w:proofErr w:type="spellEnd"/>
      <w:r>
        <w:t xml:space="preserve"> y que según la ecuación, para cada incremento la salida presente aun ∆</w:t>
      </w:r>
      <w:proofErr w:type="spellStart"/>
      <w:r>
        <w:t>Io</w:t>
      </w:r>
      <w:proofErr w:type="spellEnd"/>
      <w:r>
        <w:t xml:space="preserve"> = 12.26 </w:t>
      </w:r>
      <w:proofErr w:type="spellStart"/>
      <w:r>
        <w:t>uA</w:t>
      </w:r>
      <w:proofErr w:type="spellEnd"/>
      <w:r>
        <w:t>, lo cual implica una ganancia promedio de corriente de 5.08 en veces.</w:t>
      </w:r>
    </w:p>
    <w:p w14:paraId="1665F8ED" w14:textId="77777777" w:rsidR="00690854" w:rsidRPr="0005305C" w:rsidRDefault="00690854" w:rsidP="00690854">
      <w:pPr>
        <w:ind w:firstLine="0"/>
        <w:rPr>
          <w:sz w:val="12"/>
        </w:rPr>
      </w:pPr>
    </w:p>
    <w:p w14:paraId="6D84A64B" w14:textId="33E9D3C3" w:rsidR="00EC585B" w:rsidRDefault="00690854" w:rsidP="005A564F">
      <w:pPr>
        <w:pStyle w:val="Ttulo4"/>
        <w:numPr>
          <w:ilvl w:val="3"/>
          <w:numId w:val="1"/>
        </w:numPr>
      </w:pPr>
      <w:r>
        <w:t>Análisis de variabilidad en las tensiones</w:t>
      </w:r>
    </w:p>
    <w:p w14:paraId="010263B6" w14:textId="59AECD12" w:rsidR="00E61E99" w:rsidRPr="001E3C8E" w:rsidRDefault="001E3C8E" w:rsidP="00E61E99">
      <w:r>
        <w:rPr>
          <w:noProof/>
          <w:lang w:val="es-AR"/>
        </w:rPr>
        <mc:AlternateContent>
          <mc:Choice Requires="wpg">
            <w:drawing>
              <wp:anchor distT="0" distB="0" distL="114300" distR="114300" simplePos="0" relativeHeight="252022784" behindDoc="0" locked="0" layoutInCell="1" allowOverlap="1" wp14:anchorId="0540C28C" wp14:editId="427C4806">
                <wp:simplePos x="0" y="0"/>
                <wp:positionH relativeFrom="margin">
                  <wp:align>center</wp:align>
                </wp:positionH>
                <wp:positionV relativeFrom="paragraph">
                  <wp:posOffset>1829517</wp:posOffset>
                </wp:positionV>
                <wp:extent cx="5032182" cy="2719346"/>
                <wp:effectExtent l="0" t="19050" r="0" b="5080"/>
                <wp:wrapNone/>
                <wp:docPr id="442" name="Grupo 442"/>
                <wp:cNvGraphicFramePr/>
                <a:graphic xmlns:a="http://schemas.openxmlformats.org/drawingml/2006/main">
                  <a:graphicData uri="http://schemas.microsoft.com/office/word/2010/wordprocessingGroup">
                    <wpg:wgp>
                      <wpg:cNvGrpSpPr/>
                      <wpg:grpSpPr>
                        <a:xfrm>
                          <a:off x="0" y="0"/>
                          <a:ext cx="5032182" cy="2719346"/>
                          <a:chOff x="-151076" y="198783"/>
                          <a:chExt cx="5032182" cy="2719556"/>
                        </a:xfrm>
                      </wpg:grpSpPr>
                      <pic:pic xmlns:pic="http://schemas.openxmlformats.org/drawingml/2006/picture">
                        <pic:nvPicPr>
                          <pic:cNvPr id="440" name="Imagen 440"/>
                          <pic:cNvPicPr>
                            <a:picLocks noChangeAspect="1"/>
                          </pic:cNvPicPr>
                        </pic:nvPicPr>
                        <pic:blipFill>
                          <a:blip r:embed="rId252">
                            <a:extLst>
                              <a:ext uri="{28A0092B-C50C-407E-A947-70E740481C1C}">
                                <a14:useLocalDpi xmlns:a14="http://schemas.microsoft.com/office/drawing/2010/main" val="0"/>
                              </a:ext>
                            </a:extLst>
                          </a:blip>
                          <a:srcRect/>
                          <a:stretch>
                            <a:fillRect/>
                          </a:stretch>
                        </pic:blipFill>
                        <pic:spPr bwMode="auto">
                          <a:xfrm>
                            <a:off x="397565" y="198783"/>
                            <a:ext cx="3816202" cy="2327676"/>
                          </a:xfrm>
                          <a:prstGeom prst="rect">
                            <a:avLst/>
                          </a:prstGeom>
                          <a:noFill/>
                          <a:ln>
                            <a:solidFill>
                              <a:schemeClr val="tx1"/>
                            </a:solidFill>
                          </a:ln>
                        </pic:spPr>
                      </pic:pic>
                      <wps:wsp>
                        <wps:cNvPr id="441" name="Cuadro de texto 441"/>
                        <wps:cNvSpPr txBox="1"/>
                        <wps:spPr>
                          <a:xfrm>
                            <a:off x="-151076" y="2567887"/>
                            <a:ext cx="5032182" cy="350452"/>
                          </a:xfrm>
                          <a:prstGeom prst="rect">
                            <a:avLst/>
                          </a:prstGeom>
                          <a:solidFill>
                            <a:prstClr val="white"/>
                          </a:solidFill>
                          <a:ln>
                            <a:noFill/>
                          </a:ln>
                          <a:effectLst/>
                        </wps:spPr>
                        <wps:txbx>
                          <w:txbxContent>
                            <w:p w14:paraId="7B9419E0" w14:textId="451C6376" w:rsidR="00F73331" w:rsidRPr="00AC5931" w:rsidRDefault="00F73331" w:rsidP="00AC5931">
                              <w:pPr>
                                <w:pStyle w:val="Descripcin"/>
                                <w:ind w:firstLine="0"/>
                                <w:jc w:val="center"/>
                                <w:rPr>
                                  <w:i w:val="0"/>
                                  <w:noProof/>
                                  <w:color w:val="000000" w:themeColor="text1"/>
                                  <w:sz w:val="32"/>
                                  <w:szCs w:val="24"/>
                                </w:rPr>
                              </w:pPr>
                              <w:bookmarkStart w:id="529" w:name="_Ref185688772"/>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529"/>
                              <w:r w:rsidRPr="00AC5931">
                                <w:rPr>
                                  <w:i w:val="0"/>
                                  <w:color w:val="000000" w:themeColor="text1"/>
                                  <w:sz w:val="22"/>
                                </w:rPr>
                                <w:t>: Variación del  promedio general con desviación de la tensión media sobre la carga, para cada CT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40C28C" id="Grupo 442" o:spid="_x0000_s1182" style="position:absolute;left:0;text-align:left;margin-left:0;margin-top:144.05pt;width:396.25pt;height:214.1pt;z-index:252022784;mso-position-horizontal:center;mso-position-horizontal-relative:margin;mso-width-relative:margin;mso-height-relative:margin" coordorigin="-1510,1987" coordsize="50321,27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">
                <v:shape id="Imagen 440" o:spid="_x0000_s1183" type="#_x0000_t75" style="position:absolute;left:3975;top:1987;width:38162;height:23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NioXBAAAA3AAAAA8AAABkcnMvZG93bnJldi54bWxET91qgzAUvi/sHcIZ7Ka0cVuR1hqLbIzt&#10;dtoHOJhTlZkTSbLqfPrlotDLj+8/P81mEFdyvres4HmbgCBurO65VXCuPzZ7ED4gaxwsk4I/8nAq&#10;HlY5ZtpO/E3XKrQihrDPUEEXwphJ6ZuODPqtHYkjd7HOYIjQtVI7nGK4GeRLkqTSYM+xocOR3jpq&#10;fqpfo2Cp5Tgf0uXznfTrZShLF/q1U+rpcS6PIALN4S6+ub+0gt0uzo9n4hGQx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NioXBAAAA3AAAAA8AAAAAAAAAAAAAAAAAnwIA&#10;AGRycy9kb3ducmV2LnhtbFBLBQYAAAAABAAEAPcAAACNAwAAAAA=&#10;" stroked="t" strokecolor="black [3213]">
                  <v:imagedata r:id="rId253" o:title=""/>
                  <v:path arrowok="t"/>
                </v:shape>
                <v:shape id="Cuadro de texto 441" o:spid="_x0000_s1184" type="#_x0000_t202" style="position:absolute;left:-1510;top:25678;width:50321;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8J1M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6Rz+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8J1MYAAADcAAAADwAAAAAAAAAAAAAAAACYAgAAZHJz&#10;L2Rvd25yZXYueG1sUEsFBgAAAAAEAAQA9QAAAIsDAAAAAA==&#10;" stroked="f">
                  <v:textbox inset="0,0,0,0">
                    <w:txbxContent>
                      <w:p w14:paraId="7B9419E0" w14:textId="451C6376" w:rsidR="00F73331" w:rsidRPr="00AC5931" w:rsidRDefault="00F73331" w:rsidP="00AC5931">
                        <w:pPr>
                          <w:pStyle w:val="Descripcin"/>
                          <w:ind w:firstLine="0"/>
                          <w:jc w:val="center"/>
                          <w:rPr>
                            <w:i w:val="0"/>
                            <w:noProof/>
                            <w:color w:val="000000" w:themeColor="text1"/>
                            <w:sz w:val="32"/>
                            <w:szCs w:val="24"/>
                          </w:rPr>
                        </w:pPr>
                        <w:bookmarkStart w:id="530" w:name="_Ref185688772"/>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530"/>
                        <w:r w:rsidRPr="00AC5931">
                          <w:rPr>
                            <w:i w:val="0"/>
                            <w:color w:val="000000" w:themeColor="text1"/>
                            <w:sz w:val="22"/>
                          </w:rPr>
                          <w:t>: Variación del  promedio general con desviación de la tensión media sobre la carga, para cada CT en función del estado del IDAC (Fuente: elaboración propia).</w:t>
                        </w:r>
                      </w:p>
                    </w:txbxContent>
                  </v:textbox>
                </v:shape>
                <w10:wrap anchorx="margin"/>
              </v:group>
            </w:pict>
          </mc:Fallback>
        </mc:AlternateContent>
      </w:r>
      <w:r w:rsidR="00010915">
        <w:t xml:space="preserve">Luego de determinar el margen de variabilidad y el nivel de linealidad de la respuesta en términos de la corriente, a los fines de lograr una caracterización más amplia del dispositivo, resulta importante analizar; en primera instancia, en qué medida se logra mantener un valor medio nulo de corriente (o de valor despreciable) sobre la carga, para todo el rango de excursión de las señales de corriente. Para graficar este comportamiento, se relevó la tensión media sobre la carga (medida </w:t>
      </w:r>
      <w:r>
        <w:t>utilizada</w:t>
      </w:r>
      <w:r w:rsidR="00010915">
        <w:t xml:space="preserve"> para ajustar el valor del </w:t>
      </w:r>
      <w:proofErr w:type="spellStart"/>
      <w:r w:rsidR="00010915" w:rsidRPr="001E3C8E">
        <w:rPr>
          <w:i/>
        </w:rPr>
        <w:t>Ipos</w:t>
      </w:r>
      <w:proofErr w:type="spellEnd"/>
      <w:r w:rsidR="00010915">
        <w:t>)</w:t>
      </w:r>
      <w:r>
        <w:t xml:space="preserve"> para los incrementos de IDAC para las tres cargas analizadas, cuyo resultado se presenta en </w:t>
      </w:r>
      <w:r w:rsidRPr="001E3C8E">
        <w:t xml:space="preserve">la </w:t>
      </w:r>
      <w:r w:rsidRPr="001E3C8E">
        <w:fldChar w:fldCharType="begin"/>
      </w:r>
      <w:r w:rsidRPr="001E3C8E">
        <w:instrText xml:space="preserve"> REF _Ref185688772 \h </w:instrText>
      </w:r>
      <w:r>
        <w:instrText xml:space="preserve"> \* MERGEFORMAT </w:instrText>
      </w:r>
      <w:r w:rsidRPr="001E3C8E">
        <w:fldChar w:fldCharType="separate"/>
      </w:r>
      <w:r w:rsidRPr="001E3C8E">
        <w:rPr>
          <w:color w:val="000000" w:themeColor="text1"/>
        </w:rPr>
        <w:t xml:space="preserve">Fig. </w:t>
      </w:r>
      <w:r w:rsidRPr="001E3C8E">
        <w:rPr>
          <w:color w:val="0070C0"/>
          <w:u w:val="single"/>
        </w:rPr>
        <w:t>(</w:t>
      </w:r>
      <w:r w:rsidRPr="001E3C8E">
        <w:rPr>
          <w:noProof/>
          <w:color w:val="0070C0"/>
          <w:u w:val="single"/>
        </w:rPr>
        <w:t>3</w:t>
      </w:r>
      <w:r w:rsidRPr="001E3C8E">
        <w:rPr>
          <w:color w:val="0070C0"/>
          <w:u w:val="single"/>
        </w:rPr>
        <w:noBreakHyphen/>
      </w:r>
      <w:r w:rsidRPr="001E3C8E">
        <w:rPr>
          <w:noProof/>
          <w:color w:val="0070C0"/>
          <w:u w:val="single"/>
        </w:rPr>
        <w:t>27</w:t>
      </w:r>
      <w:r w:rsidRPr="001E3C8E">
        <w:fldChar w:fldCharType="end"/>
      </w:r>
      <w:r w:rsidRPr="001E3C8E">
        <w:rPr>
          <w:color w:val="0070C0"/>
          <w:u w:val="single"/>
        </w:rPr>
        <w:t>)</w:t>
      </w:r>
      <w:r>
        <w:t>:</w:t>
      </w:r>
    </w:p>
    <w:p w14:paraId="02364B4F" w14:textId="572FA3E1" w:rsidR="00690854" w:rsidRDefault="00690854" w:rsidP="00690854">
      <w:pPr>
        <w:ind w:firstLine="0"/>
      </w:pPr>
    </w:p>
    <w:p w14:paraId="77F3CDF8" w14:textId="2AAA4ECB" w:rsidR="00690854" w:rsidRDefault="00690854" w:rsidP="00690854">
      <w:pPr>
        <w:ind w:firstLine="0"/>
      </w:pPr>
    </w:p>
    <w:p w14:paraId="5F318CBE" w14:textId="5D8BF7F8" w:rsidR="00690854" w:rsidRDefault="00690854" w:rsidP="00690854">
      <w:pPr>
        <w:ind w:firstLine="0"/>
      </w:pPr>
    </w:p>
    <w:p w14:paraId="0AF14A4A" w14:textId="7B6238E2" w:rsidR="00690854" w:rsidRDefault="00690854" w:rsidP="00690854">
      <w:pPr>
        <w:ind w:firstLine="0"/>
      </w:pPr>
    </w:p>
    <w:p w14:paraId="65BBB69F" w14:textId="5DB86B58" w:rsidR="00690854" w:rsidRDefault="00690854" w:rsidP="00690854">
      <w:pPr>
        <w:ind w:firstLine="0"/>
      </w:pPr>
    </w:p>
    <w:p w14:paraId="6D59E560" w14:textId="21DFED30" w:rsidR="00690854" w:rsidRDefault="00690854" w:rsidP="00690854">
      <w:pPr>
        <w:ind w:firstLine="0"/>
      </w:pPr>
    </w:p>
    <w:p w14:paraId="775ADB43" w14:textId="632F112F" w:rsidR="00690854" w:rsidRDefault="00690854" w:rsidP="00690854">
      <w:pPr>
        <w:ind w:firstLine="0"/>
      </w:pPr>
    </w:p>
    <w:p w14:paraId="1AA75386" w14:textId="00D87F21" w:rsidR="001E3C8E" w:rsidRDefault="00C775AF" w:rsidP="001E3C8E">
      <w:r>
        <w:lastRenderedPageBreak/>
        <w:t>Como puede apreciarse del gráfico, si bien los</w:t>
      </w:r>
      <w:r w:rsidR="00D27741">
        <w:t xml:space="preserve"> promedios para las tres cargas</w:t>
      </w:r>
      <w:r>
        <w:t xml:space="preserve"> diferenciados para los distintos CT, dado que el parámetro bajo análisis</w:t>
      </w:r>
      <w:r w:rsidR="00D27741">
        <w:t xml:space="preserve"> es directamente dependiente de éste factor, dan tensiones negativas, lo que implicaría una corriente media levemente catódica para todos los casos, las varianzas son muy amplias, llegando a valores m</w:t>
      </w:r>
      <w:r w:rsidR="00FB0C7C">
        <w:t xml:space="preserve">áximos en términos absolutos de 991.8 </w:t>
      </w:r>
      <w:proofErr w:type="spellStart"/>
      <w:r w:rsidR="00FB0C7C">
        <w:t>mV</w:t>
      </w:r>
      <w:proofErr w:type="spellEnd"/>
      <w:r w:rsidR="00FB0C7C">
        <w:t xml:space="preserve">. En términos generales, la respuesta presentada expone que las tensiones medias y sus corrientes asociadas no superan </w:t>
      </w:r>
      <w:r w:rsidR="00822E89">
        <w:t>el valor de 1 V en polaridad positiva y de 1.5 V en polaridad negativa.</w:t>
      </w:r>
    </w:p>
    <w:p w14:paraId="0C91D3EE" w14:textId="5BC88591" w:rsidR="00822E89" w:rsidRDefault="00822E89" w:rsidP="001E3C8E">
      <w:r>
        <w:t xml:space="preserve">Cabe resaltar que del análisis cualitativo del proceso de ensayo, al ajustar la corriente </w:t>
      </w:r>
      <w:proofErr w:type="spellStart"/>
      <w:r w:rsidRPr="005555A1">
        <w:rPr>
          <w:i/>
        </w:rPr>
        <w:t>Ipos</w:t>
      </w:r>
      <w:proofErr w:type="spellEnd"/>
      <w:r>
        <w:t xml:space="preserve"> para disminuir los valores en la parte media de la excursión del IDAC, se incrementaban los valores positivos en los extremos, manteniendo la forma de la respuesta pero desplazándose hacia valores positivos. Por otro lado, el valor medio mayor hacia la polaridad negativa para el CT = 16 %</w:t>
      </w:r>
      <w:r w:rsidR="005555A1">
        <w:t xml:space="preserve"> y menor para el CT = 8 %, se lo asocia directamente a que cuando cantidad de carga en sentido catódico es mayor la capacidad de ajuste por parte de </w:t>
      </w:r>
      <w:proofErr w:type="spellStart"/>
      <w:r w:rsidR="005555A1" w:rsidRPr="005555A1">
        <w:rPr>
          <w:i/>
        </w:rPr>
        <w:t>Ipos</w:t>
      </w:r>
      <w:proofErr w:type="spellEnd"/>
      <w:r w:rsidR="005555A1">
        <w:t xml:space="preserve"> disminuye. Sin embargo, como corolario del análisis, tratándose de valores de tensión sobre la carga más de 50 veces mayores a los manifestados en el los resultados, el impacto porcentual es mínimo, sobre todo considerando los valores de tensión media mencionado en relación al valor típico de la interfaz electrodo-piel.</w:t>
      </w:r>
    </w:p>
    <w:p w14:paraId="68477F81" w14:textId="1CC6F585" w:rsidR="005555A1" w:rsidRPr="007C2A7B" w:rsidRDefault="007B0DEB" w:rsidP="001E3C8E">
      <w:r>
        <w:rPr>
          <w:noProof/>
          <w:lang w:val="es-AR"/>
        </w:rPr>
        <mc:AlternateContent>
          <mc:Choice Requires="wpg">
            <w:drawing>
              <wp:anchor distT="0" distB="0" distL="114300" distR="114300" simplePos="0" relativeHeight="252026880" behindDoc="0" locked="0" layoutInCell="1" allowOverlap="1" wp14:anchorId="469F4871" wp14:editId="34E3E7B8">
                <wp:simplePos x="0" y="0"/>
                <wp:positionH relativeFrom="margin">
                  <wp:align>center</wp:align>
                </wp:positionH>
                <wp:positionV relativeFrom="paragraph">
                  <wp:posOffset>1816956</wp:posOffset>
                </wp:positionV>
                <wp:extent cx="4412615" cy="3106573"/>
                <wp:effectExtent l="0" t="19050" r="6985" b="0"/>
                <wp:wrapNone/>
                <wp:docPr id="445" name="Grupo 445"/>
                <wp:cNvGraphicFramePr/>
                <a:graphic xmlns:a="http://schemas.openxmlformats.org/drawingml/2006/main">
                  <a:graphicData uri="http://schemas.microsoft.com/office/word/2010/wordprocessingGroup">
                    <wpg:wgp>
                      <wpg:cNvGrpSpPr/>
                      <wpg:grpSpPr>
                        <a:xfrm>
                          <a:off x="0" y="0"/>
                          <a:ext cx="4412615" cy="3106573"/>
                          <a:chOff x="0" y="169365"/>
                          <a:chExt cx="4412615" cy="3106573"/>
                        </a:xfrm>
                      </wpg:grpSpPr>
                      <pic:pic xmlns:pic="http://schemas.openxmlformats.org/drawingml/2006/picture">
                        <pic:nvPicPr>
                          <pic:cNvPr id="443" name="Imagen 443"/>
                          <pic:cNvPicPr>
                            <a:picLocks noChangeAspect="1"/>
                          </pic:cNvPicPr>
                        </pic:nvPicPr>
                        <pic:blipFill>
                          <a:blip r:embed="rId254">
                            <a:extLst>
                              <a:ext uri="{28A0092B-C50C-407E-A947-70E740481C1C}">
                                <a14:useLocalDpi xmlns:a14="http://schemas.microsoft.com/office/drawing/2010/main" val="0"/>
                              </a:ext>
                            </a:extLst>
                          </a:blip>
                          <a:srcRect/>
                          <a:stretch>
                            <a:fillRect/>
                          </a:stretch>
                        </pic:blipFill>
                        <pic:spPr bwMode="auto">
                          <a:xfrm>
                            <a:off x="429372" y="169365"/>
                            <a:ext cx="3633746" cy="2547628"/>
                          </a:xfrm>
                          <a:prstGeom prst="rect">
                            <a:avLst/>
                          </a:prstGeom>
                          <a:noFill/>
                          <a:ln>
                            <a:solidFill>
                              <a:schemeClr val="tx1"/>
                            </a:solidFill>
                          </a:ln>
                        </pic:spPr>
                      </pic:pic>
                      <wps:wsp>
                        <wps:cNvPr id="444" name="Cuadro de texto 444"/>
                        <wps:cNvSpPr txBox="1"/>
                        <wps:spPr>
                          <a:xfrm>
                            <a:off x="0" y="2767054"/>
                            <a:ext cx="4412615" cy="508884"/>
                          </a:xfrm>
                          <a:prstGeom prst="rect">
                            <a:avLst/>
                          </a:prstGeom>
                          <a:solidFill>
                            <a:prstClr val="white"/>
                          </a:solidFill>
                          <a:ln>
                            <a:noFill/>
                          </a:ln>
                          <a:effectLst/>
                        </wps:spPr>
                        <wps:txbx>
                          <w:txbxContent>
                            <w:p w14:paraId="40337F14" w14:textId="096490AF" w:rsidR="00F73331" w:rsidRPr="00AC5931" w:rsidRDefault="00F73331" w:rsidP="00AC5931">
                              <w:pPr>
                                <w:pStyle w:val="Descripcin"/>
                                <w:ind w:firstLine="0"/>
                                <w:jc w:val="center"/>
                                <w:rPr>
                                  <w:i w:val="0"/>
                                  <w:noProof/>
                                  <w:color w:val="000000" w:themeColor="text1"/>
                                  <w:sz w:val="32"/>
                                  <w:szCs w:val="24"/>
                                </w:rPr>
                              </w:pPr>
                              <w:bookmarkStart w:id="531" w:name="_Ref185690941"/>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531"/>
                              <w:r w:rsidRPr="00AC5931">
                                <w:rPr>
                                  <w:i w:val="0"/>
                                  <w:color w:val="000000" w:themeColor="text1"/>
                                  <w:sz w:val="22"/>
                                </w:rPr>
                                <w:t>: Variación del promedio general con desviación de la tensión pico a pico de la fuente VAT±, para cada CT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69F4871" id="Grupo 445" o:spid="_x0000_s1185" style="position:absolute;left:0;text-align:left;margin-left:0;margin-top:143.05pt;width:347.45pt;height:244.6pt;z-index:252026880;mso-position-horizontal:center;mso-position-horizontal-relative:margin;mso-height-relative:margin" coordorigin=",1693" coordsize="44126,31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">
                <v:shape id="Imagen 443" o:spid="_x0000_s1186" type="#_x0000_t75" style="position:absolute;left:4293;top:1693;width:36338;height:25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1aEHFAAAA3AAAAA8AAABkcnMvZG93bnJldi54bWxEj09rwkAUxO+FfoflCV6KbmpF0tQ1lKKQ&#10;Qy81QTw+si9/MPs2ZNcYv71bKPQ4zMxvmG06mU6MNLjWsoLXZQSCuLS65VpBkR8WMQjnkTV2lknB&#10;nRyku+enLSba3viHxqOvRYCwS1BB432fSOnKhgy6pe2Jg1fZwaAPcqilHvAW4KaTqyjaSIMth4UG&#10;e/pqqLwcr0ZBnMXn2p8r95Lj9754P2VTdbdKzWfT5wcIT5P/D/+1M61gvX6D3zPhCMjd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NWhBxQAAANwAAAAPAAAAAAAAAAAAAAAA&#10;AJ8CAABkcnMvZG93bnJldi54bWxQSwUGAAAAAAQABAD3AAAAkQMAAAAA&#10;" stroked="t" strokecolor="black [3213]">
                  <v:imagedata r:id="rId255" o:title=""/>
                  <v:path arrowok="t"/>
                </v:shape>
                <v:shape id="Cuadro de texto 444" o:spid="_x0000_s1187" type="#_x0000_t202" style="position:absolute;top:27670;width:44126;height:5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iqTMQA&#10;AADcAAAADwAAAGRycy9kb3ducmV2LnhtbESPzYvCMBTE7wv+D+EJXhZNlSJ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YqkzEAAAA3AAAAA8AAAAAAAAAAAAAAAAAmAIAAGRycy9k&#10;b3ducmV2LnhtbFBLBQYAAAAABAAEAPUAAACJAwAAAAA=&#10;" stroked="f">
                  <v:textbox inset="0,0,0,0">
                    <w:txbxContent>
                      <w:p w14:paraId="40337F14" w14:textId="096490AF" w:rsidR="00F73331" w:rsidRPr="00AC5931" w:rsidRDefault="00F73331" w:rsidP="00AC5931">
                        <w:pPr>
                          <w:pStyle w:val="Descripcin"/>
                          <w:ind w:firstLine="0"/>
                          <w:jc w:val="center"/>
                          <w:rPr>
                            <w:i w:val="0"/>
                            <w:noProof/>
                            <w:color w:val="000000" w:themeColor="text1"/>
                            <w:sz w:val="32"/>
                            <w:szCs w:val="24"/>
                          </w:rPr>
                        </w:pPr>
                        <w:bookmarkStart w:id="532" w:name="_Ref185690941"/>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532"/>
                        <w:r w:rsidRPr="00AC5931">
                          <w:rPr>
                            <w:i w:val="0"/>
                            <w:color w:val="000000" w:themeColor="text1"/>
                            <w:sz w:val="22"/>
                          </w:rPr>
                          <w:t>: Variación del promedio general con desviación de la tensión pico a pico de la fuente VAT±, para cada CT en función del estado del IDAC (Fuente: elaboración propia).</w:t>
                        </w:r>
                      </w:p>
                    </w:txbxContent>
                  </v:textbox>
                </v:shape>
                <w10:wrap anchorx="margin"/>
              </v:group>
            </w:pict>
          </mc:Fallback>
        </mc:AlternateContent>
      </w:r>
      <w:r w:rsidR="007C2A7B">
        <w:t>Otro aspecto relevante de analizar es la respuesta de la fuente de alimentación (</w:t>
      </w:r>
      <w:r w:rsidR="007C2A7B">
        <w:rPr>
          <w:i/>
        </w:rPr>
        <w:t>Bloque B</w:t>
      </w:r>
      <w:r w:rsidR="007C2A7B">
        <w:t>) a los largo del ensayo, y de qué forma responden los valores de tensión V</w:t>
      </w:r>
      <w:r w:rsidR="007C2A7B" w:rsidRPr="007C2A7B">
        <w:rPr>
          <w:vertAlign w:val="subscript"/>
        </w:rPr>
        <w:t>AT</w:t>
      </w:r>
      <w:r w:rsidR="007C2A7B">
        <w:t xml:space="preserve">± para cada régimen de carga y configuración establecido. </w:t>
      </w:r>
      <w:r w:rsidR="007C2A7B" w:rsidRPr="007B0DEB">
        <w:t xml:space="preserve">En la </w:t>
      </w:r>
      <w:r w:rsidR="007C2A7B" w:rsidRPr="007B0DEB">
        <w:fldChar w:fldCharType="begin"/>
      </w:r>
      <w:r w:rsidR="007C2A7B" w:rsidRPr="007B0DEB">
        <w:instrText xml:space="preserve"> REF _Ref185690941 \h </w:instrText>
      </w:r>
      <w:r>
        <w:instrText xml:space="preserve"> \* MERGEFORMAT </w:instrText>
      </w:r>
      <w:r w:rsidR="007C2A7B" w:rsidRPr="007B0DEB">
        <w:fldChar w:fldCharType="separate"/>
      </w:r>
      <w:r>
        <w:rPr>
          <w:color w:val="000000" w:themeColor="text1"/>
        </w:rPr>
        <w:t>Fig.</w:t>
      </w:r>
      <w:r w:rsidR="007C2A7B" w:rsidRPr="007B0DEB">
        <w:rPr>
          <w:color w:val="000000" w:themeColor="text1"/>
        </w:rPr>
        <w:t xml:space="preserve"> </w:t>
      </w:r>
      <w:r w:rsidR="007C2A7B" w:rsidRPr="007B0DEB">
        <w:rPr>
          <w:color w:val="0070C0"/>
          <w:u w:val="single"/>
        </w:rPr>
        <w:t>(</w:t>
      </w:r>
      <w:r w:rsidR="007C2A7B" w:rsidRPr="007B0DEB">
        <w:rPr>
          <w:noProof/>
          <w:color w:val="0070C0"/>
          <w:u w:val="single"/>
        </w:rPr>
        <w:t>3</w:t>
      </w:r>
      <w:r w:rsidR="007C2A7B" w:rsidRPr="007B0DEB">
        <w:rPr>
          <w:color w:val="0070C0"/>
          <w:u w:val="single"/>
        </w:rPr>
        <w:noBreakHyphen/>
      </w:r>
      <w:r w:rsidR="007C2A7B" w:rsidRPr="007B0DEB">
        <w:rPr>
          <w:noProof/>
          <w:color w:val="0070C0"/>
          <w:u w:val="single"/>
        </w:rPr>
        <w:t>28</w:t>
      </w:r>
      <w:r w:rsidR="007C2A7B" w:rsidRPr="007B0DEB">
        <w:fldChar w:fldCharType="end"/>
      </w:r>
      <w:r w:rsidR="007C2A7B" w:rsidRPr="007B0DEB">
        <w:rPr>
          <w:color w:val="0070C0"/>
          <w:u w:val="single"/>
        </w:rPr>
        <w:t>)</w:t>
      </w:r>
      <w:r w:rsidR="007C2A7B" w:rsidRPr="007B0DEB">
        <w:t xml:space="preserve"> se presenta</w:t>
      </w:r>
      <w:r w:rsidR="007C2A7B">
        <w:t xml:space="preserve"> el resultado del relevamiento de la diferencia de tensión  entre V</w:t>
      </w:r>
      <w:r w:rsidR="007C2A7B" w:rsidRPr="007B0DEB">
        <w:rPr>
          <w:vertAlign w:val="subscript"/>
        </w:rPr>
        <w:t>AT</w:t>
      </w:r>
      <w:r w:rsidR="007C2A7B">
        <w:t>+ y V</w:t>
      </w:r>
      <w:r w:rsidR="007C2A7B" w:rsidRPr="007B0DEB">
        <w:rPr>
          <w:vertAlign w:val="subscript"/>
        </w:rPr>
        <w:t>AT</w:t>
      </w:r>
      <w:r w:rsidR="007C2A7B">
        <w:t>- para la excursión del IDAC completa, para cada CT, dado que del análisis de las tablas de datos de detectó que las variaciones en valor absoluto de la diferencia de tensión</w:t>
      </w:r>
      <w:r>
        <w:t xml:space="preserve"> de la fuente depende principalmente de este factor, manteniéndose relativamente constante para un mismo CT, a distintos valores de carga y </w:t>
      </w:r>
      <w:proofErr w:type="spellStart"/>
      <w:r w:rsidRPr="007B0DEB">
        <w:rPr>
          <w:i/>
        </w:rPr>
        <w:t>Tneg</w:t>
      </w:r>
      <w:proofErr w:type="spellEnd"/>
      <w:r>
        <w:t>.</w:t>
      </w:r>
    </w:p>
    <w:p w14:paraId="1B9FC6E4" w14:textId="7D7A6AE0" w:rsidR="00690854" w:rsidRDefault="00690854" w:rsidP="00690854">
      <w:pPr>
        <w:ind w:firstLine="0"/>
      </w:pPr>
    </w:p>
    <w:p w14:paraId="4F382138" w14:textId="0D692C10" w:rsidR="00690854" w:rsidRDefault="00690854" w:rsidP="00690854">
      <w:pPr>
        <w:ind w:firstLine="0"/>
      </w:pPr>
    </w:p>
    <w:p w14:paraId="605A4440" w14:textId="3855A4AE" w:rsidR="00690854" w:rsidRDefault="00690854" w:rsidP="00690854">
      <w:pPr>
        <w:ind w:firstLine="0"/>
      </w:pPr>
    </w:p>
    <w:p w14:paraId="01F9338E" w14:textId="4D18D3A5" w:rsidR="00690854" w:rsidRDefault="00690854" w:rsidP="00690854">
      <w:pPr>
        <w:ind w:firstLine="0"/>
      </w:pPr>
    </w:p>
    <w:p w14:paraId="503B7C11" w14:textId="11598974" w:rsidR="00690854" w:rsidRDefault="00690854" w:rsidP="00690854">
      <w:pPr>
        <w:ind w:firstLine="0"/>
      </w:pPr>
    </w:p>
    <w:p w14:paraId="15137BD6" w14:textId="5E6E30BD" w:rsidR="00690854" w:rsidRDefault="00690854" w:rsidP="00690854">
      <w:pPr>
        <w:ind w:firstLine="0"/>
      </w:pPr>
    </w:p>
    <w:p w14:paraId="27827B30" w14:textId="16B85A5E" w:rsidR="00690854" w:rsidRDefault="00690854" w:rsidP="00690854">
      <w:pPr>
        <w:ind w:firstLine="0"/>
      </w:pPr>
    </w:p>
    <w:p w14:paraId="53BCADFD" w14:textId="60140B59" w:rsidR="00690854" w:rsidRDefault="00690854" w:rsidP="00690854">
      <w:pPr>
        <w:ind w:firstLine="0"/>
      </w:pPr>
    </w:p>
    <w:p w14:paraId="086B9CAE" w14:textId="5716D662" w:rsidR="00690854" w:rsidRDefault="00706144" w:rsidP="007B0DEB">
      <w:pPr>
        <w:rPr>
          <w:color w:val="000000" w:themeColor="text1"/>
        </w:rPr>
      </w:pPr>
      <w:r>
        <w:lastRenderedPageBreak/>
        <w:t xml:space="preserve">El presente análisis fue de vital importancia para el proceso de diseño del circuito del Conversor V-I, dado que los picos de tensión que deben resistir entre colector-emisor los transistores de salida Q9 y Q6-Q8 se encuentra directamente relacionado a gráfico de la </w:t>
      </w:r>
      <w:r w:rsidRPr="007B0DEB">
        <w:fldChar w:fldCharType="begin"/>
      </w:r>
      <w:r w:rsidRPr="007B0DEB">
        <w:instrText xml:space="preserve"> REF _Ref185690941 \h </w:instrText>
      </w:r>
      <w:r>
        <w:instrText xml:space="preserve"> \* MERGEFORMAT </w:instrText>
      </w:r>
      <w:r w:rsidRPr="007B0DEB">
        <w:fldChar w:fldCharType="separate"/>
      </w:r>
      <w:r>
        <w:rPr>
          <w:color w:val="000000" w:themeColor="text1"/>
        </w:rPr>
        <w:t>Fig.</w:t>
      </w:r>
      <w:r w:rsidRPr="007B0DEB">
        <w:rPr>
          <w:color w:val="000000" w:themeColor="text1"/>
        </w:rPr>
        <w:t xml:space="preserve"> </w:t>
      </w:r>
      <w:r w:rsidRPr="007B0DEB">
        <w:rPr>
          <w:color w:val="0070C0"/>
          <w:u w:val="single"/>
        </w:rPr>
        <w:t>(</w:t>
      </w:r>
      <w:r w:rsidRPr="007B0DEB">
        <w:rPr>
          <w:noProof/>
          <w:color w:val="0070C0"/>
          <w:u w:val="single"/>
        </w:rPr>
        <w:t>3</w:t>
      </w:r>
      <w:r w:rsidRPr="007B0DEB">
        <w:rPr>
          <w:color w:val="0070C0"/>
          <w:u w:val="single"/>
        </w:rPr>
        <w:noBreakHyphen/>
      </w:r>
      <w:r w:rsidRPr="007B0DEB">
        <w:rPr>
          <w:noProof/>
          <w:color w:val="0070C0"/>
          <w:u w:val="single"/>
        </w:rPr>
        <w:t>28</w:t>
      </w:r>
      <w:r w:rsidRPr="007B0DEB">
        <w:fldChar w:fldCharType="end"/>
      </w:r>
      <w:r w:rsidRPr="007B0DEB">
        <w:rPr>
          <w:color w:val="0070C0"/>
          <w:u w:val="single"/>
        </w:rPr>
        <w:t>)</w:t>
      </w:r>
      <w:r>
        <w:rPr>
          <w:color w:val="000000" w:themeColor="text1"/>
        </w:rPr>
        <w:t xml:space="preserve"> y dadas las características de funcionamiento de la fuente, ante una carga que, al estar durante el periodo de la señal principalmente aplicada sobre la salida V</w:t>
      </w:r>
      <w:r w:rsidRPr="00706144">
        <w:rPr>
          <w:color w:val="000000" w:themeColor="text1"/>
          <w:vertAlign w:val="subscript"/>
        </w:rPr>
        <w:t>AT</w:t>
      </w:r>
      <w:r>
        <w:rPr>
          <w:color w:val="000000" w:themeColor="text1"/>
        </w:rPr>
        <w:t>+, la cual se encontraba realimentada hacia el SG3525, esto genera un incremento del ciclo de trabajo del regulador PWM</w:t>
      </w:r>
      <w:r w:rsidR="004C151C">
        <w:rPr>
          <w:color w:val="000000" w:themeColor="text1"/>
        </w:rPr>
        <w:t xml:space="preserve"> para mantener en valor de V</w:t>
      </w:r>
      <w:r w:rsidR="004C151C" w:rsidRPr="004C151C">
        <w:rPr>
          <w:color w:val="000000" w:themeColor="text1"/>
          <w:vertAlign w:val="subscript"/>
        </w:rPr>
        <w:t>AT</w:t>
      </w:r>
      <w:r w:rsidR="004C151C">
        <w:rPr>
          <w:color w:val="000000" w:themeColor="text1"/>
        </w:rPr>
        <w:t xml:space="preserve">+ </w:t>
      </w:r>
      <w:r w:rsidR="004C151C">
        <w:rPr>
          <w:rFonts w:ascii="Cambria Math" w:hAnsi="Cambria Math"/>
          <w:color w:val="000000" w:themeColor="text1"/>
        </w:rPr>
        <w:t>≌</w:t>
      </w:r>
      <w:r w:rsidR="004C151C">
        <w:rPr>
          <w:color w:val="000000" w:themeColor="text1"/>
        </w:rPr>
        <w:t>70 V, generando un incremento del valor de V</w:t>
      </w:r>
      <w:r w:rsidR="004C151C" w:rsidRPr="004C151C">
        <w:rPr>
          <w:color w:val="000000" w:themeColor="text1"/>
          <w:vertAlign w:val="subscript"/>
        </w:rPr>
        <w:t>AT</w:t>
      </w:r>
      <w:r w:rsidR="004C151C">
        <w:rPr>
          <w:color w:val="000000" w:themeColor="text1"/>
        </w:rPr>
        <w:t>- dado que en dicho periodo la misma no se encuentra cargada. Posteriormente, el tiempo de carga sobre V</w:t>
      </w:r>
      <w:r w:rsidR="004C151C" w:rsidRPr="004C151C">
        <w:rPr>
          <w:color w:val="000000" w:themeColor="text1"/>
          <w:vertAlign w:val="subscript"/>
        </w:rPr>
        <w:t>AT</w:t>
      </w:r>
      <w:r w:rsidR="004C151C">
        <w:rPr>
          <w:color w:val="000000" w:themeColor="text1"/>
        </w:rPr>
        <w:t>- es mínimo (16 % del periodo en el mayor de los casos), generando una disminución mínima sobre la tensión de C3 y por ende, una valor medio absoluto mayor en la salida negativa.</w:t>
      </w:r>
    </w:p>
    <w:p w14:paraId="3942DA3C" w14:textId="6AA23F4B" w:rsidR="00703AE2" w:rsidRPr="00BD07EF" w:rsidRDefault="004C151C" w:rsidP="00BD07EF">
      <w:pPr>
        <w:rPr>
          <w:color w:val="000000" w:themeColor="text1"/>
        </w:rPr>
      </w:pPr>
      <w:r>
        <w:rPr>
          <w:color w:val="000000" w:themeColor="text1"/>
        </w:rPr>
        <w:t xml:space="preserve">Cerrando en análisis, según lo expuesto se podría suponer que para el CT = 16 % la diferencia de tensión entre </w:t>
      </w:r>
      <w:r>
        <w:t>V</w:t>
      </w:r>
      <w:r w:rsidRPr="007C2A7B">
        <w:rPr>
          <w:vertAlign w:val="subscript"/>
        </w:rPr>
        <w:t>AT</w:t>
      </w:r>
      <w:r>
        <w:t xml:space="preserve">± debería ser menor, dado que hay un tiempo de descarga mayor para C3, sin embargo en la </w:t>
      </w:r>
      <w:r w:rsidRPr="007B0DEB">
        <w:fldChar w:fldCharType="begin"/>
      </w:r>
      <w:r w:rsidRPr="007B0DEB">
        <w:instrText xml:space="preserve"> REF _Ref185690941 \h </w:instrText>
      </w:r>
      <w:r>
        <w:instrText xml:space="preserve"> \* MERGEFORMAT </w:instrText>
      </w:r>
      <w:r w:rsidRPr="007B0DEB">
        <w:fldChar w:fldCharType="separate"/>
      </w:r>
      <w:r>
        <w:rPr>
          <w:color w:val="000000" w:themeColor="text1"/>
        </w:rPr>
        <w:t>Fig.</w:t>
      </w:r>
      <w:r w:rsidRPr="007B0DEB">
        <w:rPr>
          <w:color w:val="000000" w:themeColor="text1"/>
        </w:rPr>
        <w:t xml:space="preserve"> </w:t>
      </w:r>
      <w:r w:rsidRPr="007B0DEB">
        <w:rPr>
          <w:color w:val="0070C0"/>
          <w:u w:val="single"/>
        </w:rPr>
        <w:t>(</w:t>
      </w:r>
      <w:r w:rsidRPr="007B0DEB">
        <w:rPr>
          <w:noProof/>
          <w:color w:val="0070C0"/>
          <w:u w:val="single"/>
        </w:rPr>
        <w:t>3</w:t>
      </w:r>
      <w:r w:rsidRPr="007B0DEB">
        <w:rPr>
          <w:color w:val="0070C0"/>
          <w:u w:val="single"/>
        </w:rPr>
        <w:noBreakHyphen/>
      </w:r>
      <w:r w:rsidRPr="007B0DEB">
        <w:rPr>
          <w:noProof/>
          <w:color w:val="0070C0"/>
          <w:u w:val="single"/>
        </w:rPr>
        <w:t>28</w:t>
      </w:r>
      <w:r w:rsidRPr="007B0DEB">
        <w:fldChar w:fldCharType="end"/>
      </w:r>
      <w:r w:rsidRPr="007B0DEB">
        <w:rPr>
          <w:color w:val="0070C0"/>
          <w:u w:val="single"/>
        </w:rPr>
        <w:t>)</w:t>
      </w:r>
      <w:r>
        <w:rPr>
          <w:color w:val="000000" w:themeColor="text1"/>
        </w:rPr>
        <w:t xml:space="preserve"> se ve exactamente lo opuesto, esto se debe a que, si bien el tiempo de descarga de C3 es mayor, para dicho régimen de señal la corriente </w:t>
      </w:r>
      <w:proofErr w:type="spellStart"/>
      <w:r w:rsidRPr="00BD07EF">
        <w:rPr>
          <w:i/>
          <w:color w:val="000000" w:themeColor="text1"/>
        </w:rPr>
        <w:t>Ipos</w:t>
      </w:r>
      <w:proofErr w:type="spellEnd"/>
      <w:r>
        <w:rPr>
          <w:color w:val="000000" w:themeColor="text1"/>
        </w:rPr>
        <w:t xml:space="preserve"> es mayor, lo que implica una mayor </w:t>
      </w:r>
      <w:r w:rsidR="00BD07EF">
        <w:rPr>
          <w:color w:val="000000" w:themeColor="text1"/>
        </w:rPr>
        <w:t>amplitud</w:t>
      </w:r>
      <w:r>
        <w:rPr>
          <w:color w:val="000000" w:themeColor="text1"/>
        </w:rPr>
        <w:t xml:space="preserve"> del PWM por parte del SG3525</w:t>
      </w:r>
      <w:r w:rsidR="00BD07EF">
        <w:rPr>
          <w:color w:val="000000" w:themeColor="text1"/>
        </w:rPr>
        <w:t xml:space="preserve"> que, durante el 84 % restante del periodo cargará a C3, escenario que claramente resulta favorable al incremento de carga en el capacitor.</w:t>
      </w:r>
    </w:p>
    <w:p w14:paraId="54BAF4F4" w14:textId="77777777" w:rsidR="00703AE2" w:rsidRPr="00BD07EF" w:rsidRDefault="00703AE2" w:rsidP="00690854">
      <w:pPr>
        <w:ind w:firstLine="0"/>
        <w:rPr>
          <w:sz w:val="12"/>
        </w:rPr>
      </w:pPr>
    </w:p>
    <w:p w14:paraId="7D56B773" w14:textId="00C228BA" w:rsidR="00460B91" w:rsidRDefault="006828A6" w:rsidP="004E66A7">
      <w:pPr>
        <w:pStyle w:val="Ttulo4"/>
        <w:numPr>
          <w:ilvl w:val="3"/>
          <w:numId w:val="1"/>
        </w:numPr>
      </w:pPr>
      <w:r>
        <w:t xml:space="preserve"> </w:t>
      </w:r>
      <w:r w:rsidR="00B85C28">
        <w:t xml:space="preserve">Análisis de rendimiento </w:t>
      </w:r>
    </w:p>
    <w:p w14:paraId="47575E23" w14:textId="18698744" w:rsidR="00690854" w:rsidRDefault="007E2A2A" w:rsidP="00690854">
      <w:r>
        <w:t>Finalmente, otro aspecto que característico a analizar del dispositivo es el rendimiento que manifiesta para los distintos regímenes</w:t>
      </w:r>
      <w:r w:rsidR="000E14F1">
        <w:t xml:space="preserve"> de funcionamiento,</w:t>
      </w:r>
      <w:r>
        <w:t xml:space="preserve"> para las distintas cargas de prueba. Esto también nos brindará información del consumo de potencia asociado a los componentes, circuitos asoc</w:t>
      </w:r>
      <w:r w:rsidR="000E14F1">
        <w:t>iados al micro</w:t>
      </w:r>
      <w:r>
        <w:t xml:space="preserve">controlador y Conversor i-V-I, </w:t>
      </w:r>
      <w:r w:rsidR="000E14F1">
        <w:t>consumo que es requerido p</w:t>
      </w:r>
      <w:r>
        <w:t>ara su funcionamiento y que no decanta en potencia efectiva sobre la carga.</w:t>
      </w:r>
    </w:p>
    <w:p w14:paraId="3D7997CD" w14:textId="1BA87FF8" w:rsidR="00A5188B" w:rsidRDefault="00A5188B" w:rsidP="00690854">
      <w:r>
        <w:t xml:space="preserve">En este sentido, del análisis de las tablas de datos se obtuvieron las diferencias de corriente entre el sistema en reposo y el sistema con una electroestimulación activa, como el presentado </w:t>
      </w:r>
      <w:r w:rsidRPr="00C469F9">
        <w:t xml:space="preserve">en la </w:t>
      </w:r>
      <w:r w:rsidRPr="00C469F9">
        <w:fldChar w:fldCharType="begin"/>
      </w:r>
      <w:r w:rsidRPr="00C469F9">
        <w:instrText xml:space="preserve"> REF _Ref185038796 \h </w:instrText>
      </w:r>
      <w:r w:rsidR="00C469F9">
        <w:instrText xml:space="preserve"> \* MERGEFORMAT </w:instrText>
      </w:r>
      <w:r w:rsidRPr="00C469F9">
        <w:fldChar w:fldCharType="separate"/>
      </w:r>
      <w:r w:rsidRPr="00C469F9">
        <w:rPr>
          <w:color w:val="000000" w:themeColor="text1"/>
        </w:rPr>
        <w:t xml:space="preserve">Tabla </w:t>
      </w:r>
      <w:r w:rsidRPr="00C469F9">
        <w:rPr>
          <w:color w:val="0070C0"/>
          <w:u w:val="single"/>
        </w:rPr>
        <w:t>(</w:t>
      </w:r>
      <w:r w:rsidRPr="00C469F9">
        <w:rPr>
          <w:noProof/>
          <w:color w:val="0070C0"/>
          <w:u w:val="single"/>
        </w:rPr>
        <w:t>3</w:t>
      </w:r>
      <w:r w:rsidRPr="00C469F9">
        <w:rPr>
          <w:color w:val="0070C0"/>
          <w:u w:val="single"/>
        </w:rPr>
        <w:noBreakHyphen/>
      </w:r>
      <w:r w:rsidRPr="00C469F9">
        <w:rPr>
          <w:noProof/>
          <w:color w:val="0070C0"/>
          <w:u w:val="single"/>
        </w:rPr>
        <w:t>8</w:t>
      </w:r>
      <w:r w:rsidRPr="00C469F9">
        <w:fldChar w:fldCharType="end"/>
      </w:r>
      <w:r w:rsidRPr="00C469F9">
        <w:rPr>
          <w:color w:val="0070C0"/>
          <w:u w:val="single"/>
        </w:rPr>
        <w:t>)</w:t>
      </w:r>
      <w:r w:rsidR="00A069A6" w:rsidRPr="00C469F9">
        <w:t>, a los fines de determinar cuál es la corriente que se incorpora al consumo desde el</w:t>
      </w:r>
      <w:r w:rsidR="00A069A6">
        <w:t xml:space="preserve"> banco de baterías principal, asociada específicamente a la electroestimulación activa y descontando la relacionada el funcionamiento del sistema en reposo</w:t>
      </w:r>
      <w:r w:rsidR="00C469F9">
        <w:t xml:space="preserve"> (∆</w:t>
      </w:r>
      <w:proofErr w:type="spellStart"/>
      <w:r w:rsidR="00C469F9">
        <w:t>Ii</w:t>
      </w:r>
      <w:proofErr w:type="spellEnd"/>
      <w:r w:rsidR="00C469F9">
        <w:t>)</w:t>
      </w:r>
      <w:r w:rsidR="00A069A6">
        <w:t>. Realizando este análisis para las tres cargas de prueba, para cada CT, para toda la excursión del IDAC (promediando los ∆</w:t>
      </w:r>
      <w:proofErr w:type="spellStart"/>
      <w:r w:rsidR="00A069A6">
        <w:t>Ii</w:t>
      </w:r>
      <w:proofErr w:type="spellEnd"/>
      <w:r w:rsidR="00A069A6">
        <w:t xml:space="preserve"> para cada </w:t>
      </w:r>
      <w:proofErr w:type="spellStart"/>
      <w:r w:rsidR="00A069A6">
        <w:t>Tneg</w:t>
      </w:r>
      <w:proofErr w:type="spellEnd"/>
      <w:r w:rsidR="00A069A6">
        <w:t>) se determinaron las potencias asociadas a dichos incrementos, resultando en sí la potencia demandada desde la fuente principal para entregarle una determinada potencia efectiva a la carga conectada a su salida.</w:t>
      </w:r>
    </w:p>
    <w:p w14:paraId="61F0ABEB" w14:textId="190A36CB" w:rsidR="003B66D4" w:rsidRDefault="00A069A6" w:rsidP="006828A6">
      <w:r>
        <w:lastRenderedPageBreak/>
        <w:t>La potencia efectiva sobre la carga se calculó para cada régimen de electroestimulación (estado del IDAC, valor de la carga</w:t>
      </w:r>
      <w:r w:rsidR="00C469F9">
        <w:t xml:space="preserve"> y </w:t>
      </w:r>
      <w:r>
        <w:t>CT seleccionado)</w:t>
      </w:r>
      <w:r w:rsidR="003B66D4">
        <w:t xml:space="preserve"> considerando la siguiente ecuación:</w:t>
      </w:r>
    </w:p>
    <w:p w14:paraId="507B7432" w14:textId="71244F7C" w:rsidR="003B66D4" w:rsidRDefault="003B66D4" w:rsidP="006828A6">
      <w:pPr>
        <w:ind w:firstLine="0"/>
        <w:jc w:val="right"/>
      </w:pPr>
      <m:oMath>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 xml:space="preserve">=R . </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neg</m:t>
                    </m:r>
                  </m:sub>
                  <m:sup>
                    <m:r>
                      <w:rPr>
                        <w:rFonts w:ascii="Cambria Math" w:hAnsi="Cambria Math"/>
                      </w:rPr>
                      <m:t>2</m:t>
                    </m:r>
                  </m:sup>
                </m:sSubSup>
                <m:r>
                  <w:rPr>
                    <w:rFonts w:ascii="Cambria Math" w:hAnsi="Cambria Math"/>
                  </w:rPr>
                  <m:t>.CT</m:t>
                </m:r>
              </m:e>
            </m:d>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pos</m:t>
                </m:r>
              </m:sub>
              <m:sup>
                <m:r>
                  <w:rPr>
                    <w:rFonts w:ascii="Cambria Math" w:hAnsi="Cambria Math"/>
                  </w:rPr>
                  <m:t>2</m:t>
                </m:r>
              </m:sup>
            </m:sSubSup>
            <m:d>
              <m:dPr>
                <m:ctrlPr>
                  <w:rPr>
                    <w:rFonts w:ascii="Cambria Math" w:hAnsi="Cambria Math"/>
                    <w:i/>
                  </w:rPr>
                </m:ctrlPr>
              </m:dPr>
              <m:e>
                <m:r>
                  <w:rPr>
                    <w:rFonts w:ascii="Cambria Math" w:hAnsi="Cambria Math"/>
                  </w:rPr>
                  <m:t>1-CT</m:t>
                </m:r>
              </m:e>
            </m:d>
          </m:e>
        </m:d>
        <m:r>
          <w:rPr>
            <w:rFonts w:ascii="Cambria Math" w:hAnsi="Cambria Math"/>
          </w:rPr>
          <m:t xml:space="preserve">    </m:t>
        </m:r>
      </m:oMath>
      <w:r w:rsidR="006828A6">
        <w:t xml:space="preserve">                                               (3-1)</w:t>
      </w:r>
    </w:p>
    <w:p w14:paraId="37E4CF35" w14:textId="62419C45" w:rsidR="006828A6" w:rsidRDefault="006828A6" w:rsidP="006828A6">
      <w:r>
        <w:t xml:space="preserve">La expresión de la </w:t>
      </w:r>
      <w:proofErr w:type="spellStart"/>
      <w:r>
        <w:t>Ec</w:t>
      </w:r>
      <w:proofErr w:type="spellEnd"/>
      <w:r>
        <w:t>. (3-1) se deduce desde la definición de Potencia Media de una señal periódica</w:t>
      </w:r>
      <w:r w:rsidR="0019662D">
        <w:t>, considerando que la potencia de las fuentes V</w:t>
      </w:r>
      <w:r w:rsidR="0019662D" w:rsidRPr="0019662D">
        <w:rPr>
          <w:vertAlign w:val="subscript"/>
        </w:rPr>
        <w:t>AT</w:t>
      </w:r>
      <w:r w:rsidR="0019662D">
        <w:t xml:space="preserve">± provienen de la fuente principal que alimenta al </w:t>
      </w:r>
      <w:r w:rsidR="0019662D" w:rsidRPr="0019662D">
        <w:rPr>
          <w:i/>
        </w:rPr>
        <w:t>Bloque B</w:t>
      </w:r>
      <w:r w:rsidR="0019662D">
        <w:t xml:space="preserve">. Aplicando la integral por separado a los pulsos de corriente catódica y anódica, tratándose ambas de señales rectangulares cuyos anchos son complementarios en función del valor de CT para un periodo T dado, se obtiene una expresión que sólo depende de los valores de </w:t>
      </w:r>
      <w:proofErr w:type="spellStart"/>
      <w:r w:rsidR="0019662D" w:rsidRPr="0019662D">
        <w:rPr>
          <w:i/>
        </w:rPr>
        <w:t>Ipos</w:t>
      </w:r>
      <w:proofErr w:type="spellEnd"/>
      <w:r w:rsidR="0019662D">
        <w:t xml:space="preserve">, </w:t>
      </w:r>
      <w:proofErr w:type="spellStart"/>
      <w:r w:rsidR="0019662D" w:rsidRPr="0019662D">
        <w:rPr>
          <w:i/>
        </w:rPr>
        <w:t>Ineg</w:t>
      </w:r>
      <w:proofErr w:type="spellEnd"/>
      <w:r w:rsidR="0019662D">
        <w:t>, CT y la R aplicada.</w:t>
      </w:r>
    </w:p>
    <w:p w14:paraId="0A14E633" w14:textId="27D8B646" w:rsidR="0019662D" w:rsidRDefault="005C22AB" w:rsidP="006828A6">
      <w:r>
        <w:rPr>
          <w:noProof/>
          <w:lang w:val="es-AR"/>
        </w:rPr>
        <mc:AlternateContent>
          <mc:Choice Requires="wpg">
            <w:drawing>
              <wp:anchor distT="0" distB="0" distL="114300" distR="114300" simplePos="0" relativeHeight="252033024" behindDoc="0" locked="0" layoutInCell="1" allowOverlap="1" wp14:anchorId="690D537D" wp14:editId="263D5A02">
                <wp:simplePos x="0" y="0"/>
                <wp:positionH relativeFrom="margin">
                  <wp:align>center</wp:align>
                </wp:positionH>
                <wp:positionV relativeFrom="paragraph">
                  <wp:posOffset>767080</wp:posOffset>
                </wp:positionV>
                <wp:extent cx="4180840" cy="2910177"/>
                <wp:effectExtent l="0" t="19050" r="0" b="5080"/>
                <wp:wrapNone/>
                <wp:docPr id="451" name="Grupo 451"/>
                <wp:cNvGraphicFramePr/>
                <a:graphic xmlns:a="http://schemas.openxmlformats.org/drawingml/2006/main">
                  <a:graphicData uri="http://schemas.microsoft.com/office/word/2010/wordprocessingGroup">
                    <wpg:wgp>
                      <wpg:cNvGrpSpPr/>
                      <wpg:grpSpPr>
                        <a:xfrm>
                          <a:off x="0" y="0"/>
                          <a:ext cx="4180840" cy="2910177"/>
                          <a:chOff x="0" y="0"/>
                          <a:chExt cx="4180840" cy="2910177"/>
                        </a:xfrm>
                      </wpg:grpSpPr>
                      <pic:pic xmlns:pic="http://schemas.openxmlformats.org/drawingml/2006/picture">
                        <pic:nvPicPr>
                          <pic:cNvPr id="449" name="Imagen 449"/>
                          <pic:cNvPicPr>
                            <a:picLocks noChangeAspect="1"/>
                          </pic:cNvPicPr>
                        </pic:nvPicPr>
                        <pic:blipFill>
                          <a:blip r:embed="rId256">
                            <a:extLst>
                              <a:ext uri="{28A0092B-C50C-407E-A947-70E740481C1C}">
                                <a14:useLocalDpi xmlns:a14="http://schemas.microsoft.com/office/drawing/2010/main" val="0"/>
                              </a:ext>
                            </a:extLst>
                          </a:blip>
                          <a:srcRect/>
                          <a:stretch>
                            <a:fillRect/>
                          </a:stretch>
                        </pic:blipFill>
                        <pic:spPr bwMode="auto">
                          <a:xfrm>
                            <a:off x="143123" y="0"/>
                            <a:ext cx="3886835" cy="2512695"/>
                          </a:xfrm>
                          <a:prstGeom prst="rect">
                            <a:avLst/>
                          </a:prstGeom>
                          <a:noFill/>
                          <a:ln>
                            <a:solidFill>
                              <a:schemeClr val="tx1"/>
                            </a:solidFill>
                          </a:ln>
                        </pic:spPr>
                      </pic:pic>
                      <wps:wsp>
                        <wps:cNvPr id="450" name="Cuadro de texto 450"/>
                        <wps:cNvSpPr txBox="1"/>
                        <wps:spPr>
                          <a:xfrm>
                            <a:off x="0" y="2576195"/>
                            <a:ext cx="4180840" cy="333982"/>
                          </a:xfrm>
                          <a:prstGeom prst="rect">
                            <a:avLst/>
                          </a:prstGeom>
                          <a:solidFill>
                            <a:prstClr val="white"/>
                          </a:solidFill>
                          <a:ln>
                            <a:noFill/>
                          </a:ln>
                          <a:effectLst/>
                        </wps:spPr>
                        <wps:txbx>
                          <w:txbxContent>
                            <w:p w14:paraId="79813ADD" w14:textId="59513116" w:rsidR="00F73331" w:rsidRPr="005C22AB" w:rsidRDefault="00F73331" w:rsidP="005C22AB">
                              <w:pPr>
                                <w:pStyle w:val="Descripcin"/>
                                <w:ind w:firstLine="0"/>
                                <w:jc w:val="center"/>
                                <w:rPr>
                                  <w:i w:val="0"/>
                                  <w:noProof/>
                                  <w:color w:val="000000" w:themeColor="text1"/>
                                  <w:sz w:val="32"/>
                                  <w:szCs w:val="24"/>
                                </w:rPr>
                              </w:pPr>
                              <w:r w:rsidRPr="00267E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267E65">
                                <w:rPr>
                                  <w:color w:val="000000" w:themeColor="text1"/>
                                  <w:sz w:val="22"/>
                                </w:rPr>
                                <w:t>:</w:t>
                              </w:r>
                              <w:r w:rsidRPr="005C22AB">
                                <w:rPr>
                                  <w:i w:val="0"/>
                                  <w:color w:val="000000" w:themeColor="text1"/>
                                  <w:sz w:val="22"/>
                                </w:rPr>
                                <w:t xml:space="preserve"> Rendimiento promedio para cada valor de carga ensayado,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90D537D" id="Grupo 451" o:spid="_x0000_s1188" style="position:absolute;left:0;text-align:left;margin-left:0;margin-top:60.4pt;width:329.2pt;height:229.15pt;z-index:252033024;mso-position-horizontal:center;mso-position-horizontal-relative:margin;mso-height-relative:margin" coordsize="41808,29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">
                <v:shape id="Imagen 449" o:spid="_x0000_s1189" type="#_x0000_t75" style="position:absolute;left:1431;width:38868;height:25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R69/EAAAA3AAAAA8AAABkcnMvZG93bnJldi54bWxEj0GLwjAUhO/C/ofwFrxpuksR2zXK4iKo&#10;N6uHPT6aZ1vbvJQmavXXG0HwOMzMN8xs0ZtGXKhzlWUFX+MIBHFudcWFgsN+NZqCcB5ZY2OZFNzI&#10;wWL+MZhhqu2Vd3TJfCEChF2KCkrv21RKl5dk0I1tSxy8o+0M+iC7QuoOrwFuGvkdRRNpsOKwUGJL&#10;y5LyOjsbBVH8XyentvZ1Mtlust1yf/8r7koNP/vfHxCeev8Ov9prrSCOE3ieCUdAz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R69/EAAAA3AAAAA8AAAAAAAAAAAAAAAAA&#10;nwIAAGRycy9kb3ducmV2LnhtbFBLBQYAAAAABAAEAPcAAACQAwAAAAA=&#10;" stroked="t" strokecolor="black [3213]">
                  <v:imagedata r:id="rId257" o:title=""/>
                  <v:path arrowok="t"/>
                </v:shape>
                <v:shape id="Cuadro de texto 450" o:spid="_x0000_s1190" type="#_x0000_t202" style="position:absolute;top:25761;width:41808;height:3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o6ksMA&#10;AADcAAAADwAAAGRycy9kb3ducmV2LnhtbERPz2vCMBS+D/wfwhN2GZquOJFqFGcn7LAd2onnR/Ns&#10;i81LSaKt//1yGOz48f3e7EbTiTs531pW8DpPQBBXVrdcKzj9HGcrED4ga+wsk4IHedhtJ08bzLQd&#10;uKB7GWoRQ9hnqKAJoc+k9FVDBv3c9sSRu1hnMEToaqkdDjHcdDJNkqU02HJsaLCnQ0PVtbwZBcvc&#10;3YaCDy/56eMLv/s6Pb8/zko9T8f9GkSgMfyL/9yfWsHiLc6P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o6ksMAAADcAAAADwAAAAAAAAAAAAAAAACYAgAAZHJzL2Rv&#10;d25yZXYueG1sUEsFBgAAAAAEAAQA9QAAAIgDAAAAAA==&#10;" stroked="f">
                  <v:textbox inset="0,0,0,0">
                    <w:txbxContent>
                      <w:p w14:paraId="79813ADD" w14:textId="59513116" w:rsidR="00F73331" w:rsidRPr="005C22AB" w:rsidRDefault="00F73331" w:rsidP="005C22AB">
                        <w:pPr>
                          <w:pStyle w:val="Descripcin"/>
                          <w:ind w:firstLine="0"/>
                          <w:jc w:val="center"/>
                          <w:rPr>
                            <w:i w:val="0"/>
                            <w:noProof/>
                            <w:color w:val="000000" w:themeColor="text1"/>
                            <w:sz w:val="32"/>
                            <w:szCs w:val="24"/>
                          </w:rPr>
                        </w:pPr>
                        <w:r w:rsidRPr="00267E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267E65">
                          <w:rPr>
                            <w:color w:val="000000" w:themeColor="text1"/>
                            <w:sz w:val="22"/>
                          </w:rPr>
                          <w:t>:</w:t>
                        </w:r>
                        <w:r w:rsidRPr="005C22AB">
                          <w:rPr>
                            <w:i w:val="0"/>
                            <w:color w:val="000000" w:themeColor="text1"/>
                            <w:sz w:val="22"/>
                          </w:rPr>
                          <w:t xml:space="preserve"> Rendimiento promedio para cada valor de carga ensayado, en función del estado del IDAC (Fuente: elaboración propia).</w:t>
                        </w:r>
                      </w:p>
                    </w:txbxContent>
                  </v:textbox>
                </v:shape>
                <w10:wrap anchorx="margin"/>
              </v:group>
            </w:pict>
          </mc:Fallback>
        </mc:AlternateContent>
      </w:r>
      <w:r w:rsidR="0019662D">
        <w:t xml:space="preserve">Realizando el cálculo de potencia sobre la carga para </w:t>
      </w:r>
      <w:r w:rsidR="0019662D" w:rsidRPr="0019662D">
        <w:t>cada valor</w:t>
      </w:r>
      <w:r>
        <w:t xml:space="preserve"> relevado</w:t>
      </w:r>
      <w:r w:rsidR="0019662D" w:rsidRPr="0019662D">
        <w:t xml:space="preserve"> (50 kΩ, 75 kΩ y 100 kΩ)</w:t>
      </w:r>
      <w:r>
        <w:t>, para cada CT y c</w:t>
      </w:r>
      <w:r w:rsidRPr="005C22AB">
        <w:t xml:space="preserve">onsiderando los valores de </w:t>
      </w:r>
      <w:proofErr w:type="spellStart"/>
      <w:r w:rsidRPr="005C22AB">
        <w:rPr>
          <w:i/>
        </w:rPr>
        <w:t>Ipos</w:t>
      </w:r>
      <w:proofErr w:type="spellEnd"/>
      <w:r w:rsidRPr="005C22AB">
        <w:t xml:space="preserve"> e </w:t>
      </w:r>
      <w:proofErr w:type="spellStart"/>
      <w:r w:rsidRPr="005C22AB">
        <w:rPr>
          <w:i/>
        </w:rPr>
        <w:t>Ineg</w:t>
      </w:r>
      <w:proofErr w:type="spellEnd"/>
      <w:r w:rsidRPr="005C22AB">
        <w:t xml:space="preserve"> promedios, presentados en la </w:t>
      </w:r>
      <w:r w:rsidRPr="005C22AB">
        <w:fldChar w:fldCharType="begin"/>
      </w:r>
      <w:r w:rsidRPr="005C22AB">
        <w:instrText xml:space="preserve"> REF _Ref185668482 \h </w:instrText>
      </w:r>
      <w:r>
        <w:instrText xml:space="preserve"> \* MERGEFORMAT </w:instrText>
      </w:r>
      <w:r w:rsidRPr="005C22AB">
        <w:fldChar w:fldCharType="separate"/>
      </w:r>
      <w:r>
        <w:rPr>
          <w:color w:val="000000" w:themeColor="text1"/>
        </w:rPr>
        <w:t>Fig.</w:t>
      </w:r>
      <w:r w:rsidRPr="005C22AB">
        <w:rPr>
          <w:color w:val="000000" w:themeColor="text1"/>
        </w:rPr>
        <w:t xml:space="preserve"> </w:t>
      </w:r>
      <w:r w:rsidRPr="005C22AB">
        <w:rPr>
          <w:color w:val="0070C0"/>
          <w:u w:val="single"/>
        </w:rPr>
        <w:t>(</w:t>
      </w:r>
      <w:r w:rsidRPr="005C22AB">
        <w:rPr>
          <w:noProof/>
          <w:color w:val="0070C0"/>
          <w:u w:val="single"/>
        </w:rPr>
        <w:t>3</w:t>
      </w:r>
      <w:r w:rsidRPr="005C22AB">
        <w:rPr>
          <w:color w:val="0070C0"/>
          <w:u w:val="single"/>
        </w:rPr>
        <w:noBreakHyphen/>
      </w:r>
      <w:r w:rsidRPr="005C22AB">
        <w:rPr>
          <w:noProof/>
          <w:color w:val="0070C0"/>
          <w:u w:val="single"/>
        </w:rPr>
        <w:t>24</w:t>
      </w:r>
      <w:r w:rsidRPr="005C22AB">
        <w:fldChar w:fldCharType="end"/>
      </w:r>
      <w:r w:rsidRPr="005C22AB">
        <w:rPr>
          <w:color w:val="0070C0"/>
          <w:u w:val="single"/>
        </w:rPr>
        <w:t>)</w:t>
      </w:r>
      <w:r w:rsidRPr="005C22AB">
        <w:t xml:space="preserve"> y </w:t>
      </w:r>
      <w:r w:rsidRPr="005C22AB">
        <w:fldChar w:fldCharType="begin"/>
      </w:r>
      <w:r w:rsidRPr="005C22AB">
        <w:instrText xml:space="preserve"> REF _Ref185687159 \h </w:instrText>
      </w:r>
      <w:r>
        <w:instrText xml:space="preserve"> \* MERGEFORMAT </w:instrText>
      </w:r>
      <w:r w:rsidRPr="005C22AB">
        <w:fldChar w:fldCharType="separate"/>
      </w:r>
      <w:r>
        <w:t>Fig.</w:t>
      </w:r>
      <w:r w:rsidRPr="005C22AB">
        <w:t xml:space="preserve"> </w:t>
      </w:r>
      <w:r w:rsidRPr="005C22AB">
        <w:rPr>
          <w:color w:val="0070C0"/>
          <w:u w:val="single"/>
        </w:rPr>
        <w:t>(</w:t>
      </w:r>
      <w:r w:rsidRPr="005C22AB">
        <w:rPr>
          <w:noProof/>
          <w:color w:val="0070C0"/>
          <w:u w:val="single"/>
        </w:rPr>
        <w:t>3</w:t>
      </w:r>
      <w:r w:rsidRPr="005C22AB">
        <w:rPr>
          <w:color w:val="0070C0"/>
          <w:u w:val="single"/>
        </w:rPr>
        <w:noBreakHyphen/>
      </w:r>
      <w:r w:rsidRPr="005C22AB">
        <w:rPr>
          <w:noProof/>
          <w:color w:val="0070C0"/>
          <w:u w:val="single"/>
        </w:rPr>
        <w:t>26</w:t>
      </w:r>
      <w:r w:rsidRPr="005C22AB">
        <w:fldChar w:fldCharType="end"/>
      </w:r>
      <w:r w:rsidRPr="005C22AB">
        <w:rPr>
          <w:color w:val="0070C0"/>
          <w:u w:val="single"/>
        </w:rPr>
        <w:t>)</w:t>
      </w:r>
      <w:r w:rsidRPr="005C22AB">
        <w:t xml:space="preserve">, se </w:t>
      </w:r>
      <w:r>
        <w:t>obtuvieron los resultados presentados en la FIGURA:</w:t>
      </w:r>
    </w:p>
    <w:p w14:paraId="428A3638" w14:textId="11B6AB5C" w:rsidR="005C22AB" w:rsidRDefault="005C22AB" w:rsidP="005C22AB">
      <w:pPr>
        <w:ind w:firstLine="0"/>
      </w:pPr>
    </w:p>
    <w:p w14:paraId="4B4EC88D" w14:textId="1E812A14" w:rsidR="005C22AB" w:rsidRPr="0019662D" w:rsidRDefault="005C22AB" w:rsidP="005C22AB">
      <w:pPr>
        <w:ind w:firstLine="0"/>
      </w:pPr>
    </w:p>
    <w:p w14:paraId="69003ED2" w14:textId="77777777" w:rsidR="003B66D4" w:rsidRDefault="003B66D4" w:rsidP="003B66D4">
      <w:pPr>
        <w:ind w:firstLine="0"/>
      </w:pPr>
    </w:p>
    <w:p w14:paraId="75AC7B89" w14:textId="77777777" w:rsidR="005C22AB" w:rsidRDefault="005C22AB" w:rsidP="003B66D4">
      <w:pPr>
        <w:ind w:firstLine="0"/>
      </w:pPr>
    </w:p>
    <w:p w14:paraId="78696786" w14:textId="77777777" w:rsidR="005C22AB" w:rsidRDefault="005C22AB" w:rsidP="003B66D4">
      <w:pPr>
        <w:ind w:firstLine="0"/>
      </w:pPr>
    </w:p>
    <w:p w14:paraId="7EB569A0" w14:textId="77777777" w:rsidR="005C22AB" w:rsidRDefault="005C22AB" w:rsidP="003B66D4">
      <w:pPr>
        <w:ind w:firstLine="0"/>
      </w:pPr>
    </w:p>
    <w:p w14:paraId="10A21956" w14:textId="77777777" w:rsidR="005C22AB" w:rsidRDefault="005C22AB" w:rsidP="003B66D4">
      <w:pPr>
        <w:ind w:firstLine="0"/>
      </w:pPr>
    </w:p>
    <w:p w14:paraId="35B2B59C" w14:textId="2FC0B1DD" w:rsidR="005C22AB" w:rsidRDefault="005C22AB" w:rsidP="003B66D4">
      <w:pPr>
        <w:ind w:firstLine="0"/>
      </w:pPr>
    </w:p>
    <w:p w14:paraId="23EDF272" w14:textId="77777777" w:rsidR="005C22AB" w:rsidRPr="00692D06" w:rsidRDefault="005C22AB" w:rsidP="003B66D4">
      <w:pPr>
        <w:ind w:firstLine="0"/>
        <w:rPr>
          <w:sz w:val="22"/>
        </w:rPr>
      </w:pPr>
    </w:p>
    <w:p w14:paraId="405776CD" w14:textId="6FE63C54" w:rsidR="00692D06" w:rsidRPr="00690854" w:rsidRDefault="00A91FFA" w:rsidP="00692D06">
      <w:r>
        <w:t xml:space="preserve">Como puede apreciarse del gráfico, el rendimiento máximo logrado fue del 25 %, para el caso de la carga de mayor </w:t>
      </w:r>
      <w:r w:rsidRPr="00A91FFA">
        <w:t>valor (R</w:t>
      </w:r>
      <w:r w:rsidRPr="00A91FFA">
        <w:rPr>
          <w:vertAlign w:val="subscript"/>
        </w:rPr>
        <w:t>L</w:t>
      </w:r>
      <w:r w:rsidRPr="00A91FFA">
        <w:t xml:space="preserve"> = 100 kΩ)</w:t>
      </w:r>
      <w:r>
        <w:t xml:space="preserve"> y con la misma lógica, para cada estado del IDAC (el cual define la amplitud de la señal de electroestimulación), el rendimiento para la R</w:t>
      </w:r>
      <w:r w:rsidRPr="00A91FFA">
        <w:rPr>
          <w:vertAlign w:val="subscript"/>
        </w:rPr>
        <w:t>L</w:t>
      </w:r>
      <w:r>
        <w:t xml:space="preserve"> mayor siempre resulta mayor. La evolución del rendimiento resulta lógica, dado que responde a una dinámica similar a un amplificador, el cual logra su máximo rendimient</w:t>
      </w:r>
      <w:r w:rsidR="00016933">
        <w:t>o</w:t>
      </w:r>
      <w:r w:rsidR="00692D06">
        <w:t xml:space="preserve"> </w:t>
      </w:r>
      <w:r>
        <w:t>cuando la amplitud de la señal que genera la potencia efectiva sobre la carga tiene su mayor amplitud.</w:t>
      </w:r>
      <w:r w:rsidR="00692D06">
        <w:t xml:space="preserve"> Por otro lado, al tratarse de una fuente de corriente y ser dicho parámetro constante para cualquier valor de carga, estando definida la potencia como P = I</w:t>
      </w:r>
      <w:r w:rsidR="00692D06" w:rsidRPr="00692D06">
        <w:rPr>
          <w:vertAlign w:val="superscript"/>
        </w:rPr>
        <w:t>2</w:t>
      </w:r>
      <w:r w:rsidR="00692D06">
        <w:t xml:space="preserve">.R, la potencia </w:t>
      </w:r>
      <w:r w:rsidR="001807BB">
        <w:t>disipada en R</w:t>
      </w:r>
      <w:r w:rsidR="001807BB" w:rsidRPr="001807BB">
        <w:rPr>
          <w:vertAlign w:val="subscript"/>
        </w:rPr>
        <w:t>L</w:t>
      </w:r>
      <w:r w:rsidR="00692D06">
        <w:t xml:space="preserve"> será</w:t>
      </w:r>
      <w:r w:rsidR="001807BB">
        <w:t xml:space="preserve"> directamente proporcional a su valor</w:t>
      </w:r>
      <w:r w:rsidR="00692D06">
        <w:t>, cuestión que se</w:t>
      </w:r>
      <w:r w:rsidR="001807BB">
        <w:t xml:space="preserve"> ve</w:t>
      </w:r>
      <w:r w:rsidR="00692D06">
        <w:t xml:space="preserve"> efectivamente representada en el gráfico.</w:t>
      </w:r>
    </w:p>
    <w:p w14:paraId="20F42C4C" w14:textId="3BC49F40" w:rsidR="00B85C28" w:rsidRDefault="00B85C28" w:rsidP="00690854">
      <w:pPr>
        <w:pStyle w:val="Ttulo2"/>
        <w:numPr>
          <w:ilvl w:val="1"/>
          <w:numId w:val="1"/>
        </w:numPr>
        <w:ind w:left="1843" w:right="849" w:hanging="567"/>
      </w:pPr>
      <w:bookmarkStart w:id="533" w:name="_Toc172884109"/>
      <w:r>
        <w:lastRenderedPageBreak/>
        <w:t xml:space="preserve">Electroestimulador: prueba piloto sobre </w:t>
      </w:r>
      <w:r w:rsidR="00690854" w:rsidRPr="00690854">
        <w:t>sujeto</w:t>
      </w:r>
      <w:r w:rsidRPr="00690854">
        <w:t xml:space="preserve"> sano</w:t>
      </w:r>
      <w:bookmarkEnd w:id="533"/>
    </w:p>
    <w:p w14:paraId="6D9F2A08" w14:textId="5561DFD4" w:rsidR="00080B8A" w:rsidRDefault="006946C5" w:rsidP="00080B8A">
      <w:r>
        <w:t>Como instancia final dentro de los ensayos realizados al Electroestimulador</w:t>
      </w:r>
      <w:r w:rsidR="00D677B3">
        <w:t>,</w:t>
      </w:r>
      <w:r>
        <w:t xml:space="preserve"> y a los fines de relevar y documentar su funcionamiento desde </w:t>
      </w:r>
      <w:r w:rsidR="00A52DA1">
        <w:t>la mayor cantidad de aspectos</w:t>
      </w:r>
      <w:r w:rsidR="00D677B3">
        <w:t xml:space="preserve"> posibles, resta</w:t>
      </w:r>
      <w:r w:rsidR="00A52DA1">
        <w:t xml:space="preserve"> por aplicar a su salida</w:t>
      </w:r>
      <w:r w:rsidR="00D677B3">
        <w:t xml:space="preserve"> y evaluar su desempeño en</w:t>
      </w:r>
      <w:r w:rsidR="00A52DA1">
        <w:t xml:space="preserve"> lo que </w:t>
      </w:r>
      <w:r w:rsidR="00D677B3">
        <w:t xml:space="preserve">eventualmente </w:t>
      </w:r>
      <w:r w:rsidR="00A52DA1">
        <w:t>será un</w:t>
      </w:r>
      <w:r w:rsidR="00D677B3">
        <w:t>a</w:t>
      </w:r>
      <w:r w:rsidR="00A52DA1">
        <w:t xml:space="preserve"> </w:t>
      </w:r>
      <w:r w:rsidR="00D677B3">
        <w:t>“</w:t>
      </w:r>
      <w:r w:rsidR="00A52DA1">
        <w:t>carga real</w:t>
      </w:r>
      <w:r w:rsidR="00D677B3">
        <w:t>”</w:t>
      </w:r>
      <w:r w:rsidR="00A52DA1">
        <w:t xml:space="preserve">, es decir una interfaz electrodo-piel a nivel de brazo y/o antebrazo, área donde típicamente </w:t>
      </w:r>
      <w:r w:rsidR="00D677B3">
        <w:t>será</w:t>
      </w:r>
      <w:r w:rsidR="00A52DA1">
        <w:t xml:space="preserve"> aplicado el dispositivo final, considerando una </w:t>
      </w:r>
      <w:r w:rsidR="00D677B3">
        <w:t>amputación transradial o transhumeral.</w:t>
      </w:r>
    </w:p>
    <w:p w14:paraId="26D4ACB9" w14:textId="350AFB0F" w:rsidR="00D677B3" w:rsidRPr="00080B8A" w:rsidRDefault="00D677B3" w:rsidP="00080B8A">
      <w:r>
        <w:t>Para ello se realizó una prueba piloto sobre un sujeto sano a los fines de registrar el funcionamiento en referencia a aspectos como: tipos de electrodos adecuados, posición, molestias generadas, sensaciones táctiles detectables, rangos de la señal en las que se manifiestan y correcto funcionamiento de la fuente de corriente ante la interfaz.</w:t>
      </w:r>
    </w:p>
    <w:p w14:paraId="30080C0F" w14:textId="69AD555A" w:rsidR="00B85C28" w:rsidRDefault="00B85C28" w:rsidP="005A564F">
      <w:pPr>
        <w:pStyle w:val="Ttulo3"/>
        <w:numPr>
          <w:ilvl w:val="2"/>
          <w:numId w:val="1"/>
        </w:numPr>
      </w:pPr>
      <w:bookmarkStart w:id="534" w:name="_Toc172884110"/>
      <w:r>
        <w:t>Características</w:t>
      </w:r>
      <w:r w:rsidR="008F359C">
        <w:t xml:space="preserve"> </w:t>
      </w:r>
      <w:r w:rsidR="00824B4D">
        <w:t xml:space="preserve">generales </w:t>
      </w:r>
      <w:r w:rsidR="008F359C" w:rsidRPr="00690854">
        <w:t>del ensayo</w:t>
      </w:r>
      <w:bookmarkEnd w:id="534"/>
    </w:p>
    <w:p w14:paraId="432D55D7" w14:textId="3EDF1333" w:rsidR="007E1017" w:rsidRDefault="00055283" w:rsidP="007E1017">
      <w:r>
        <w:t xml:space="preserve">Como primera medida, se registraron los datos característicos físicos a los fines de catalogar al sujeto de </w:t>
      </w:r>
      <w:r w:rsidRPr="00055283">
        <w:t xml:space="preserve">prueba, en la </w:t>
      </w:r>
      <w:r w:rsidRPr="00055283">
        <w:fldChar w:fldCharType="begin"/>
      </w:r>
      <w:r w:rsidRPr="00055283">
        <w:instrText xml:space="preserve"> REF _Ref185782933 \h </w:instrText>
      </w:r>
      <w:r>
        <w:instrText xml:space="preserve"> \* MERGEFORMAT </w:instrText>
      </w:r>
      <w:r w:rsidRPr="00055283">
        <w:fldChar w:fldCharType="separate"/>
      </w:r>
      <w:r w:rsidRPr="00055283">
        <w:rPr>
          <w:color w:val="000000" w:themeColor="text1"/>
        </w:rPr>
        <w:t xml:space="preserve">Tabla </w:t>
      </w:r>
      <w:r w:rsidRPr="00055283">
        <w:rPr>
          <w:color w:val="0070C0"/>
          <w:u w:val="single"/>
        </w:rPr>
        <w:t>(</w:t>
      </w:r>
      <w:r w:rsidRPr="00055283">
        <w:rPr>
          <w:noProof/>
          <w:color w:val="0070C0"/>
          <w:u w:val="single"/>
        </w:rPr>
        <w:t>3</w:t>
      </w:r>
      <w:r w:rsidRPr="00055283">
        <w:rPr>
          <w:color w:val="0070C0"/>
          <w:u w:val="single"/>
        </w:rPr>
        <w:noBreakHyphen/>
      </w:r>
      <w:r w:rsidRPr="00055283">
        <w:rPr>
          <w:noProof/>
          <w:color w:val="0070C0"/>
          <w:u w:val="single"/>
        </w:rPr>
        <w:t>11</w:t>
      </w:r>
      <w:r w:rsidRPr="00055283">
        <w:fldChar w:fldCharType="end"/>
      </w:r>
      <w:r w:rsidRPr="00055283">
        <w:rPr>
          <w:color w:val="0070C0"/>
          <w:u w:val="single"/>
        </w:rPr>
        <w:t>)</w:t>
      </w:r>
      <w:r w:rsidRPr="00055283">
        <w:t xml:space="preserve"> se presentan</w:t>
      </w:r>
      <w:r>
        <w:t xml:space="preserve"> los datos considerados relevantes:</w:t>
      </w:r>
    </w:p>
    <w:p w14:paraId="404B069B" w14:textId="1C6C0E30" w:rsidR="00055283" w:rsidRPr="00055283" w:rsidRDefault="00055283" w:rsidP="00055283">
      <w:pPr>
        <w:pStyle w:val="Descripcin"/>
        <w:keepNext/>
        <w:ind w:firstLine="0"/>
        <w:jc w:val="center"/>
        <w:rPr>
          <w:i w:val="0"/>
          <w:color w:val="000000" w:themeColor="text1"/>
          <w:sz w:val="22"/>
        </w:rPr>
      </w:pPr>
      <w:bookmarkStart w:id="535" w:name="_Ref185782933"/>
      <w:r w:rsidRPr="00055283">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1</w:t>
      </w:r>
      <w:r w:rsidR="00176E96">
        <w:rPr>
          <w:color w:val="000000" w:themeColor="text1"/>
          <w:sz w:val="22"/>
        </w:rPr>
        <w:fldChar w:fldCharType="end"/>
      </w:r>
      <w:bookmarkEnd w:id="535"/>
      <w:r w:rsidRPr="00055283">
        <w:rPr>
          <w:color w:val="000000" w:themeColor="text1"/>
          <w:sz w:val="22"/>
        </w:rPr>
        <w:t>:</w:t>
      </w:r>
      <w:r w:rsidRPr="00055283">
        <w:rPr>
          <w:i w:val="0"/>
          <w:color w:val="000000" w:themeColor="text1"/>
          <w:sz w:val="22"/>
        </w:rPr>
        <w:t xml:space="preserve"> Datos del sujeto de prueba piloto (Fuente: elaboración propia).</w:t>
      </w:r>
    </w:p>
    <w:tbl>
      <w:tblPr>
        <w:tblStyle w:val="Tablaconcuadrcula"/>
        <w:tblW w:w="5277" w:type="dxa"/>
        <w:jc w:val="center"/>
        <w:tblLook w:val="04A0" w:firstRow="1" w:lastRow="0" w:firstColumn="1" w:lastColumn="0" w:noHBand="0" w:noVBand="1"/>
      </w:tblPr>
      <w:tblGrid>
        <w:gridCol w:w="486"/>
        <w:gridCol w:w="1494"/>
        <w:gridCol w:w="1230"/>
        <w:gridCol w:w="1293"/>
        <w:gridCol w:w="774"/>
      </w:tblGrid>
      <w:tr w:rsidR="00055283" w14:paraId="66DC0A77" w14:textId="77777777" w:rsidTr="00055283">
        <w:trPr>
          <w:jc w:val="center"/>
        </w:trPr>
        <w:tc>
          <w:tcPr>
            <w:tcW w:w="486" w:type="dxa"/>
          </w:tcPr>
          <w:p w14:paraId="1A2EB6C8" w14:textId="4754441F" w:rsidR="00055283" w:rsidRPr="00055283" w:rsidRDefault="00055283" w:rsidP="00055283">
            <w:pPr>
              <w:ind w:firstLine="0"/>
              <w:jc w:val="center"/>
              <w:rPr>
                <w:b/>
              </w:rPr>
            </w:pPr>
            <w:r w:rsidRPr="00055283">
              <w:rPr>
                <w:b/>
              </w:rPr>
              <w:t>N°</w:t>
            </w:r>
          </w:p>
        </w:tc>
        <w:tc>
          <w:tcPr>
            <w:tcW w:w="1494" w:type="dxa"/>
          </w:tcPr>
          <w:p w14:paraId="0D26DA78" w14:textId="539E5430" w:rsidR="00055283" w:rsidRPr="00055283" w:rsidRDefault="00055283" w:rsidP="00055283">
            <w:pPr>
              <w:ind w:firstLine="0"/>
              <w:jc w:val="center"/>
              <w:rPr>
                <w:b/>
              </w:rPr>
            </w:pPr>
            <w:r w:rsidRPr="00055283">
              <w:rPr>
                <w:b/>
              </w:rPr>
              <w:t>Altura (cm)</w:t>
            </w:r>
          </w:p>
        </w:tc>
        <w:tc>
          <w:tcPr>
            <w:tcW w:w="1230" w:type="dxa"/>
          </w:tcPr>
          <w:p w14:paraId="2697EFD5" w14:textId="1C9F6BF7" w:rsidR="00055283" w:rsidRPr="00055283" w:rsidRDefault="00055283" w:rsidP="00055283">
            <w:pPr>
              <w:ind w:firstLine="0"/>
              <w:jc w:val="center"/>
              <w:rPr>
                <w:b/>
              </w:rPr>
            </w:pPr>
            <w:r w:rsidRPr="00055283">
              <w:rPr>
                <w:b/>
              </w:rPr>
              <w:t>Peso (Kg)</w:t>
            </w:r>
          </w:p>
        </w:tc>
        <w:tc>
          <w:tcPr>
            <w:tcW w:w="1293" w:type="dxa"/>
          </w:tcPr>
          <w:p w14:paraId="67711F9A" w14:textId="00B8ACDE" w:rsidR="00055283" w:rsidRPr="00055283" w:rsidRDefault="00055283" w:rsidP="00055283">
            <w:pPr>
              <w:ind w:firstLine="0"/>
              <w:jc w:val="center"/>
              <w:rPr>
                <w:b/>
              </w:rPr>
            </w:pPr>
            <w:r w:rsidRPr="00055283">
              <w:rPr>
                <w:b/>
              </w:rPr>
              <w:t>Género</w:t>
            </w:r>
          </w:p>
        </w:tc>
        <w:tc>
          <w:tcPr>
            <w:tcW w:w="774" w:type="dxa"/>
          </w:tcPr>
          <w:p w14:paraId="2DD887BC" w14:textId="4B6154C5" w:rsidR="00055283" w:rsidRPr="00055283" w:rsidRDefault="00055283" w:rsidP="00055283">
            <w:pPr>
              <w:ind w:firstLine="0"/>
              <w:jc w:val="center"/>
              <w:rPr>
                <w:b/>
              </w:rPr>
            </w:pPr>
            <w:r w:rsidRPr="00055283">
              <w:rPr>
                <w:b/>
              </w:rPr>
              <w:t>Edad</w:t>
            </w:r>
          </w:p>
        </w:tc>
      </w:tr>
      <w:tr w:rsidR="00055283" w14:paraId="10EA43BD" w14:textId="77777777" w:rsidTr="00055283">
        <w:trPr>
          <w:jc w:val="center"/>
        </w:trPr>
        <w:tc>
          <w:tcPr>
            <w:tcW w:w="486" w:type="dxa"/>
          </w:tcPr>
          <w:p w14:paraId="228A68E6" w14:textId="06C62F6F" w:rsidR="00055283" w:rsidRDefault="00055283" w:rsidP="00055283">
            <w:pPr>
              <w:ind w:firstLine="0"/>
              <w:jc w:val="center"/>
            </w:pPr>
            <w:r>
              <w:t>1</w:t>
            </w:r>
          </w:p>
        </w:tc>
        <w:tc>
          <w:tcPr>
            <w:tcW w:w="1494" w:type="dxa"/>
          </w:tcPr>
          <w:p w14:paraId="32E70816" w14:textId="7C108A1A" w:rsidR="00055283" w:rsidRDefault="00055283" w:rsidP="00055283">
            <w:pPr>
              <w:ind w:firstLine="0"/>
              <w:jc w:val="center"/>
            </w:pPr>
            <w:r>
              <w:t>174</w:t>
            </w:r>
          </w:p>
        </w:tc>
        <w:tc>
          <w:tcPr>
            <w:tcW w:w="1230" w:type="dxa"/>
          </w:tcPr>
          <w:p w14:paraId="642E073C" w14:textId="2AFDA2DF" w:rsidR="00055283" w:rsidRDefault="00055283" w:rsidP="00055283">
            <w:pPr>
              <w:ind w:firstLine="0"/>
              <w:jc w:val="center"/>
            </w:pPr>
            <w:r>
              <w:t>87</w:t>
            </w:r>
          </w:p>
        </w:tc>
        <w:tc>
          <w:tcPr>
            <w:tcW w:w="1293" w:type="dxa"/>
          </w:tcPr>
          <w:p w14:paraId="2A569278" w14:textId="47CC826F" w:rsidR="00055283" w:rsidRDefault="00055283" w:rsidP="00055283">
            <w:pPr>
              <w:ind w:firstLine="0"/>
              <w:jc w:val="center"/>
            </w:pPr>
            <w:r>
              <w:t>Masculino</w:t>
            </w:r>
          </w:p>
        </w:tc>
        <w:tc>
          <w:tcPr>
            <w:tcW w:w="774" w:type="dxa"/>
          </w:tcPr>
          <w:p w14:paraId="54D8816E" w14:textId="6D5C8DDE" w:rsidR="00055283" w:rsidRDefault="00055283" w:rsidP="00055283">
            <w:pPr>
              <w:ind w:firstLine="0"/>
              <w:jc w:val="center"/>
            </w:pPr>
            <w:r>
              <w:t>38</w:t>
            </w:r>
          </w:p>
        </w:tc>
      </w:tr>
    </w:tbl>
    <w:p w14:paraId="46F559C4" w14:textId="77777777" w:rsidR="00055283" w:rsidRPr="00394813" w:rsidRDefault="00055283" w:rsidP="00394813">
      <w:pPr>
        <w:rPr>
          <w:sz w:val="2"/>
        </w:rPr>
      </w:pPr>
    </w:p>
    <w:p w14:paraId="30E27FE5" w14:textId="458D7BA4" w:rsidR="00394813" w:rsidRDefault="00394813" w:rsidP="00394813">
      <w:r>
        <w:rPr>
          <w:noProof/>
          <w:lang w:val="es-AR"/>
        </w:rPr>
        <mc:AlternateContent>
          <mc:Choice Requires="wpg">
            <w:drawing>
              <wp:anchor distT="0" distB="0" distL="114300" distR="114300" simplePos="0" relativeHeight="252049408" behindDoc="0" locked="0" layoutInCell="1" allowOverlap="1" wp14:anchorId="37B2EC9C" wp14:editId="1AB2C23D">
                <wp:simplePos x="0" y="0"/>
                <wp:positionH relativeFrom="margin">
                  <wp:align>center</wp:align>
                </wp:positionH>
                <wp:positionV relativeFrom="paragraph">
                  <wp:posOffset>1769110</wp:posOffset>
                </wp:positionV>
                <wp:extent cx="5280466" cy="2600077"/>
                <wp:effectExtent l="19050" t="19050" r="15875" b="0"/>
                <wp:wrapNone/>
                <wp:docPr id="466" name="Grupo 466"/>
                <wp:cNvGraphicFramePr/>
                <a:graphic xmlns:a="http://schemas.openxmlformats.org/drawingml/2006/main">
                  <a:graphicData uri="http://schemas.microsoft.com/office/word/2010/wordprocessingGroup">
                    <wpg:wgp>
                      <wpg:cNvGrpSpPr/>
                      <wpg:grpSpPr>
                        <a:xfrm>
                          <a:off x="0" y="0"/>
                          <a:ext cx="5280466" cy="2600077"/>
                          <a:chOff x="-1263" y="0"/>
                          <a:chExt cx="5376234" cy="2663687"/>
                        </a:xfrm>
                      </wpg:grpSpPr>
                      <wpg:grpSp>
                        <wpg:cNvPr id="463" name="Grupo 463"/>
                        <wpg:cNvGrpSpPr/>
                        <wpg:grpSpPr>
                          <a:xfrm>
                            <a:off x="-1263" y="0"/>
                            <a:ext cx="5368393" cy="2256845"/>
                            <a:chOff x="-1353" y="0"/>
                            <a:chExt cx="5750560" cy="2407920"/>
                          </a:xfrm>
                        </wpg:grpSpPr>
                        <pic:pic xmlns:pic="http://schemas.openxmlformats.org/drawingml/2006/picture">
                          <pic:nvPicPr>
                            <pic:cNvPr id="461" name="Imagen 461"/>
                            <pic:cNvPicPr>
                              <a:picLocks noChangeAspect="1"/>
                            </pic:cNvPicPr>
                          </pic:nvPicPr>
                          <pic:blipFill rotWithShape="1">
                            <a:blip r:embed="rId258" cstate="print">
                              <a:extLst>
                                <a:ext uri="{28A0092B-C50C-407E-A947-70E740481C1C}">
                                  <a14:useLocalDpi xmlns:a14="http://schemas.microsoft.com/office/drawing/2010/main" val="0"/>
                                </a:ext>
                              </a:extLst>
                            </a:blip>
                            <a:srcRect t="22932" b="18278"/>
                            <a:stretch/>
                          </pic:blipFill>
                          <pic:spPr bwMode="auto">
                            <a:xfrm>
                              <a:off x="-1353" y="0"/>
                              <a:ext cx="3062605" cy="240030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462" name="Imagen 462"/>
                            <pic:cNvPicPr>
                              <a:picLocks noChangeAspect="1"/>
                            </pic:cNvPicPr>
                          </pic:nvPicPr>
                          <pic:blipFill rotWithShape="1">
                            <a:blip r:embed="rId259" cstate="print">
                              <a:extLst>
                                <a:ext uri="{28A0092B-C50C-407E-A947-70E740481C1C}">
                                  <a14:useLocalDpi xmlns:a14="http://schemas.microsoft.com/office/drawing/2010/main" val="0"/>
                                </a:ext>
                              </a:extLst>
                            </a:blip>
                            <a:srcRect t="14696" b="18120"/>
                            <a:stretch/>
                          </pic:blipFill>
                          <pic:spPr bwMode="auto">
                            <a:xfrm>
                              <a:off x="3061252" y="0"/>
                              <a:ext cx="2687955" cy="2407920"/>
                            </a:xfrm>
                            <a:prstGeom prst="rect">
                              <a:avLst/>
                            </a:prstGeom>
                            <a:ln>
                              <a:solidFill>
                                <a:schemeClr val="tx1"/>
                              </a:solidFill>
                            </a:ln>
                            <a:extLst>
                              <a:ext uri="{53640926-AAD7-44D8-BBD7-CCE9431645EC}">
                                <a14:shadowObscured xmlns:a14="http://schemas.microsoft.com/office/drawing/2010/main"/>
                              </a:ext>
                            </a:extLst>
                          </pic:spPr>
                        </pic:pic>
                      </wpg:grpSp>
                      <wps:wsp>
                        <wps:cNvPr id="465" name="Cuadro de texto 465"/>
                        <wps:cNvSpPr txBox="1"/>
                        <wps:spPr>
                          <a:xfrm>
                            <a:off x="7951" y="2313829"/>
                            <a:ext cx="5367020" cy="349858"/>
                          </a:xfrm>
                          <a:prstGeom prst="rect">
                            <a:avLst/>
                          </a:prstGeom>
                          <a:solidFill>
                            <a:prstClr val="white"/>
                          </a:solidFill>
                          <a:ln>
                            <a:noFill/>
                          </a:ln>
                          <a:effectLst/>
                        </wps:spPr>
                        <wps:txbx>
                          <w:txbxContent>
                            <w:p w14:paraId="54BE6652" w14:textId="3D8C2A62" w:rsidR="00F73331" w:rsidRPr="00394813" w:rsidRDefault="00F73331" w:rsidP="00394813">
                              <w:pPr>
                                <w:pStyle w:val="Descripcin"/>
                                <w:ind w:firstLine="0"/>
                                <w:jc w:val="center"/>
                                <w:rPr>
                                  <w:i w:val="0"/>
                                  <w:noProof/>
                                  <w:color w:val="000000" w:themeColor="text1"/>
                                  <w:sz w:val="32"/>
                                  <w:szCs w:val="24"/>
                                </w:rPr>
                              </w:pPr>
                              <w:bookmarkStart w:id="536" w:name="_Ref185783606"/>
                              <w:r w:rsidRPr="0039481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536"/>
                              <w:r w:rsidRPr="00394813">
                                <w:rPr>
                                  <w:color w:val="000000" w:themeColor="text1"/>
                                  <w:sz w:val="22"/>
                                </w:rPr>
                                <w:t>:</w:t>
                              </w:r>
                              <w:r w:rsidRPr="00394813">
                                <w:rPr>
                                  <w:i w:val="0"/>
                                  <w:color w:val="000000" w:themeColor="text1"/>
                                  <w:sz w:val="22"/>
                                </w:rPr>
                                <w:t xml:space="preserve"> Electrodos utilizados en el ensayo, adhesivos de Ag/</w:t>
                              </w:r>
                              <w:proofErr w:type="spellStart"/>
                              <w:r w:rsidRPr="00394813">
                                <w:rPr>
                                  <w:i w:val="0"/>
                                  <w:color w:val="000000" w:themeColor="text1"/>
                                  <w:sz w:val="22"/>
                                </w:rPr>
                                <w:t>AgCl</w:t>
                              </w:r>
                              <w:proofErr w:type="spellEnd"/>
                              <w:r w:rsidRPr="00394813">
                                <w:rPr>
                                  <w:i w:val="0"/>
                                  <w:color w:val="000000" w:themeColor="text1"/>
                                  <w:sz w:val="22"/>
                                </w:rPr>
                                <w:t xml:space="preserve"> (izquierda) y de goma conductiva (derech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B2EC9C" id="Grupo 466" o:spid="_x0000_s1191" style="position:absolute;left:0;text-align:left;margin-left:0;margin-top:139.3pt;width:415.8pt;height:204.75pt;z-index:252049408;mso-position-horizontal:center;mso-position-horizontal-relative:margin;mso-width-relative:margin;mso-height-relative:margin" coordorigin="-12" coordsize="53762,266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">
                <v:group id="Grupo 463" o:spid="_x0000_s1192" style="position:absolute;left:-12;width:53683;height:22568" coordorigin="-13" coordsize="57505,240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Imagen 461" o:spid="_x0000_s1193" type="#_x0000_t75" style="position:absolute;left:-13;width:3062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F3Z/FAAAA3AAAAA8AAABkcnMvZG93bnJldi54bWxEj0FrwkAUhO+F/oflCb3VjVJDia4iQlFo&#10;D2oq4u2RfWaD2bchu2ry77sFweMw880ws0Vna3Gj1leOFYyGCQjiwumKSwW/+df7JwgfkDXWjklB&#10;Tx4W89eXGWba3XlHt30oRSxhn6ECE0KTSekLQxb90DXE0Tu71mKIsi2lbvEey20tx0mSSosVxwWD&#10;Da0MFZf91Sr4OFz7fLvRppjgabJOv/vjz3al1NugW05BBOrCM/ygNzpy6Qj+z8Qj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xd2fxQAAANwAAAAPAAAAAAAAAAAAAAAA&#10;AJ8CAABkcnMvZG93bnJldi54bWxQSwUGAAAAAAQABAD3AAAAkQMAAAAA&#10;" stroked="t" strokecolor="black [3213]">
                    <v:imagedata r:id="rId260" o:title="" croptop="15029f" cropbottom="11979f"/>
                    <v:path arrowok="t"/>
                  </v:shape>
                  <v:shape id="Imagen 462" o:spid="_x0000_s1194" type="#_x0000_t75" style="position:absolute;left:30612;width:26880;height:240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8zsDFAAAA3AAAAA8AAABkcnMvZG93bnJldi54bWxEj81qwzAQhO+FvoPYQm6N3CSY4kYJpcWQ&#10;kFwal54Xa2M7sVZGkn/69lUg0OMwM98w6+1kWjGQ841lBS/zBARxaXXDlYLvIn9+BeEDssbWMin4&#10;JQ/bzePDGjNtR/6i4RQqESHsM1RQh9BlUvqyJoN+bjvi6J2tMxiidJXUDscIN61cJEkqDTYcF2rs&#10;6KOm8nrqjYL8cqz6vV72n/ngwiH9KYrjeFFq9jS9v4EINIX/8L290wpW6QJuZ+IR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vM7AxQAAANwAAAAPAAAAAAAAAAAAAAAA&#10;AJ8CAABkcnMvZG93bnJldi54bWxQSwUGAAAAAAQABAD3AAAAkQMAAAAA&#10;" stroked="t" strokecolor="black [3213]">
                    <v:imagedata r:id="rId261" o:title="" croptop="9631f" cropbottom="11875f"/>
                    <v:path arrowok="t"/>
                  </v:shape>
                </v:group>
                <v:shape id="Cuadro de texto 465" o:spid="_x0000_s1195" type="#_x0000_t202" style="position:absolute;left:79;top:23138;width:53670;height:3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FTt8UA&#10;AADcAAAADwAAAGRycy9kb3ducmV2LnhtbESPQWvCQBSE70L/w/IEL6KbShskukqrFjy0h1jx/Mg+&#10;k2D2bdhdTfz3bqHgcZiZb5jlujeNuJHztWUFr9MEBHFhdc2lguPv12QOwgdkjY1lUnAnD+vVy2CJ&#10;mbYd53Q7hFJECPsMFVQhtJmUvqjIoJ/aljh6Z+sMhihdKbXDLsJNI2dJkkqDNceFClvaVFRcDlej&#10;IN26a5fzZrw97r7xpy1np8/7SanRsP9YgAjUh2f4v73XCt7Sd/g7E4+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VO3xQAAANwAAAAPAAAAAAAAAAAAAAAAAJgCAABkcnMv&#10;ZG93bnJldi54bWxQSwUGAAAAAAQABAD1AAAAigMAAAAA&#10;" stroked="f">
                  <v:textbox inset="0,0,0,0">
                    <w:txbxContent>
                      <w:p w14:paraId="54BE6652" w14:textId="3D8C2A62" w:rsidR="00F73331" w:rsidRPr="00394813" w:rsidRDefault="00F73331" w:rsidP="00394813">
                        <w:pPr>
                          <w:pStyle w:val="Descripcin"/>
                          <w:ind w:firstLine="0"/>
                          <w:jc w:val="center"/>
                          <w:rPr>
                            <w:i w:val="0"/>
                            <w:noProof/>
                            <w:color w:val="000000" w:themeColor="text1"/>
                            <w:sz w:val="32"/>
                            <w:szCs w:val="24"/>
                          </w:rPr>
                        </w:pPr>
                        <w:bookmarkStart w:id="537" w:name="_Ref185783606"/>
                        <w:r w:rsidRPr="0039481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537"/>
                        <w:r w:rsidRPr="00394813">
                          <w:rPr>
                            <w:color w:val="000000" w:themeColor="text1"/>
                            <w:sz w:val="22"/>
                          </w:rPr>
                          <w:t>:</w:t>
                        </w:r>
                        <w:r w:rsidRPr="00394813">
                          <w:rPr>
                            <w:i w:val="0"/>
                            <w:color w:val="000000" w:themeColor="text1"/>
                            <w:sz w:val="22"/>
                          </w:rPr>
                          <w:t xml:space="preserve"> Electrodos utilizados en el ensayo, adhesivos de Ag/</w:t>
                        </w:r>
                        <w:proofErr w:type="spellStart"/>
                        <w:r w:rsidRPr="00394813">
                          <w:rPr>
                            <w:i w:val="0"/>
                            <w:color w:val="000000" w:themeColor="text1"/>
                            <w:sz w:val="22"/>
                          </w:rPr>
                          <w:t>AgCl</w:t>
                        </w:r>
                        <w:proofErr w:type="spellEnd"/>
                        <w:r w:rsidRPr="00394813">
                          <w:rPr>
                            <w:i w:val="0"/>
                            <w:color w:val="000000" w:themeColor="text1"/>
                            <w:sz w:val="22"/>
                          </w:rPr>
                          <w:t xml:space="preserve"> (izquierda) y de goma conductiva (derecha)</w:t>
                        </w:r>
                      </w:p>
                    </w:txbxContent>
                  </v:textbox>
                </v:shape>
                <w10:wrap anchorx="margin"/>
              </v:group>
            </w:pict>
          </mc:Fallback>
        </mc:AlternateContent>
      </w:r>
      <w:r>
        <w:t>Para las pruebas, se implementaron dos tipos de electrodos; por un lado electrodos de goma conductiva, utilizados típicamente en terapias de electroestimulación kinesiológica y los cuales requieren la aplicación de gel conductivo para mejorar las características de impedancia de contacto y un medio mecánico (manda con abrojos por ejemplos) para mantenerlos fijos; y por otro, electrodos adhesivos de Ag/</w:t>
      </w:r>
      <w:proofErr w:type="spellStart"/>
      <w:r>
        <w:t>AgCl</w:t>
      </w:r>
      <w:proofErr w:type="spellEnd"/>
      <w:r>
        <w:t xml:space="preserve">, para los que no es necesaria la aplicación de gel externo ni tampoco de un medio mecánico para su fijación. En </w:t>
      </w:r>
      <w:r w:rsidRPr="00394813">
        <w:rPr>
          <w:color w:val="000000" w:themeColor="text1"/>
        </w:rPr>
        <w:t xml:space="preserve">la </w:t>
      </w:r>
      <w:r w:rsidRPr="00394813">
        <w:rPr>
          <w:color w:val="000000" w:themeColor="text1"/>
        </w:rPr>
        <w:fldChar w:fldCharType="begin"/>
      </w:r>
      <w:r w:rsidRPr="00394813">
        <w:rPr>
          <w:color w:val="000000" w:themeColor="text1"/>
        </w:rPr>
        <w:instrText xml:space="preserve"> REF _Ref185783606 \h </w:instrText>
      </w:r>
      <w:r w:rsidRPr="00394813">
        <w:rPr>
          <w:color w:val="000000" w:themeColor="text1"/>
        </w:rPr>
      </w:r>
      <w:r w:rsidRPr="00394813">
        <w:rPr>
          <w:color w:val="000000" w:themeColor="text1"/>
        </w:rPr>
        <w:instrText xml:space="preserve"> \* MERGEFORMAT </w:instrText>
      </w:r>
      <w:r w:rsidRPr="00394813">
        <w:rPr>
          <w:color w:val="000000" w:themeColor="text1"/>
        </w:rPr>
        <w:fldChar w:fldCharType="separate"/>
      </w:r>
      <w:r w:rsidRPr="00394813">
        <w:rPr>
          <w:color w:val="000000" w:themeColor="text1"/>
        </w:rPr>
        <w:t xml:space="preserve">Fig. </w:t>
      </w:r>
      <w:r w:rsidRPr="00394813">
        <w:rPr>
          <w:color w:val="0070C0"/>
          <w:u w:val="single"/>
        </w:rPr>
        <w:t>(</w:t>
      </w:r>
      <w:r w:rsidRPr="00394813">
        <w:rPr>
          <w:noProof/>
          <w:color w:val="0070C0"/>
          <w:u w:val="single"/>
        </w:rPr>
        <w:t>3</w:t>
      </w:r>
      <w:r w:rsidRPr="00394813">
        <w:rPr>
          <w:color w:val="0070C0"/>
          <w:u w:val="single"/>
        </w:rPr>
        <w:noBreakHyphen/>
      </w:r>
      <w:r w:rsidRPr="00394813">
        <w:rPr>
          <w:noProof/>
          <w:color w:val="0070C0"/>
          <w:u w:val="single"/>
        </w:rPr>
        <w:t>30</w:t>
      </w:r>
      <w:r w:rsidRPr="00394813">
        <w:rPr>
          <w:color w:val="000000" w:themeColor="text1"/>
        </w:rPr>
        <w:fldChar w:fldCharType="end"/>
      </w:r>
      <w:r w:rsidRPr="00394813">
        <w:rPr>
          <w:color w:val="0070C0"/>
          <w:u w:val="single"/>
        </w:rPr>
        <w:t>)</w:t>
      </w:r>
      <w:r w:rsidRPr="00394813">
        <w:rPr>
          <w:color w:val="000000" w:themeColor="text1"/>
        </w:rPr>
        <w:t xml:space="preserve"> se </w:t>
      </w:r>
      <w:r>
        <w:t>presentan los electrodos utilizados y la zona seleccionada para la electroestimulación.</w:t>
      </w:r>
    </w:p>
    <w:p w14:paraId="52CE3D57" w14:textId="44F5F6FC" w:rsidR="00394813" w:rsidRDefault="00394813" w:rsidP="00055283">
      <w:pPr>
        <w:ind w:firstLine="0"/>
      </w:pPr>
    </w:p>
    <w:p w14:paraId="6782FC2A" w14:textId="2C25E390" w:rsidR="00F205B0" w:rsidRDefault="00F205B0" w:rsidP="007E1017"/>
    <w:p w14:paraId="2710B897" w14:textId="1FBFBB2D" w:rsidR="00F205B0" w:rsidRDefault="00F205B0" w:rsidP="007E1017"/>
    <w:p w14:paraId="478650D2" w14:textId="55C21579" w:rsidR="00F205B0" w:rsidRDefault="00F205B0" w:rsidP="007E1017"/>
    <w:p w14:paraId="06D76B93" w14:textId="77777777" w:rsidR="00F205B0" w:rsidRDefault="00F205B0" w:rsidP="007E1017"/>
    <w:p w14:paraId="73EE7C4A" w14:textId="36E67AB1" w:rsidR="00F205B0" w:rsidRPr="007E1017" w:rsidRDefault="00F205B0" w:rsidP="00824B4D">
      <w:pPr>
        <w:ind w:firstLine="0"/>
      </w:pPr>
    </w:p>
    <w:p w14:paraId="550B9A3A" w14:textId="02169322" w:rsidR="00597630" w:rsidRDefault="008F359C" w:rsidP="005A564F">
      <w:pPr>
        <w:pStyle w:val="Ttulo3"/>
        <w:numPr>
          <w:ilvl w:val="2"/>
          <w:numId w:val="1"/>
        </w:numPr>
      </w:pPr>
      <w:bookmarkStart w:id="538" w:name="_Toc172884111"/>
      <w:r>
        <w:lastRenderedPageBreak/>
        <w:t>Banco de pruebas</w:t>
      </w:r>
      <w:bookmarkEnd w:id="538"/>
    </w:p>
    <w:p w14:paraId="4ED99F40" w14:textId="203A57D4" w:rsidR="007E1017" w:rsidRDefault="007E1017" w:rsidP="007E1017">
      <w:r>
        <w:t xml:space="preserve">A continuación se detallarán las </w:t>
      </w:r>
      <w:r w:rsidR="005E3A1E">
        <w:t xml:space="preserve">características específicas de la prueba piloto realizada con </w:t>
      </w:r>
      <w:r>
        <w:t>el dispositivo</w:t>
      </w:r>
      <w:r w:rsidR="005E3A1E">
        <w:t xml:space="preserve"> diseñado sobre un sujeto sano</w:t>
      </w:r>
      <w:r w:rsidR="00824B4D">
        <w:t xml:space="preserve"> (no amputado)</w:t>
      </w:r>
      <w:r>
        <w:t>.</w:t>
      </w:r>
    </w:p>
    <w:p w14:paraId="0DBF43FA" w14:textId="77777777" w:rsidR="007E1017" w:rsidRPr="009B7527" w:rsidRDefault="007E1017" w:rsidP="007E1017">
      <w:pPr>
        <w:rPr>
          <w:u w:val="single"/>
        </w:rPr>
      </w:pPr>
      <w:r w:rsidRPr="009B7527">
        <w:rPr>
          <w:u w:val="single"/>
        </w:rPr>
        <w:t xml:space="preserve">OBJETIVOS: </w:t>
      </w:r>
    </w:p>
    <w:p w14:paraId="7274CC3F" w14:textId="77777777" w:rsidR="005E3A1E" w:rsidRDefault="005E3A1E" w:rsidP="005E3A1E">
      <w:pPr>
        <w:pStyle w:val="Prrafodelista"/>
        <w:numPr>
          <w:ilvl w:val="0"/>
          <w:numId w:val="25"/>
        </w:numPr>
      </w:pPr>
      <w:r>
        <w:t>Documentar el funcionamiento del equipo en condiciones reales.</w:t>
      </w:r>
    </w:p>
    <w:p w14:paraId="05CC71AB" w14:textId="77777777" w:rsidR="005E3A1E" w:rsidRDefault="005E3A1E" w:rsidP="005E3A1E">
      <w:pPr>
        <w:pStyle w:val="Prrafodelista"/>
        <w:numPr>
          <w:ilvl w:val="0"/>
          <w:numId w:val="25"/>
        </w:numPr>
      </w:pPr>
      <w:r>
        <w:t>Evaluar la eficacia de la estimulación táctil no invasiva sobre los mecanorreceptores de la piel.</w:t>
      </w:r>
    </w:p>
    <w:p w14:paraId="0F316C70" w14:textId="77777777" w:rsidR="005E3A1E" w:rsidRDefault="005E3A1E" w:rsidP="005E3A1E">
      <w:pPr>
        <w:pStyle w:val="Prrafodelista"/>
        <w:numPr>
          <w:ilvl w:val="0"/>
          <w:numId w:val="25"/>
        </w:numPr>
      </w:pPr>
      <w:r>
        <w:t>Garantizar la seguridad y el confort del usuario.</w:t>
      </w:r>
    </w:p>
    <w:p w14:paraId="2086A955" w14:textId="77777777" w:rsidR="007E1017" w:rsidRDefault="007E1017" w:rsidP="007E1017">
      <w:r w:rsidRPr="009B7527">
        <w:rPr>
          <w:u w:val="single"/>
        </w:rPr>
        <w:t>COMPONENTES</w:t>
      </w:r>
      <w:r>
        <w:t>:</w:t>
      </w:r>
    </w:p>
    <w:p w14:paraId="554CF131" w14:textId="3F4D808A" w:rsidR="005E3A1E" w:rsidRPr="00110F82" w:rsidRDefault="005E3A1E" w:rsidP="005E3A1E">
      <w:pPr>
        <w:pStyle w:val="Prrafodelista"/>
        <w:numPr>
          <w:ilvl w:val="0"/>
          <w:numId w:val="26"/>
        </w:numPr>
        <w:rPr>
          <w:i/>
        </w:rPr>
      </w:pPr>
      <w:r w:rsidRPr="00110F82">
        <w:rPr>
          <w:u w:val="single"/>
        </w:rPr>
        <w:t>Electrodos</w:t>
      </w:r>
      <w:r>
        <w:t xml:space="preserve">: </w:t>
      </w:r>
      <w:r w:rsidR="00110F82" w:rsidRPr="00110F82">
        <w:rPr>
          <w:i/>
        </w:rPr>
        <w:t>adhesivos descartables de plata/cloruro de plata  y de goma conductiva.</w:t>
      </w:r>
      <w:r w:rsidRPr="00110F82">
        <w:rPr>
          <w:i/>
        </w:rPr>
        <w:t xml:space="preserve"> </w:t>
      </w:r>
    </w:p>
    <w:p w14:paraId="08D026B4" w14:textId="76C844D4" w:rsidR="005E3A1E" w:rsidRPr="00110F82" w:rsidRDefault="00110F82" w:rsidP="005E3A1E">
      <w:pPr>
        <w:pStyle w:val="Prrafodelista"/>
        <w:numPr>
          <w:ilvl w:val="0"/>
          <w:numId w:val="26"/>
        </w:numPr>
        <w:rPr>
          <w:i/>
        </w:rPr>
      </w:pPr>
      <w:r>
        <w:rPr>
          <w:u w:val="single"/>
        </w:rPr>
        <w:t>Gel conductor</w:t>
      </w:r>
      <w:r w:rsidR="005E3A1E" w:rsidRPr="00110F82">
        <w:rPr>
          <w:u w:val="single"/>
        </w:rPr>
        <w:t>:</w:t>
      </w:r>
      <w:r w:rsidR="005E3A1E">
        <w:t xml:space="preserve"> </w:t>
      </w:r>
      <w:r>
        <w:rPr>
          <w:i/>
        </w:rPr>
        <w:t>a</w:t>
      </w:r>
      <w:r w:rsidRPr="00110F82">
        <w:rPr>
          <w:i/>
        </w:rPr>
        <w:t>plicado sólo para las pruebas con electrodos de goma conductiva.</w:t>
      </w:r>
    </w:p>
    <w:p w14:paraId="691AE78F" w14:textId="77777777" w:rsidR="007E1017" w:rsidRDefault="007E1017" w:rsidP="007E1017">
      <w:pPr>
        <w:pStyle w:val="Prrafodelista"/>
        <w:numPr>
          <w:ilvl w:val="0"/>
          <w:numId w:val="26"/>
        </w:numPr>
      </w:pPr>
      <w:r w:rsidRPr="00CF58C7">
        <w:rPr>
          <w:u w:val="single"/>
        </w:rPr>
        <w:t>Cable paciente</w:t>
      </w:r>
      <w:r>
        <w:t xml:space="preserve">: </w:t>
      </w:r>
      <w:r w:rsidRPr="00CF58C7">
        <w:rPr>
          <w:i/>
        </w:rPr>
        <w:t xml:space="preserve">conector macho del tipo </w:t>
      </w:r>
      <w:proofErr w:type="spellStart"/>
      <w:r w:rsidRPr="00CF58C7">
        <w:rPr>
          <w:i/>
        </w:rPr>
        <w:t>plug</w:t>
      </w:r>
      <w:proofErr w:type="spellEnd"/>
      <w:r w:rsidRPr="00CF58C7">
        <w:rPr>
          <w:i/>
        </w:rPr>
        <w:t xml:space="preserve"> de 3.5 mm, monocanal con conectores tipo aguja para electrodos de goma conductiva.</w:t>
      </w:r>
    </w:p>
    <w:p w14:paraId="4832564E" w14:textId="77777777" w:rsidR="007E1017" w:rsidRDefault="007E1017" w:rsidP="007E1017">
      <w:pPr>
        <w:pStyle w:val="Prrafodelista"/>
        <w:numPr>
          <w:ilvl w:val="0"/>
          <w:numId w:val="26"/>
        </w:numPr>
        <w:rPr>
          <w:i/>
        </w:rPr>
      </w:pPr>
      <w:r w:rsidRPr="00CF58C7">
        <w:rPr>
          <w:u w:val="single"/>
        </w:rPr>
        <w:t>Fuente de Alimentación de Laboratorio Marca YIHUA, Modelo 3005D-II</w:t>
      </w:r>
      <w:r>
        <w:t xml:space="preserve">: </w:t>
      </w:r>
      <w:r w:rsidRPr="0046310A">
        <w:rPr>
          <w:i/>
        </w:rPr>
        <w:t>para establecimiento de las alimentaciones de ±11.7 V para el Bloque B.</w:t>
      </w:r>
    </w:p>
    <w:p w14:paraId="493CDAA6" w14:textId="15164DA7" w:rsidR="005E3A1E" w:rsidRPr="0046310A" w:rsidRDefault="005E3A1E" w:rsidP="007E1017">
      <w:pPr>
        <w:pStyle w:val="Prrafodelista"/>
        <w:numPr>
          <w:ilvl w:val="0"/>
          <w:numId w:val="26"/>
        </w:numPr>
        <w:rPr>
          <w:i/>
        </w:rPr>
      </w:pPr>
      <w:r>
        <w:rPr>
          <w:u w:val="single"/>
        </w:rPr>
        <w:t>Banco de 3 baterías de Ion Litio:</w:t>
      </w:r>
      <w:r>
        <w:rPr>
          <w:i/>
        </w:rPr>
        <w:t xml:space="preserve"> seleccionadas del tipo 1865 de 4000 </w:t>
      </w:r>
      <w:proofErr w:type="spellStart"/>
      <w:r>
        <w:rPr>
          <w:i/>
        </w:rPr>
        <w:t>mAh</w:t>
      </w:r>
      <w:proofErr w:type="spellEnd"/>
      <w:r>
        <w:rPr>
          <w:i/>
        </w:rPr>
        <w:t>, las tres celdas de 3.7 V fueron dispuestas en serie, junto con una pila de 12 V del tipo A23 para completar la alimentación negativa de los AO.</w:t>
      </w:r>
    </w:p>
    <w:p w14:paraId="4E25C3C1" w14:textId="3BBEA7C9" w:rsidR="007E1017" w:rsidRDefault="007E1017" w:rsidP="007E1017">
      <w:pPr>
        <w:pStyle w:val="Prrafodelista"/>
        <w:numPr>
          <w:ilvl w:val="0"/>
          <w:numId w:val="26"/>
        </w:numPr>
      </w:pPr>
      <w:r w:rsidRPr="00CF58C7">
        <w:rPr>
          <w:u w:val="single"/>
        </w:rPr>
        <w:t xml:space="preserve">Multímetro Marca </w:t>
      </w:r>
      <w:proofErr w:type="spellStart"/>
      <w:r w:rsidRPr="00CF58C7">
        <w:rPr>
          <w:u w:val="single"/>
        </w:rPr>
        <w:t>ProsKit</w:t>
      </w:r>
      <w:proofErr w:type="spellEnd"/>
      <w:r w:rsidRPr="00CF58C7">
        <w:rPr>
          <w:u w:val="single"/>
        </w:rPr>
        <w:t>, Modelo MT-1820</w:t>
      </w:r>
      <w:r>
        <w:t xml:space="preserve">: </w:t>
      </w:r>
      <w:r>
        <w:rPr>
          <w:i/>
        </w:rPr>
        <w:t>para la medición de la tensión entre las salidas de alta tensión (V</w:t>
      </w:r>
      <w:r w:rsidRPr="0046310A">
        <w:rPr>
          <w:i/>
          <w:vertAlign w:val="subscript"/>
        </w:rPr>
        <w:t>AT</w:t>
      </w:r>
      <w:r>
        <w:rPr>
          <w:i/>
        </w:rPr>
        <w:t>+ - V</w:t>
      </w:r>
      <w:r w:rsidRPr="0046310A">
        <w:rPr>
          <w:i/>
          <w:vertAlign w:val="subscript"/>
        </w:rPr>
        <w:t>AT</w:t>
      </w:r>
      <w:r>
        <w:rPr>
          <w:i/>
        </w:rPr>
        <w:t>-).</w:t>
      </w:r>
    </w:p>
    <w:p w14:paraId="19D39FA7" w14:textId="6F478391" w:rsidR="007E1017" w:rsidRDefault="007E1017" w:rsidP="007E1017">
      <w:pPr>
        <w:pStyle w:val="Prrafodelista"/>
        <w:numPr>
          <w:ilvl w:val="0"/>
          <w:numId w:val="26"/>
        </w:numPr>
      </w:pPr>
      <w:r w:rsidRPr="00CF58C7">
        <w:rPr>
          <w:u w:val="single"/>
        </w:rPr>
        <w:t>Multímetro Marca UNI-T, Modelo UT89X</w:t>
      </w:r>
      <w:r>
        <w:t xml:space="preserve">: </w:t>
      </w:r>
      <w:r w:rsidRPr="0046310A">
        <w:rPr>
          <w:i/>
        </w:rPr>
        <w:t>para medición de la tensión media sobre la carga a la que se le está aplicando la señal de electroestimulación.</w:t>
      </w:r>
    </w:p>
    <w:p w14:paraId="37CDD084" w14:textId="2D330854" w:rsidR="007E1017" w:rsidRPr="0046310A" w:rsidRDefault="007E1017" w:rsidP="007E1017">
      <w:pPr>
        <w:pStyle w:val="Prrafodelista"/>
        <w:numPr>
          <w:ilvl w:val="0"/>
          <w:numId w:val="26"/>
        </w:numPr>
        <w:rPr>
          <w:i/>
        </w:rPr>
      </w:pPr>
      <w:r w:rsidRPr="00CF58C7">
        <w:rPr>
          <w:u w:val="single"/>
        </w:rPr>
        <w:t>Osciloscopio Marca UNI-T, Modelo UTD2025CL</w:t>
      </w:r>
      <w:r>
        <w:t xml:space="preserve">: </w:t>
      </w:r>
      <w:r w:rsidRPr="0046310A">
        <w:rPr>
          <w:i/>
        </w:rPr>
        <w:t xml:space="preserve">para registro de forma de onda sobre la carga, mediante una resistencia de </w:t>
      </w:r>
      <w:proofErr w:type="spellStart"/>
      <w:r w:rsidRPr="0046310A">
        <w:rPr>
          <w:i/>
        </w:rPr>
        <w:t>shunt</w:t>
      </w:r>
      <w:proofErr w:type="spellEnd"/>
      <w:r w:rsidRPr="0046310A">
        <w:rPr>
          <w:i/>
        </w:rPr>
        <w:t xml:space="preserve"> de 1 kΩ y medición vía “cursor” de los picos de corriente anódica y catódica.</w:t>
      </w:r>
    </w:p>
    <w:p w14:paraId="415BE72F" w14:textId="766B6E73" w:rsidR="007E1017" w:rsidRDefault="007E1017" w:rsidP="007E1017">
      <w:pPr>
        <w:rPr>
          <w:u w:val="single"/>
        </w:rPr>
      </w:pPr>
      <w:r w:rsidRPr="00947C47">
        <w:rPr>
          <w:u w:val="single"/>
        </w:rPr>
        <w:t>PROTOCOLO DE PRUEBA:</w:t>
      </w:r>
    </w:p>
    <w:p w14:paraId="52AED15D" w14:textId="02E15110" w:rsidR="00110F82" w:rsidRPr="00110F82" w:rsidRDefault="00110F82" w:rsidP="00110F82">
      <w:pPr>
        <w:pStyle w:val="Prrafodelista"/>
        <w:numPr>
          <w:ilvl w:val="0"/>
          <w:numId w:val="26"/>
        </w:numPr>
        <w:rPr>
          <w:u w:val="single"/>
        </w:rPr>
      </w:pPr>
      <w:r w:rsidRPr="00110F82">
        <w:rPr>
          <w:u w:val="single"/>
        </w:rPr>
        <w:t>Preparación de la piel:</w:t>
      </w:r>
      <w:r w:rsidRPr="00110F82">
        <w:t xml:space="preserve"> </w:t>
      </w:r>
      <w:r w:rsidRPr="00110F82">
        <w:rPr>
          <w:i/>
        </w:rPr>
        <w:t>Limpieza con agua y jabón, y rasurado de la zona para reducir la impedancia.</w:t>
      </w:r>
    </w:p>
    <w:p w14:paraId="6AB58181" w14:textId="21A658E2" w:rsidR="007E1017" w:rsidRPr="00BC56A3" w:rsidRDefault="007E1017" w:rsidP="007E1017">
      <w:pPr>
        <w:pStyle w:val="Prrafodelista"/>
        <w:numPr>
          <w:ilvl w:val="0"/>
          <w:numId w:val="26"/>
        </w:numPr>
        <w:rPr>
          <w:u w:val="single"/>
        </w:rPr>
      </w:pPr>
      <w:r w:rsidRPr="00CF58C7">
        <w:rPr>
          <w:u w:val="single"/>
        </w:rPr>
        <w:t>Configuración inicial y evolución a lo largo del ensayo</w:t>
      </w:r>
      <w:r>
        <w:t xml:space="preserve">: </w:t>
      </w:r>
      <w:r>
        <w:rPr>
          <w:i/>
        </w:rPr>
        <w:t xml:space="preserve">se da inicio por la señal de menor </w:t>
      </w:r>
      <w:proofErr w:type="spellStart"/>
      <w:r>
        <w:rPr>
          <w:i/>
        </w:rPr>
        <w:t>TIc</w:t>
      </w:r>
      <w:proofErr w:type="spellEnd"/>
      <w:r>
        <w:rPr>
          <w:i/>
        </w:rPr>
        <w:t xml:space="preserve"> (o </w:t>
      </w:r>
      <w:proofErr w:type="spellStart"/>
      <w:r>
        <w:rPr>
          <w:i/>
        </w:rPr>
        <w:t>Tneg</w:t>
      </w:r>
      <w:proofErr w:type="spellEnd"/>
      <w:r>
        <w:rPr>
          <w:i/>
        </w:rPr>
        <w:t xml:space="preserve">, semiperiodo de corriente catódica) que corresponde a las mayores </w:t>
      </w:r>
      <w:r>
        <w:rPr>
          <w:i/>
        </w:rPr>
        <w:lastRenderedPageBreak/>
        <w:t xml:space="preserve">frecuencias de cada CT. Para dinamizar el ensayo se seleccionaron valores de </w:t>
      </w:r>
      <w:proofErr w:type="spellStart"/>
      <w:r>
        <w:rPr>
          <w:i/>
        </w:rPr>
        <w:t>TIc</w:t>
      </w:r>
      <w:proofErr w:type="spellEnd"/>
      <w:r>
        <w:rPr>
          <w:i/>
        </w:rPr>
        <w:t xml:space="preserve"> intermedios: 150 </w:t>
      </w:r>
      <w:proofErr w:type="spellStart"/>
      <w:r>
        <w:rPr>
          <w:i/>
        </w:rPr>
        <w:t>us</w:t>
      </w:r>
      <w:proofErr w:type="spellEnd"/>
      <w:r>
        <w:rPr>
          <w:i/>
        </w:rPr>
        <w:t>,</w:t>
      </w:r>
      <w:r w:rsidR="001F4CFD">
        <w:rPr>
          <w:i/>
        </w:rPr>
        <w:t xml:space="preserve"> 170 </w:t>
      </w:r>
      <w:proofErr w:type="spellStart"/>
      <w:r w:rsidR="001F4CFD">
        <w:rPr>
          <w:i/>
        </w:rPr>
        <w:t>us</w:t>
      </w:r>
      <w:proofErr w:type="spellEnd"/>
      <w:r w:rsidR="00DC5CBF">
        <w:rPr>
          <w:i/>
        </w:rPr>
        <w:t>,</w:t>
      </w:r>
      <w:r>
        <w:rPr>
          <w:i/>
        </w:rPr>
        <w:t xml:space="preserve"> 200 </w:t>
      </w:r>
      <w:proofErr w:type="spellStart"/>
      <w:r>
        <w:rPr>
          <w:i/>
        </w:rPr>
        <w:t>us</w:t>
      </w:r>
      <w:proofErr w:type="spellEnd"/>
      <w:r w:rsidR="00DC5CBF">
        <w:rPr>
          <w:i/>
        </w:rPr>
        <w:t xml:space="preserve">, 230 </w:t>
      </w:r>
      <w:proofErr w:type="spellStart"/>
      <w:r w:rsidR="00DC5CBF">
        <w:rPr>
          <w:i/>
        </w:rPr>
        <w:t>us</w:t>
      </w:r>
      <w:proofErr w:type="spellEnd"/>
      <w:r w:rsidR="00DC5CBF">
        <w:rPr>
          <w:i/>
        </w:rPr>
        <w:t xml:space="preserve">, 250 </w:t>
      </w:r>
      <w:proofErr w:type="spellStart"/>
      <w:r w:rsidR="00DC5CBF">
        <w:rPr>
          <w:i/>
        </w:rPr>
        <w:t>us</w:t>
      </w:r>
      <w:proofErr w:type="spellEnd"/>
      <w:r>
        <w:rPr>
          <w:i/>
        </w:rPr>
        <w:t xml:space="preserve"> y 300 </w:t>
      </w:r>
      <w:proofErr w:type="spellStart"/>
      <w:r>
        <w:rPr>
          <w:i/>
        </w:rPr>
        <w:t>us</w:t>
      </w:r>
      <w:proofErr w:type="spellEnd"/>
      <w:r>
        <w:rPr>
          <w:i/>
        </w:rPr>
        <w:t xml:space="preserve">. </w:t>
      </w:r>
    </w:p>
    <w:p w14:paraId="503614B1" w14:textId="23500F8A" w:rsidR="007E1017" w:rsidRPr="00A7116D" w:rsidRDefault="007E1017" w:rsidP="007E1017">
      <w:pPr>
        <w:pStyle w:val="Prrafodelista"/>
        <w:numPr>
          <w:ilvl w:val="0"/>
          <w:numId w:val="26"/>
        </w:numPr>
        <w:rPr>
          <w:u w:val="single"/>
        </w:rPr>
      </w:pPr>
      <w:r w:rsidRPr="00CF58C7">
        <w:rPr>
          <w:u w:val="single"/>
        </w:rPr>
        <w:t>Calibración previa al ensayo</w:t>
      </w:r>
      <w:r>
        <w:t xml:space="preserve">: </w:t>
      </w:r>
      <w:r>
        <w:rPr>
          <w:i/>
        </w:rPr>
        <w:t>Una vez configurada la señal (</w:t>
      </w:r>
      <w:proofErr w:type="spellStart"/>
      <w:r>
        <w:rPr>
          <w:i/>
        </w:rPr>
        <w:t>TIc</w:t>
      </w:r>
      <w:proofErr w:type="spellEnd"/>
      <w:r>
        <w:rPr>
          <w:i/>
        </w:rPr>
        <w:t xml:space="preserve"> y FREQ seleccionadas), </w:t>
      </w:r>
      <w:r w:rsidR="00DC5CBF">
        <w:rPr>
          <w:i/>
        </w:rPr>
        <w:t>s</w:t>
      </w:r>
      <w:r>
        <w:rPr>
          <w:i/>
        </w:rPr>
        <w:t>e ajusta el potenciómetro RV1</w:t>
      </w:r>
      <w:r w:rsidR="00DC5CBF">
        <w:rPr>
          <w:i/>
        </w:rPr>
        <w:t xml:space="preserve"> y la escala de la resistencia de emisor de Q3</w:t>
      </w:r>
      <w:r>
        <w:rPr>
          <w:i/>
        </w:rPr>
        <w:t xml:space="preserve"> a fin de disminuir al mínimo el valor medio de tensión. </w:t>
      </w:r>
    </w:p>
    <w:p w14:paraId="2E72F110" w14:textId="070EDDAA" w:rsidR="00A7116D" w:rsidRPr="00A7116D" w:rsidRDefault="00A7116D" w:rsidP="007E1017">
      <w:pPr>
        <w:pStyle w:val="Prrafodelista"/>
        <w:numPr>
          <w:ilvl w:val="0"/>
          <w:numId w:val="26"/>
        </w:numPr>
        <w:rPr>
          <w:u w:val="single"/>
        </w:rPr>
      </w:pPr>
      <w:r>
        <w:rPr>
          <w:u w:val="single"/>
        </w:rPr>
        <w:t>Sensación táctiles esperables:</w:t>
      </w:r>
      <w:r>
        <w:rPr>
          <w:i/>
        </w:rPr>
        <w:t xml:space="preserve"> según las referencias utilizadas, se estandarizaron las siguientes ST a los fines de incluirlas en la Tabla de Datos del ensayo:</w:t>
      </w:r>
    </w:p>
    <w:p w14:paraId="4A0F92E7" w14:textId="30D65EAA" w:rsidR="00A7116D" w:rsidRDefault="00A7116D" w:rsidP="00A7116D">
      <w:pPr>
        <w:pStyle w:val="Prrafodelista"/>
        <w:numPr>
          <w:ilvl w:val="1"/>
          <w:numId w:val="26"/>
        </w:numPr>
        <w:ind w:left="2552"/>
      </w:pPr>
      <w:r w:rsidRPr="00A7116D">
        <w:t>Punción molesta (PM).</w:t>
      </w:r>
    </w:p>
    <w:p w14:paraId="2AFA7B19" w14:textId="21A1B424" w:rsidR="00A7116D" w:rsidRDefault="00A7116D" w:rsidP="00A7116D">
      <w:pPr>
        <w:pStyle w:val="Prrafodelista"/>
        <w:numPr>
          <w:ilvl w:val="1"/>
          <w:numId w:val="26"/>
        </w:numPr>
        <w:ind w:left="2552"/>
      </w:pPr>
      <w:r>
        <w:t>Presión puntual / punción suave (PP).</w:t>
      </w:r>
    </w:p>
    <w:p w14:paraId="3F0E460A" w14:textId="0AFB2FFC" w:rsidR="00A7116D" w:rsidRDefault="00A7116D" w:rsidP="00A7116D">
      <w:pPr>
        <w:pStyle w:val="Prrafodelista"/>
        <w:numPr>
          <w:ilvl w:val="1"/>
          <w:numId w:val="26"/>
        </w:numPr>
        <w:ind w:left="2552"/>
      </w:pPr>
      <w:r>
        <w:t>Presión constante (PC).</w:t>
      </w:r>
    </w:p>
    <w:p w14:paraId="0077B22E" w14:textId="64555681" w:rsidR="00A7116D" w:rsidRDefault="00A7116D" w:rsidP="00A7116D">
      <w:pPr>
        <w:pStyle w:val="Prrafodelista"/>
        <w:numPr>
          <w:ilvl w:val="1"/>
          <w:numId w:val="26"/>
        </w:numPr>
        <w:ind w:left="2552"/>
      </w:pPr>
      <w:r>
        <w:t>Vibración (V).</w:t>
      </w:r>
    </w:p>
    <w:p w14:paraId="3127F100" w14:textId="224412CA" w:rsidR="00A7116D" w:rsidRDefault="00A7116D" w:rsidP="00A7116D">
      <w:pPr>
        <w:pStyle w:val="Prrafodelista"/>
        <w:numPr>
          <w:ilvl w:val="1"/>
          <w:numId w:val="26"/>
        </w:numPr>
        <w:ind w:left="2552"/>
      </w:pPr>
      <w:r>
        <w:t>Cosquilleo (C).</w:t>
      </w:r>
    </w:p>
    <w:p w14:paraId="43321404" w14:textId="7A988DAE" w:rsidR="00A7116D" w:rsidRPr="00A7116D" w:rsidRDefault="00A7116D" w:rsidP="00A7116D">
      <w:pPr>
        <w:pStyle w:val="Prrafodelista"/>
        <w:numPr>
          <w:ilvl w:val="1"/>
          <w:numId w:val="26"/>
        </w:numPr>
        <w:ind w:left="2552"/>
      </w:pPr>
      <w:r>
        <w:t>Sin sensación (X)</w:t>
      </w:r>
    </w:p>
    <w:p w14:paraId="45C4BA8B" w14:textId="2D450976" w:rsidR="007E1017" w:rsidRPr="00947C47" w:rsidRDefault="007E1017" w:rsidP="007E1017">
      <w:pPr>
        <w:pStyle w:val="Prrafodelista"/>
        <w:numPr>
          <w:ilvl w:val="0"/>
          <w:numId w:val="26"/>
        </w:numPr>
        <w:rPr>
          <w:u w:val="single"/>
        </w:rPr>
      </w:pPr>
      <w:r>
        <w:rPr>
          <w:u w:val="single"/>
        </w:rPr>
        <w:t>Datos a registrar:</w:t>
      </w:r>
      <w:r>
        <w:rPr>
          <w:i/>
        </w:rPr>
        <w:t xml:space="preserve"> </w:t>
      </w:r>
      <w:r w:rsidR="001F4CFD">
        <w:rPr>
          <w:i/>
        </w:rPr>
        <w:t xml:space="preserve">Aplicando la </w:t>
      </w:r>
      <w:r w:rsidR="00824B4D" w:rsidRPr="00824B4D">
        <w:rPr>
          <w:i/>
        </w:rPr>
        <w:fldChar w:fldCharType="begin"/>
      </w:r>
      <w:r w:rsidR="00824B4D" w:rsidRPr="00824B4D">
        <w:rPr>
          <w:i/>
        </w:rPr>
        <w:instrText xml:space="preserve"> REF _Ref185783843 \h </w:instrText>
      </w:r>
      <w:r w:rsidR="00824B4D" w:rsidRPr="00824B4D">
        <w:rPr>
          <w:i/>
        </w:rPr>
      </w:r>
      <w:r w:rsidR="00824B4D" w:rsidRPr="00824B4D">
        <w:rPr>
          <w:i/>
        </w:rPr>
        <w:instrText xml:space="preserve"> \* MERGEFORMAT </w:instrText>
      </w:r>
      <w:r w:rsidR="00824B4D" w:rsidRPr="00824B4D">
        <w:rPr>
          <w:i/>
        </w:rPr>
        <w:fldChar w:fldCharType="separate"/>
      </w:r>
      <w:r w:rsidR="00824B4D" w:rsidRPr="00824B4D">
        <w:rPr>
          <w:i/>
          <w:color w:val="000000" w:themeColor="text1"/>
          <w:sz w:val="22"/>
        </w:rPr>
        <w:t xml:space="preserve">Tabla </w:t>
      </w:r>
      <w:r w:rsidR="00824B4D" w:rsidRPr="00824B4D">
        <w:rPr>
          <w:i/>
          <w:color w:val="0070C0"/>
          <w:sz w:val="22"/>
          <w:u w:val="single"/>
        </w:rPr>
        <w:t>(</w:t>
      </w:r>
      <w:r w:rsidR="00824B4D" w:rsidRPr="00824B4D">
        <w:rPr>
          <w:i/>
          <w:noProof/>
          <w:color w:val="0070C0"/>
          <w:sz w:val="22"/>
          <w:u w:val="single"/>
        </w:rPr>
        <w:t>3</w:t>
      </w:r>
      <w:r w:rsidR="00824B4D" w:rsidRPr="00824B4D">
        <w:rPr>
          <w:i/>
          <w:color w:val="0070C0"/>
          <w:sz w:val="22"/>
          <w:u w:val="single"/>
        </w:rPr>
        <w:noBreakHyphen/>
      </w:r>
      <w:r w:rsidR="00824B4D" w:rsidRPr="00824B4D">
        <w:rPr>
          <w:i/>
          <w:noProof/>
          <w:color w:val="0070C0"/>
          <w:sz w:val="22"/>
          <w:u w:val="single"/>
        </w:rPr>
        <w:t>12</w:t>
      </w:r>
      <w:r w:rsidR="00824B4D" w:rsidRPr="00824B4D">
        <w:rPr>
          <w:i/>
        </w:rPr>
        <w:fldChar w:fldCharType="end"/>
      </w:r>
      <w:r w:rsidR="00824B4D" w:rsidRPr="00824B4D">
        <w:rPr>
          <w:i/>
          <w:color w:val="0070C0"/>
          <w:u w:val="single"/>
        </w:rPr>
        <w:t>)</w:t>
      </w:r>
      <w:r w:rsidR="00824B4D" w:rsidRPr="00824B4D">
        <w:rPr>
          <w:i/>
        </w:rPr>
        <w:t xml:space="preserve"> </w:t>
      </w:r>
      <w:r w:rsidR="001F4CFD" w:rsidRPr="00824B4D">
        <w:rPr>
          <w:i/>
        </w:rPr>
        <w:t>s</w:t>
      </w:r>
      <w:r w:rsidR="001F4CFD">
        <w:rPr>
          <w:i/>
        </w:rPr>
        <w:t>e incrementó desde el valor mínimo la amplitud de la señal de electroestimulación, hasta la detección de alguna de las sensaciones táctiles (ST) pre-fijadas, y para dichos puntos, se registró el resto de los datos de la tabla.</w:t>
      </w:r>
    </w:p>
    <w:p w14:paraId="27354415" w14:textId="3242C240" w:rsidR="007E1017" w:rsidRPr="00C96697" w:rsidRDefault="00824B4D" w:rsidP="007E1017">
      <w:pPr>
        <w:pStyle w:val="Prrafodelista"/>
        <w:ind w:left="1077" w:firstLine="0"/>
      </w:pPr>
      <w:r>
        <w:rPr>
          <w:noProof/>
          <w:u w:val="single"/>
          <w:lang w:val="es-AR"/>
        </w:rPr>
        <mc:AlternateContent>
          <mc:Choice Requires="wpg">
            <w:drawing>
              <wp:anchor distT="0" distB="0" distL="114300" distR="114300" simplePos="0" relativeHeight="252052480" behindDoc="0" locked="0" layoutInCell="1" allowOverlap="1" wp14:anchorId="36151A0C" wp14:editId="56D26AE3">
                <wp:simplePos x="0" y="0"/>
                <wp:positionH relativeFrom="column">
                  <wp:posOffset>1124474</wp:posOffset>
                </wp:positionH>
                <wp:positionV relativeFrom="paragraph">
                  <wp:posOffset>48730</wp:posOffset>
                </wp:positionV>
                <wp:extent cx="4102431" cy="2476832"/>
                <wp:effectExtent l="19050" t="0" r="12700" b="19050"/>
                <wp:wrapNone/>
                <wp:docPr id="468" name="Grupo 468"/>
                <wp:cNvGraphicFramePr/>
                <a:graphic xmlns:a="http://schemas.openxmlformats.org/drawingml/2006/main">
                  <a:graphicData uri="http://schemas.microsoft.com/office/word/2010/wordprocessingGroup">
                    <wpg:wgp>
                      <wpg:cNvGrpSpPr/>
                      <wpg:grpSpPr>
                        <a:xfrm>
                          <a:off x="0" y="0"/>
                          <a:ext cx="4102431" cy="2476832"/>
                          <a:chOff x="0" y="0"/>
                          <a:chExt cx="4102431" cy="2476832"/>
                        </a:xfrm>
                      </wpg:grpSpPr>
                      <pic:pic xmlns:pic="http://schemas.openxmlformats.org/drawingml/2006/picture">
                        <pic:nvPicPr>
                          <pic:cNvPr id="464" name="Imagen 464"/>
                          <pic:cNvPicPr>
                            <a:picLocks noChangeAspect="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373712"/>
                            <a:ext cx="4094480" cy="2103120"/>
                          </a:xfrm>
                          <a:prstGeom prst="rect">
                            <a:avLst/>
                          </a:prstGeom>
                          <a:noFill/>
                          <a:ln>
                            <a:solidFill>
                              <a:schemeClr val="tx1"/>
                            </a:solidFill>
                          </a:ln>
                        </pic:spPr>
                      </pic:pic>
                      <wps:wsp>
                        <wps:cNvPr id="467" name="Cuadro de texto 467"/>
                        <wps:cNvSpPr txBox="1"/>
                        <wps:spPr>
                          <a:xfrm>
                            <a:off x="7951" y="0"/>
                            <a:ext cx="4094480" cy="341907"/>
                          </a:xfrm>
                          <a:prstGeom prst="rect">
                            <a:avLst/>
                          </a:prstGeom>
                          <a:solidFill>
                            <a:prstClr val="white"/>
                          </a:solidFill>
                          <a:ln>
                            <a:noFill/>
                          </a:ln>
                          <a:effectLst/>
                        </wps:spPr>
                        <wps:txbx>
                          <w:txbxContent>
                            <w:p w14:paraId="0F6F140F" w14:textId="04671A5B" w:rsidR="00F73331" w:rsidRPr="00824B4D" w:rsidRDefault="00F73331" w:rsidP="00824B4D">
                              <w:pPr>
                                <w:pStyle w:val="Descripcin"/>
                                <w:ind w:firstLine="0"/>
                                <w:jc w:val="center"/>
                                <w:rPr>
                                  <w:i w:val="0"/>
                                  <w:color w:val="000000" w:themeColor="text1"/>
                                  <w:sz w:val="32"/>
                                  <w:szCs w:val="24"/>
                                </w:rPr>
                              </w:pPr>
                              <w:bookmarkStart w:id="539" w:name="_Ref185783843"/>
                              <w:r w:rsidRPr="00824B4D">
                                <w:rPr>
                                  <w:color w:val="000000" w:themeColor="text1"/>
                                  <w:sz w:val="22"/>
                                </w:rPr>
                                <w:t xml:space="preserve">Tabl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Tabl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539"/>
                              <w:r w:rsidRPr="00824B4D">
                                <w:rPr>
                                  <w:i w:val="0"/>
                                  <w:color w:val="000000" w:themeColor="text1"/>
                                  <w:sz w:val="22"/>
                                </w:rPr>
                                <w:t>: Tabla de Datos utilizada para el registro de ST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151A0C" id="Grupo 468" o:spid="_x0000_s1196" style="position:absolute;left:0;text-align:left;margin-left:88.55pt;margin-top:3.85pt;width:323.05pt;height:195.05pt;z-index:252052480" coordsize="41024,247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">
                <v:shape id="Imagen 464" o:spid="_x0000_s1197" type="#_x0000_t75" style="position:absolute;top:3737;width:40944;height:21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hV9rEAAAA3AAAAA8AAABkcnMvZG93bnJldi54bWxEj81qwzAQhO+FvIPYQC8lkVvcEBwrIZgW&#10;eirNzwNsrI1tbK1cS/57+6pQ6HGYmW+Y9DCZRgzUucqygud1BII4t7riQsH18r7agnAeWWNjmRTM&#10;5OCwXzykmGg78omGsy9EgLBLUEHpfZtI6fKSDLq1bYmDd7edQR9kV0jd4RjgppEvUbSRBisOCyW2&#10;lJWU1+feKJD4+j1m8tbPNdmna+w/375OpNTjcjruQHia/H/4r/2hFcSbGH7PhCMg9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hV9rEAAAA3AAAAA8AAAAAAAAAAAAAAAAA&#10;nwIAAGRycy9kb3ducmV2LnhtbFBLBQYAAAAABAAEAPcAAACQAwAAAAA=&#10;" stroked="t" strokecolor="black [3213]">
                  <v:imagedata r:id="rId263" o:title=""/>
                  <v:path arrowok="t"/>
                </v:shape>
                <v:shape id="Cuadro de texto 467" o:spid="_x0000_s1198" type="#_x0000_t202" style="position:absolute;left:79;width:40945;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9oW8UA&#10;AADcAAAADwAAAGRycy9kb3ducmV2LnhtbESPT4vCMBTE7wt+h/CEvSyarkiVahRXV9jDevAPnh/N&#10;sy02LyWJtn77jSDscZiZ3zDzZWdqcSfnK8sKPocJCOLc6ooLBafjdjAF4QOyxtoyKXiQh+Wi9zbH&#10;TNuW93Q/hEJECPsMFZQhNJmUPi/JoB/ahjh6F+sMhihdIbXDNsJNLUdJkkqDFceFEhtal5RfDzej&#10;IN24W7vn9cfm9P2Lu6YYnb8eZ6Xe+91qBiJQF/7Dr/aPVjBOJ/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2hbxQAAANwAAAAPAAAAAAAAAAAAAAAAAJgCAABkcnMv&#10;ZG93bnJldi54bWxQSwUGAAAAAAQABAD1AAAAigMAAAAA&#10;" stroked="f">
                  <v:textbox inset="0,0,0,0">
                    <w:txbxContent>
                      <w:p w14:paraId="0F6F140F" w14:textId="04671A5B" w:rsidR="00F73331" w:rsidRPr="00824B4D" w:rsidRDefault="00F73331" w:rsidP="00824B4D">
                        <w:pPr>
                          <w:pStyle w:val="Descripcin"/>
                          <w:ind w:firstLine="0"/>
                          <w:jc w:val="center"/>
                          <w:rPr>
                            <w:i w:val="0"/>
                            <w:color w:val="000000" w:themeColor="text1"/>
                            <w:sz w:val="32"/>
                            <w:szCs w:val="24"/>
                          </w:rPr>
                        </w:pPr>
                        <w:bookmarkStart w:id="540" w:name="_Ref185783843"/>
                        <w:r w:rsidRPr="00824B4D">
                          <w:rPr>
                            <w:color w:val="000000" w:themeColor="text1"/>
                            <w:sz w:val="22"/>
                          </w:rPr>
                          <w:t xml:space="preserve">Tabl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Tabl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540"/>
                        <w:r w:rsidRPr="00824B4D">
                          <w:rPr>
                            <w:i w:val="0"/>
                            <w:color w:val="000000" w:themeColor="text1"/>
                            <w:sz w:val="22"/>
                          </w:rPr>
                          <w:t>: Tabla de Datos utilizada para el registro de ST (Fuente: elaboración propia).</w:t>
                        </w:r>
                      </w:p>
                    </w:txbxContent>
                  </v:textbox>
                </v:shape>
              </v:group>
            </w:pict>
          </mc:Fallback>
        </mc:AlternateContent>
      </w:r>
    </w:p>
    <w:p w14:paraId="4181AE73" w14:textId="7AB0B27D" w:rsidR="007E1017" w:rsidRDefault="007E1017" w:rsidP="007E1017"/>
    <w:p w14:paraId="270E3CEF" w14:textId="4A6D1066" w:rsidR="007E1017" w:rsidRDefault="007E1017" w:rsidP="007E1017"/>
    <w:p w14:paraId="6844576A" w14:textId="77777777" w:rsidR="007E1017" w:rsidRDefault="007E1017" w:rsidP="007E1017"/>
    <w:p w14:paraId="2B085737" w14:textId="77777777" w:rsidR="007E1017" w:rsidRDefault="007E1017" w:rsidP="006336BB">
      <w:pPr>
        <w:ind w:firstLine="0"/>
      </w:pPr>
    </w:p>
    <w:p w14:paraId="772DC9BC" w14:textId="77777777" w:rsidR="006336BB" w:rsidRDefault="006336BB" w:rsidP="006336BB">
      <w:pPr>
        <w:ind w:firstLine="0"/>
      </w:pPr>
    </w:p>
    <w:p w14:paraId="3EE58F9E" w14:textId="77777777" w:rsidR="00824B4D" w:rsidRDefault="00824B4D" w:rsidP="006336BB">
      <w:pPr>
        <w:ind w:firstLine="0"/>
      </w:pPr>
    </w:p>
    <w:p w14:paraId="56264048" w14:textId="77777777" w:rsidR="001F4CFD" w:rsidRDefault="001F4CFD" w:rsidP="001F4CFD">
      <w:pPr>
        <w:ind w:firstLine="0"/>
      </w:pPr>
    </w:p>
    <w:p w14:paraId="6D68DB12" w14:textId="77777777" w:rsidR="007E1017" w:rsidRDefault="007E1017" w:rsidP="007E1017">
      <w:r w:rsidRPr="00052961">
        <w:rPr>
          <w:u w:val="single"/>
        </w:rPr>
        <w:t>CRITERIOS DE EVALUACIÓN DE LOS DATOS:</w:t>
      </w:r>
      <w:r>
        <w:t xml:space="preserve"> </w:t>
      </w:r>
    </w:p>
    <w:p w14:paraId="36929106" w14:textId="39D2843C" w:rsidR="009A5A40" w:rsidRDefault="009A5A40" w:rsidP="009A5A40">
      <w:pPr>
        <w:pStyle w:val="Prrafodelista"/>
        <w:numPr>
          <w:ilvl w:val="0"/>
          <w:numId w:val="26"/>
        </w:numPr>
      </w:pPr>
      <w:r>
        <w:t>¿Se mantienen los parámetros eléctricos dentro de los límites configurados?</w:t>
      </w:r>
    </w:p>
    <w:p w14:paraId="66B9CE9C" w14:textId="77777777" w:rsidR="007E1017" w:rsidRDefault="007E1017" w:rsidP="007E1017">
      <w:pPr>
        <w:pStyle w:val="Prrafodelista"/>
        <w:numPr>
          <w:ilvl w:val="0"/>
          <w:numId w:val="26"/>
        </w:numPr>
      </w:pPr>
      <w:r>
        <w:t>¿Las corrientes anódica y catódica responden linealmente a los incrementos del IDAC?</w:t>
      </w:r>
    </w:p>
    <w:p w14:paraId="5F5CBD92" w14:textId="76E92918" w:rsidR="007E1017" w:rsidRDefault="00A40F35" w:rsidP="007E1017">
      <w:pPr>
        <w:pStyle w:val="Prrafodelista"/>
        <w:numPr>
          <w:ilvl w:val="0"/>
          <w:numId w:val="26"/>
        </w:numPr>
      </w:pPr>
      <w:r>
        <w:t>¿Logra la</w:t>
      </w:r>
      <w:r w:rsidR="007E1017">
        <w:t xml:space="preserve"> fuente de alimentación de AT garantizar el funcionamiento de corriente bipolar para </w:t>
      </w:r>
      <w:r>
        <w:t>la carga presentada por la interfaz electrodo-piel</w:t>
      </w:r>
      <w:r w:rsidR="007E1017">
        <w:t>?</w:t>
      </w:r>
    </w:p>
    <w:p w14:paraId="687BD5F6" w14:textId="77777777" w:rsidR="009A5A40" w:rsidRDefault="009A5A40" w:rsidP="009A5A40">
      <w:pPr>
        <w:pStyle w:val="Prrafodelista"/>
        <w:numPr>
          <w:ilvl w:val="0"/>
          <w:numId w:val="26"/>
        </w:numPr>
      </w:pPr>
      <w:r>
        <w:lastRenderedPageBreak/>
        <w:t>¿La estimulación es perceptible?</w:t>
      </w:r>
    </w:p>
    <w:p w14:paraId="71CC2252" w14:textId="77777777" w:rsidR="009A5A40" w:rsidRDefault="009A5A40" w:rsidP="009A5A40">
      <w:pPr>
        <w:pStyle w:val="Prrafodelista"/>
        <w:numPr>
          <w:ilvl w:val="0"/>
          <w:numId w:val="26"/>
        </w:numPr>
      </w:pPr>
      <w:r>
        <w:t>¿La electroestimulación resulta cómoda en las distintas amplitudes y frecuencias?</w:t>
      </w:r>
    </w:p>
    <w:p w14:paraId="1316B073" w14:textId="060BE7C2" w:rsidR="009A5A40" w:rsidRDefault="009A5A40" w:rsidP="009A5A40">
      <w:pPr>
        <w:pStyle w:val="Prrafodelista"/>
        <w:numPr>
          <w:ilvl w:val="0"/>
          <w:numId w:val="26"/>
        </w:numPr>
      </w:pPr>
      <w:r>
        <w:t>¿Los electrodos muestran buena conductividad y adherencia durante el uso?</w:t>
      </w:r>
    </w:p>
    <w:p w14:paraId="03E16DEC" w14:textId="77777777" w:rsidR="007E1017" w:rsidRDefault="007E1017" w:rsidP="007E1017">
      <w:pPr>
        <w:rPr>
          <w:u w:val="single"/>
        </w:rPr>
      </w:pPr>
      <w:r>
        <w:rPr>
          <w:u w:val="single"/>
        </w:rPr>
        <w:t>DOCUMENTACIÓN</w:t>
      </w:r>
      <w:r w:rsidRPr="00082FB2">
        <w:rPr>
          <w:u w:val="single"/>
        </w:rPr>
        <w:t>:</w:t>
      </w:r>
    </w:p>
    <w:p w14:paraId="7A42BA8B" w14:textId="22383D0A" w:rsidR="007E1017" w:rsidRDefault="006E1868" w:rsidP="007E1017">
      <w:r>
        <w:t>Los datos registrados s</w:t>
      </w:r>
      <w:r w:rsidR="007E1017">
        <w:t>e expondrán mediante:</w:t>
      </w:r>
    </w:p>
    <w:p w14:paraId="6CFB4F18" w14:textId="05CBE073" w:rsidR="007E1017" w:rsidRDefault="006E1868" w:rsidP="007E1017">
      <w:pPr>
        <w:pStyle w:val="Prrafodelista"/>
        <w:numPr>
          <w:ilvl w:val="0"/>
          <w:numId w:val="26"/>
        </w:numPr>
      </w:pPr>
      <w:r>
        <w:t xml:space="preserve">Capturas de las señales de electroestimulación tomadas desde una resistencia de </w:t>
      </w:r>
      <w:proofErr w:type="spellStart"/>
      <w:r>
        <w:t>shunt</w:t>
      </w:r>
      <w:proofErr w:type="spellEnd"/>
      <w:r>
        <w:t xml:space="preserve"> de 1 k</w:t>
      </w:r>
      <w:r w:rsidRPr="006E1868">
        <w:t>Ω</w:t>
      </w:r>
      <w:r>
        <w:t>, en serie con la interfaz electrodo-piel.</w:t>
      </w:r>
    </w:p>
    <w:p w14:paraId="2EB6F887" w14:textId="7EEDFF3A" w:rsidR="007E1017" w:rsidRPr="00906DB4" w:rsidRDefault="006E1868" w:rsidP="00906DB4">
      <w:pPr>
        <w:pStyle w:val="Prrafodelista"/>
        <w:numPr>
          <w:ilvl w:val="0"/>
          <w:numId w:val="26"/>
        </w:numPr>
      </w:pPr>
      <w:r>
        <w:t>Gráfico de barras para visualizar el resultado del relevamiento de ST detectadas dentro de los rangos ensayados</w:t>
      </w:r>
      <w:r w:rsidR="007E1017">
        <w:t>.</w:t>
      </w:r>
    </w:p>
    <w:p w14:paraId="579045AE" w14:textId="13FCF919" w:rsidR="007E1017" w:rsidRPr="007E1017" w:rsidRDefault="007E1017" w:rsidP="006E1868">
      <w:r>
        <w:t xml:space="preserve">A continuación y sobre la base del Banco detallado, se presentarán los </w:t>
      </w:r>
      <w:r w:rsidR="006E1868">
        <w:t>resultados del desempeño del dispositivo para garantizar una electroestimulación por corriente a través de la interfaz electrodo-piel, así como el nivel de efectividad en la generación de ST de la forma de onda propuesta en los rangos pre-establecidos</w:t>
      </w:r>
      <w:r>
        <w:t>.</w:t>
      </w:r>
    </w:p>
    <w:p w14:paraId="512D3E03" w14:textId="1860E9E0" w:rsidR="008F359C" w:rsidRDefault="00931C0F" w:rsidP="005A564F">
      <w:pPr>
        <w:pStyle w:val="Ttulo3"/>
        <w:numPr>
          <w:ilvl w:val="2"/>
          <w:numId w:val="1"/>
        </w:numPr>
      </w:pPr>
      <w:r>
        <w:t>Resultados obtenidos</w:t>
      </w:r>
    </w:p>
    <w:p w14:paraId="34C4AAC3" w14:textId="168E40DC" w:rsidR="00262EE1" w:rsidRDefault="009A5A40" w:rsidP="00262EE1">
      <w:pPr>
        <w:rPr>
          <w:color w:val="000000" w:themeColor="text1"/>
        </w:rPr>
      </w:pPr>
      <w:r>
        <w:t xml:space="preserve">Primeramente, en lo que respecta a los tres primeros criterios de evaluación </w:t>
      </w:r>
      <w:r w:rsidR="00DB3129">
        <w:t>planteados</w:t>
      </w:r>
      <w:r>
        <w:t xml:space="preserve"> en el Banco de Pruebas, se busca analizar si el dispositivo responde </w:t>
      </w:r>
      <w:r w:rsidR="00DB3129">
        <w:t>correctamente</w:t>
      </w:r>
      <w:r>
        <w:t xml:space="preserve"> manteniendo la señal rectangular bifásica en corriente, cuando es aplicada a una interfaz electrodo-piel </w:t>
      </w:r>
      <w:r w:rsidR="00DB3129">
        <w:t>en lugar de</w:t>
      </w:r>
      <w:r>
        <w:t xml:space="preserve"> a una resistencia pasiva y si los picos de corriente, tanto anódica como catódica</w:t>
      </w:r>
      <w:r w:rsidR="00DB3129">
        <w:t>,</w:t>
      </w:r>
      <w:r>
        <w:t xml:space="preserve"> se corresponden con los esperados en función del valor </w:t>
      </w:r>
      <w:r w:rsidR="00DB3129">
        <w:t>adoptado por</w:t>
      </w:r>
      <w:r>
        <w:t xml:space="preserve"> el IDAC, tomando como referencia los resultados del relevamiento presentado en el </w:t>
      </w:r>
      <w:r w:rsidR="00DB3129">
        <w:t xml:space="preserve">Título </w:t>
      </w:r>
      <w:r w:rsidR="00DB3129" w:rsidRPr="00DB3129">
        <w:rPr>
          <w:color w:val="0070C0"/>
          <w:u w:val="single"/>
        </w:rPr>
        <w:t>(</w:t>
      </w:r>
      <w:r w:rsidR="00DB3129" w:rsidRPr="00DB3129">
        <w:rPr>
          <w:color w:val="0070C0"/>
          <w:u w:val="single"/>
        </w:rPr>
        <w:fldChar w:fldCharType="begin"/>
      </w:r>
      <w:r w:rsidR="00DB3129" w:rsidRPr="00DB3129">
        <w:rPr>
          <w:color w:val="0070C0"/>
          <w:u w:val="single"/>
        </w:rPr>
        <w:instrText xml:space="preserve"> REF _Ref185787164 \n \h </w:instrText>
      </w:r>
      <w:r w:rsidR="00DB3129" w:rsidRPr="00DB3129">
        <w:rPr>
          <w:color w:val="0070C0"/>
          <w:u w:val="single"/>
        </w:rPr>
      </w:r>
      <w:r w:rsidR="00DB3129" w:rsidRPr="00DB3129">
        <w:rPr>
          <w:color w:val="0070C0"/>
          <w:u w:val="single"/>
        </w:rPr>
        <w:fldChar w:fldCharType="separate"/>
      </w:r>
      <w:r w:rsidR="00DB3129" w:rsidRPr="00DB3129">
        <w:rPr>
          <w:color w:val="0070C0"/>
          <w:u w:val="single"/>
        </w:rPr>
        <w:t>3.2)</w:t>
      </w:r>
      <w:r w:rsidR="00DB3129" w:rsidRPr="00DB3129">
        <w:rPr>
          <w:color w:val="0070C0"/>
        </w:rPr>
        <w:fldChar w:fldCharType="end"/>
      </w:r>
      <w:r w:rsidR="00DB3129">
        <w:rPr>
          <w:color w:val="000000" w:themeColor="text1"/>
        </w:rPr>
        <w:t xml:space="preserve">. </w:t>
      </w:r>
    </w:p>
    <w:p w14:paraId="6A5AE999" w14:textId="038594F4" w:rsidR="00DB3129" w:rsidRPr="00DB3129" w:rsidRDefault="00906DB4" w:rsidP="00262EE1">
      <w:pPr>
        <w:rPr>
          <w:color w:val="000000" w:themeColor="text1"/>
        </w:rPr>
      </w:pPr>
      <w:r>
        <w:rPr>
          <w:noProof/>
          <w:lang w:val="es-AR"/>
        </w:rPr>
        <mc:AlternateContent>
          <mc:Choice Requires="wpg">
            <w:drawing>
              <wp:anchor distT="0" distB="0" distL="114300" distR="114300" simplePos="0" relativeHeight="252055552" behindDoc="0" locked="0" layoutInCell="1" allowOverlap="1" wp14:anchorId="3D32DED8" wp14:editId="034CEA2A">
                <wp:simplePos x="0" y="0"/>
                <wp:positionH relativeFrom="margin">
                  <wp:align>left</wp:align>
                </wp:positionH>
                <wp:positionV relativeFrom="paragraph">
                  <wp:posOffset>809515</wp:posOffset>
                </wp:positionV>
                <wp:extent cx="6074796" cy="2289976"/>
                <wp:effectExtent l="0" t="0" r="2540" b="0"/>
                <wp:wrapNone/>
                <wp:docPr id="470" name="Grupo 470"/>
                <wp:cNvGraphicFramePr/>
                <a:graphic xmlns:a="http://schemas.openxmlformats.org/drawingml/2006/main">
                  <a:graphicData uri="http://schemas.microsoft.com/office/word/2010/wordprocessingGroup">
                    <wpg:wgp>
                      <wpg:cNvGrpSpPr/>
                      <wpg:grpSpPr>
                        <a:xfrm>
                          <a:off x="0" y="0"/>
                          <a:ext cx="6074796" cy="2289976"/>
                          <a:chOff x="0" y="0"/>
                          <a:chExt cx="6074796" cy="2289976"/>
                        </a:xfrm>
                      </wpg:grpSpPr>
                      <wpg:grpSp>
                        <wpg:cNvPr id="454" name="Grupo 454"/>
                        <wpg:cNvGrpSpPr/>
                        <wpg:grpSpPr>
                          <a:xfrm>
                            <a:off x="0" y="0"/>
                            <a:ext cx="6074796" cy="1898153"/>
                            <a:chOff x="0" y="0"/>
                            <a:chExt cx="5797163" cy="1818640"/>
                          </a:xfrm>
                        </wpg:grpSpPr>
                        <pic:pic xmlns:pic="http://schemas.openxmlformats.org/drawingml/2006/picture">
                          <pic:nvPicPr>
                            <pic:cNvPr id="452" name="Imagen 452"/>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028950" cy="1817370"/>
                            </a:xfrm>
                            <a:prstGeom prst="rect">
                              <a:avLst/>
                            </a:prstGeom>
                          </pic:spPr>
                        </pic:pic>
                        <pic:pic xmlns:pic="http://schemas.openxmlformats.org/drawingml/2006/picture">
                          <pic:nvPicPr>
                            <pic:cNvPr id="453" name="Imagen 453"/>
                            <pic:cNvPicPr>
                              <a:picLocks noChangeAspect="1"/>
                            </pic:cNvPicPr>
                          </pic:nvPicPr>
                          <pic:blipFill rotWithShape="1">
                            <a:blip r:embed="rId265">
                              <a:extLst>
                                <a:ext uri="{28A0092B-C50C-407E-A947-70E740481C1C}">
                                  <a14:useLocalDpi xmlns:a14="http://schemas.microsoft.com/office/drawing/2010/main" val="0"/>
                                </a:ext>
                              </a:extLst>
                            </a:blip>
                            <a:srcRect r="3985"/>
                            <a:stretch/>
                          </pic:blipFill>
                          <pic:spPr bwMode="auto">
                            <a:xfrm>
                              <a:off x="2886323" y="0"/>
                              <a:ext cx="2910840" cy="1818640"/>
                            </a:xfrm>
                            <a:prstGeom prst="rect">
                              <a:avLst/>
                            </a:prstGeom>
                            <a:ln>
                              <a:noFill/>
                            </a:ln>
                            <a:extLst>
                              <a:ext uri="{53640926-AAD7-44D8-BBD7-CCE9431645EC}">
                                <a14:shadowObscured xmlns:a14="http://schemas.microsoft.com/office/drawing/2010/main"/>
                              </a:ext>
                            </a:extLst>
                          </pic:spPr>
                        </pic:pic>
                      </wpg:grpSp>
                      <wps:wsp>
                        <wps:cNvPr id="469" name="Cuadro de texto 469"/>
                        <wps:cNvSpPr txBox="1"/>
                        <wps:spPr>
                          <a:xfrm>
                            <a:off x="262291" y="1947545"/>
                            <a:ext cx="5589270" cy="342431"/>
                          </a:xfrm>
                          <a:prstGeom prst="rect">
                            <a:avLst/>
                          </a:prstGeom>
                          <a:solidFill>
                            <a:prstClr val="white"/>
                          </a:solidFill>
                          <a:ln>
                            <a:noFill/>
                          </a:ln>
                          <a:effectLst/>
                        </wps:spPr>
                        <wps:txbx>
                          <w:txbxContent>
                            <w:p w14:paraId="58F900B9" w14:textId="079271C9" w:rsidR="00F73331" w:rsidRPr="00AE763B" w:rsidRDefault="00F73331" w:rsidP="00AE763B">
                              <w:pPr>
                                <w:pStyle w:val="Descripcin"/>
                                <w:ind w:firstLine="0"/>
                                <w:jc w:val="center"/>
                                <w:rPr>
                                  <w:i w:val="0"/>
                                  <w:noProof/>
                                  <w:color w:val="000000" w:themeColor="text1"/>
                                  <w:sz w:val="22"/>
                                </w:rPr>
                              </w:pPr>
                              <w:bookmarkStart w:id="541" w:name="_Ref185787487"/>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541"/>
                              <w:r w:rsidRPr="004700CE">
                                <w:rPr>
                                  <w:i w:val="0"/>
                                  <w:color w:val="000000" w:themeColor="text1"/>
                                  <w:sz w:val="22"/>
                                </w:rPr>
                                <w:t xml:space="preserve">: Señal registrada en la resistencia de </w:t>
                              </w:r>
                              <w:proofErr w:type="spellStart"/>
                              <w:r w:rsidRPr="004700CE">
                                <w:rPr>
                                  <w:i w:val="0"/>
                                  <w:color w:val="000000" w:themeColor="text1"/>
                                  <w:sz w:val="22"/>
                                </w:rPr>
                                <w:t>shunt</w:t>
                              </w:r>
                              <w:proofErr w:type="spellEnd"/>
                              <w:r w:rsidRPr="004700CE">
                                <w:rPr>
                                  <w:i w:val="0"/>
                                  <w:color w:val="000000" w:themeColor="text1"/>
                                  <w:sz w:val="22"/>
                                </w:rPr>
                                <w:t xml:space="preserve"> de 1 </w:t>
                              </w:r>
                              <w:r w:rsidRPr="00AE763B">
                                <w:rPr>
                                  <w:i w:val="0"/>
                                  <w:color w:val="000000" w:themeColor="text1"/>
                                  <w:sz w:val="22"/>
                                </w:rPr>
                                <w:t>kΩ</w:t>
                              </w:r>
                              <w:r w:rsidRPr="004700CE">
                                <w:rPr>
                                  <w:i w:val="0"/>
                                  <w:noProof/>
                                  <w:color w:val="000000" w:themeColor="text1"/>
                                  <w:sz w:val="22"/>
                                </w:rPr>
                                <w:t xml:space="preserve"> para F = 658 Hz y F = 1111 Hz </w:t>
                              </w:r>
                              <w:r>
                                <w:rPr>
                                  <w:i w:val="0"/>
                                  <w:noProof/>
                                  <w:color w:val="000000" w:themeColor="text1"/>
                                  <w:sz w:val="22"/>
                                </w:rPr>
                                <w:t>(Fuente: elaboració</w:t>
                              </w:r>
                              <w:r w:rsidRPr="004700CE">
                                <w:rPr>
                                  <w:i w:val="0"/>
                                  <w:noProof/>
                                  <w:color w:val="000000" w:themeColor="text1"/>
                                  <w:sz w:val="22"/>
                                </w:rPr>
                                <w:t>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32DED8" id="Grupo 470" o:spid="_x0000_s1199" style="position:absolute;left:0;text-align:left;margin-left:0;margin-top:63.75pt;width:478.35pt;height:180.3pt;z-index:252055552;mso-position-horizontal:left;mso-position-horizontal-relative:margin;mso-height-relative:margin" coordsize="60747,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">
                <v:group id="Grupo 454" o:spid="_x0000_s1200" style="position:absolute;width:60747;height:18981" coordsize="57971,18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Imagen 452" o:spid="_x0000_s1201" type="#_x0000_t75" style="position:absolute;width:30289;height:18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Q5E3GAAAA3AAAAA8AAABkcnMvZG93bnJldi54bWxEj9FqwkAURN8L/YflFvpS6qbBiqTZBCsU&#10;RBA0+gG32WuSNns3ZLdJ/HtXKPg4zMwZJs0n04qBetdYVvA2i0AQl1Y3XCk4Hb9elyCcR9bYWiYF&#10;F3KQZ48PKSbajnygofCVCBB2CSqove8SKV1Zk0E3sx1x8M62N+iD7CupexwD3LQyjqKFNNhwWKix&#10;o3VN5W/xZxR868/ycNnal3WzW/yczu2+sKu9Us9P0+oDhKfJ38P/7Y1WMH+P4XYmHAGZX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BDkTcYAAADcAAAADwAAAAAAAAAAAAAA&#10;AACfAgAAZHJzL2Rvd25yZXYueG1sUEsFBgAAAAAEAAQA9wAAAJIDAAAAAA==&#10;">
                    <v:imagedata r:id="rId266" o:title=""/>
                    <v:path arrowok="t"/>
                  </v:shape>
                  <v:shape id="Imagen 453" o:spid="_x0000_s1202" type="#_x0000_t75" style="position:absolute;left:28863;width:29108;height:181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E18vFAAAA3AAAAA8AAABkcnMvZG93bnJldi54bWxEj0+LwjAUxO+C3yE8YS+iqX9WpGsU0V0U&#10;9LLqxdujedtWm5fSZG399kYQPA4z8xtmtmhMIW5UudyygkE/AkGcWJ1zquB0/OlNQTiPrLGwTAru&#10;5GAxb7dmGGtb8y/dDj4VAcIuRgWZ92UspUsyMuj6tiQO3p+tDPogq1TqCusAN4UcRtFEGsw5LGRY&#10;0iqj5Hr4NwpYb/S67l7Swfh6Oe6Xu/Pwe1oq9dFpll8gPDX+HX61t1rB+HMEzzPhCM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BNfLxQAAANwAAAAPAAAAAAAAAAAAAAAA&#10;AJ8CAABkcnMvZG93bnJldi54bWxQSwUGAAAAAAQABAD3AAAAkQMAAAAA&#10;">
                    <v:imagedata r:id="rId267" o:title="" cropright="2612f"/>
                    <v:path arrowok="t"/>
                  </v:shape>
                </v:group>
                <v:shape id="Cuadro de texto 469" o:spid="_x0000_s1203" type="#_x0000_t202" style="position:absolute;left:2622;top:19475;width:55893;height:3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xZssUA&#10;AADcAAAADwAAAGRycy9kb3ducmV2LnhtbESPT4vCMBTE7wt+h/CEvSyarkjRahRXV9jDevAPnh/N&#10;sy02LyWJtn77jSDscZiZ3zDzZWdqcSfnK8sKPocJCOLc6ooLBafjdjAB4QOyxtoyKXiQh+Wi9zbH&#10;TNuW93Q/hEJECPsMFZQhNJmUPi/JoB/ahjh6F+sMhihdIbXDNsJNLUdJkkqDFceFEhtal5RfDzej&#10;IN24W7vn9cfm9P2Lu6YYnb8eZ6Xe+91qBiJQF/7Dr/aPVjBOp/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7FmyxQAAANwAAAAPAAAAAAAAAAAAAAAAAJgCAABkcnMv&#10;ZG93bnJldi54bWxQSwUGAAAAAAQABAD1AAAAigMAAAAA&#10;" stroked="f">
                  <v:textbox inset="0,0,0,0">
                    <w:txbxContent>
                      <w:p w14:paraId="58F900B9" w14:textId="079271C9" w:rsidR="00F73331" w:rsidRPr="00AE763B" w:rsidRDefault="00F73331" w:rsidP="00AE763B">
                        <w:pPr>
                          <w:pStyle w:val="Descripcin"/>
                          <w:ind w:firstLine="0"/>
                          <w:jc w:val="center"/>
                          <w:rPr>
                            <w:i w:val="0"/>
                            <w:noProof/>
                            <w:color w:val="000000" w:themeColor="text1"/>
                            <w:sz w:val="22"/>
                          </w:rPr>
                        </w:pPr>
                        <w:bookmarkStart w:id="542" w:name="_Ref185787487"/>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542"/>
                        <w:r w:rsidRPr="004700CE">
                          <w:rPr>
                            <w:i w:val="0"/>
                            <w:color w:val="000000" w:themeColor="text1"/>
                            <w:sz w:val="22"/>
                          </w:rPr>
                          <w:t xml:space="preserve">: Señal registrada en la resistencia de </w:t>
                        </w:r>
                        <w:proofErr w:type="spellStart"/>
                        <w:r w:rsidRPr="004700CE">
                          <w:rPr>
                            <w:i w:val="0"/>
                            <w:color w:val="000000" w:themeColor="text1"/>
                            <w:sz w:val="22"/>
                          </w:rPr>
                          <w:t>shunt</w:t>
                        </w:r>
                        <w:proofErr w:type="spellEnd"/>
                        <w:r w:rsidRPr="004700CE">
                          <w:rPr>
                            <w:i w:val="0"/>
                            <w:color w:val="000000" w:themeColor="text1"/>
                            <w:sz w:val="22"/>
                          </w:rPr>
                          <w:t xml:space="preserve"> de 1 </w:t>
                        </w:r>
                        <w:r w:rsidRPr="00AE763B">
                          <w:rPr>
                            <w:i w:val="0"/>
                            <w:color w:val="000000" w:themeColor="text1"/>
                            <w:sz w:val="22"/>
                          </w:rPr>
                          <w:t>kΩ</w:t>
                        </w:r>
                        <w:r w:rsidRPr="004700CE">
                          <w:rPr>
                            <w:i w:val="0"/>
                            <w:noProof/>
                            <w:color w:val="000000" w:themeColor="text1"/>
                            <w:sz w:val="22"/>
                          </w:rPr>
                          <w:t xml:space="preserve"> para F = 658 Hz y F = 1111 Hz </w:t>
                        </w:r>
                        <w:r>
                          <w:rPr>
                            <w:i w:val="0"/>
                            <w:noProof/>
                            <w:color w:val="000000" w:themeColor="text1"/>
                            <w:sz w:val="22"/>
                          </w:rPr>
                          <w:t>(Fuente: elaboració</w:t>
                        </w:r>
                        <w:r w:rsidRPr="004700CE">
                          <w:rPr>
                            <w:i w:val="0"/>
                            <w:noProof/>
                            <w:color w:val="000000" w:themeColor="text1"/>
                            <w:sz w:val="22"/>
                          </w:rPr>
                          <w:t>n propia).</w:t>
                        </w:r>
                      </w:p>
                    </w:txbxContent>
                  </v:textbox>
                </v:shape>
                <w10:wrap anchorx="margin"/>
              </v:group>
            </w:pict>
          </mc:Fallback>
        </mc:AlternateContent>
      </w:r>
      <w:r w:rsidR="00DB3129">
        <w:rPr>
          <w:color w:val="000000" w:themeColor="text1"/>
        </w:rPr>
        <w:t xml:space="preserve">En relación a estos puntos, se realizaron medidas a partir de la resistencia de </w:t>
      </w:r>
      <w:proofErr w:type="spellStart"/>
      <w:r w:rsidR="00DB3129">
        <w:rPr>
          <w:color w:val="000000" w:themeColor="text1"/>
        </w:rPr>
        <w:t>shunt</w:t>
      </w:r>
      <w:proofErr w:type="spellEnd"/>
      <w:r w:rsidR="00DB3129">
        <w:rPr>
          <w:color w:val="000000" w:themeColor="text1"/>
        </w:rPr>
        <w:t xml:space="preserve"> conectada en serie con la interfaz electrodo-piel (referenciada a tierra como un “</w:t>
      </w:r>
      <w:proofErr w:type="spellStart"/>
      <w:r w:rsidR="00DB3129">
        <w:rPr>
          <w:color w:val="000000" w:themeColor="text1"/>
        </w:rPr>
        <w:t>pull-down</w:t>
      </w:r>
      <w:proofErr w:type="spellEnd"/>
      <w:r w:rsidR="00DB3129">
        <w:rPr>
          <w:color w:val="000000" w:themeColor="text1"/>
        </w:rPr>
        <w:t>”) para distintas frecuencias y a máximas amplitudes</w:t>
      </w:r>
      <w:r>
        <w:rPr>
          <w:color w:val="000000" w:themeColor="text1"/>
        </w:rPr>
        <w:t xml:space="preserve">, obteniendo resultados como el </w:t>
      </w:r>
      <w:r w:rsidRPr="00906DB4">
        <w:rPr>
          <w:color w:val="000000" w:themeColor="text1"/>
        </w:rPr>
        <w:t xml:space="preserve">de la </w:t>
      </w:r>
      <w:r w:rsidRPr="00906DB4">
        <w:rPr>
          <w:color w:val="000000" w:themeColor="text1"/>
        </w:rPr>
        <w:fldChar w:fldCharType="begin"/>
      </w:r>
      <w:r w:rsidRPr="00906DB4">
        <w:rPr>
          <w:color w:val="000000" w:themeColor="text1"/>
        </w:rPr>
        <w:instrText xml:space="preserve"> REF _Ref185787487 \h </w:instrText>
      </w:r>
      <w:r w:rsidRPr="00906DB4">
        <w:rPr>
          <w:color w:val="000000" w:themeColor="text1"/>
        </w:rPr>
      </w:r>
      <w:r>
        <w:rPr>
          <w:color w:val="000000" w:themeColor="text1"/>
        </w:rPr>
        <w:instrText xml:space="preserve"> \* MERGEFORMAT </w:instrText>
      </w:r>
      <w:r w:rsidRPr="00906DB4">
        <w:rPr>
          <w:color w:val="000000" w:themeColor="text1"/>
        </w:rPr>
        <w:fldChar w:fldCharType="separate"/>
      </w:r>
      <w:r w:rsidRPr="00906DB4">
        <w:rPr>
          <w:color w:val="000000" w:themeColor="text1"/>
        </w:rPr>
        <w:t xml:space="preserve">Fig. </w:t>
      </w:r>
      <w:r w:rsidRPr="00906DB4">
        <w:rPr>
          <w:color w:val="0070C0"/>
          <w:u w:val="single"/>
        </w:rPr>
        <w:t>(</w:t>
      </w:r>
      <w:r w:rsidRPr="00906DB4">
        <w:rPr>
          <w:noProof/>
          <w:color w:val="0070C0"/>
          <w:u w:val="single"/>
        </w:rPr>
        <w:t>3</w:t>
      </w:r>
      <w:r w:rsidRPr="00906DB4">
        <w:rPr>
          <w:color w:val="0070C0"/>
          <w:u w:val="single"/>
        </w:rPr>
        <w:noBreakHyphen/>
      </w:r>
      <w:r w:rsidRPr="00906DB4">
        <w:rPr>
          <w:noProof/>
          <w:color w:val="0070C0"/>
          <w:u w:val="single"/>
        </w:rPr>
        <w:t>31</w:t>
      </w:r>
      <w:r w:rsidRPr="00906DB4">
        <w:rPr>
          <w:color w:val="000000" w:themeColor="text1"/>
        </w:rPr>
        <w:fldChar w:fldCharType="end"/>
      </w:r>
      <w:r w:rsidRPr="00906DB4">
        <w:rPr>
          <w:color w:val="0070C0"/>
          <w:u w:val="single"/>
        </w:rPr>
        <w:t>)</w:t>
      </w:r>
      <w:r w:rsidRPr="00906DB4">
        <w:rPr>
          <w:color w:val="000000" w:themeColor="text1"/>
        </w:rPr>
        <w:t>:</w:t>
      </w:r>
    </w:p>
    <w:p w14:paraId="1EDB5B60" w14:textId="12312C85" w:rsidR="009F7C20" w:rsidRPr="009F7C20" w:rsidRDefault="009F7C20" w:rsidP="009F7C20"/>
    <w:p w14:paraId="237EBAC7" w14:textId="0DB29A04" w:rsidR="00114D0B" w:rsidRDefault="00114D0B" w:rsidP="00114D0B"/>
    <w:p w14:paraId="4FD030F2" w14:textId="1DE99A3B" w:rsidR="00114D0B" w:rsidRDefault="00114D0B" w:rsidP="00114D0B"/>
    <w:p w14:paraId="00F286CA" w14:textId="36BF7543" w:rsidR="00114D0B" w:rsidRDefault="00114D0B" w:rsidP="00114D0B"/>
    <w:p w14:paraId="7329A2CF" w14:textId="77777777" w:rsidR="00114D0B" w:rsidRDefault="00114D0B" w:rsidP="00114D0B"/>
    <w:p w14:paraId="1F57DE95" w14:textId="77777777" w:rsidR="00114D0B" w:rsidRDefault="00114D0B" w:rsidP="00114D0B"/>
    <w:p w14:paraId="3CC03B8A" w14:textId="5507F040" w:rsidR="009F6FB8" w:rsidRDefault="009F6FB8" w:rsidP="009F6FB8">
      <w:r>
        <w:rPr>
          <w:noProof/>
          <w:lang w:val="es-AR"/>
        </w:rPr>
        <w:lastRenderedPageBreak/>
        <mc:AlternateContent>
          <mc:Choice Requires="wpg">
            <w:drawing>
              <wp:anchor distT="0" distB="0" distL="114300" distR="114300" simplePos="0" relativeHeight="252058624" behindDoc="0" locked="0" layoutInCell="1" allowOverlap="1" wp14:anchorId="52A36436" wp14:editId="10E4C054">
                <wp:simplePos x="0" y="0"/>
                <wp:positionH relativeFrom="margin">
                  <wp:align>right</wp:align>
                </wp:positionH>
                <wp:positionV relativeFrom="paragraph">
                  <wp:posOffset>1862207</wp:posOffset>
                </wp:positionV>
                <wp:extent cx="6114028" cy="2305879"/>
                <wp:effectExtent l="0" t="0" r="1270" b="0"/>
                <wp:wrapNone/>
                <wp:docPr id="472" name="Grupo 472"/>
                <wp:cNvGraphicFramePr/>
                <a:graphic xmlns:a="http://schemas.openxmlformats.org/drawingml/2006/main">
                  <a:graphicData uri="http://schemas.microsoft.com/office/word/2010/wordprocessingGroup">
                    <wpg:wgp>
                      <wpg:cNvGrpSpPr/>
                      <wpg:grpSpPr>
                        <a:xfrm>
                          <a:off x="0" y="0"/>
                          <a:ext cx="6114028" cy="2305879"/>
                          <a:chOff x="0" y="0"/>
                          <a:chExt cx="6114028" cy="2305879"/>
                        </a:xfrm>
                      </wpg:grpSpPr>
                      <wpg:grpSp>
                        <wpg:cNvPr id="457" name="Grupo 457"/>
                        <wpg:cNvGrpSpPr/>
                        <wpg:grpSpPr>
                          <a:xfrm>
                            <a:off x="0" y="0"/>
                            <a:ext cx="6114028" cy="1906270"/>
                            <a:chOff x="0" y="0"/>
                            <a:chExt cx="6114028" cy="1906270"/>
                          </a:xfrm>
                        </wpg:grpSpPr>
                        <pic:pic xmlns:pic="http://schemas.openxmlformats.org/drawingml/2006/picture">
                          <pic:nvPicPr>
                            <pic:cNvPr id="455" name="Imagen 455"/>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3164205" cy="1898650"/>
                            </a:xfrm>
                            <a:prstGeom prst="rect">
                              <a:avLst/>
                            </a:prstGeom>
                          </pic:spPr>
                        </pic:pic>
                        <pic:pic xmlns:pic="http://schemas.openxmlformats.org/drawingml/2006/picture">
                          <pic:nvPicPr>
                            <pic:cNvPr id="456" name="Imagen 456"/>
                            <pic:cNvPicPr>
                              <a:picLocks noChangeAspect="1"/>
                            </pic:cNvPicPr>
                          </pic:nvPicPr>
                          <pic:blipFill rotWithShape="1">
                            <a:blip r:embed="rId269">
                              <a:extLst>
                                <a:ext uri="{28A0092B-C50C-407E-A947-70E740481C1C}">
                                  <a14:useLocalDpi xmlns:a14="http://schemas.microsoft.com/office/drawing/2010/main" val="0"/>
                                </a:ext>
                              </a:extLst>
                            </a:blip>
                            <a:srcRect r="4147"/>
                            <a:stretch/>
                          </pic:blipFill>
                          <pic:spPr bwMode="auto">
                            <a:xfrm>
                              <a:off x="3069203" y="0"/>
                              <a:ext cx="3044825" cy="1906270"/>
                            </a:xfrm>
                            <a:prstGeom prst="rect">
                              <a:avLst/>
                            </a:prstGeom>
                            <a:ln>
                              <a:noFill/>
                            </a:ln>
                            <a:extLst>
                              <a:ext uri="{53640926-AAD7-44D8-BBD7-CCE9431645EC}">
                                <a14:shadowObscured xmlns:a14="http://schemas.microsoft.com/office/drawing/2010/main"/>
                              </a:ext>
                            </a:extLst>
                          </pic:spPr>
                        </pic:pic>
                      </wpg:grpSp>
                      <wps:wsp>
                        <wps:cNvPr id="471" name="Cuadro de texto 471"/>
                        <wps:cNvSpPr txBox="1"/>
                        <wps:spPr>
                          <a:xfrm>
                            <a:off x="262393" y="1963973"/>
                            <a:ext cx="5589767" cy="341906"/>
                          </a:xfrm>
                          <a:prstGeom prst="rect">
                            <a:avLst/>
                          </a:prstGeom>
                          <a:solidFill>
                            <a:prstClr val="white"/>
                          </a:solidFill>
                          <a:ln>
                            <a:noFill/>
                          </a:ln>
                          <a:effectLst/>
                        </wps:spPr>
                        <wps:txbx>
                          <w:txbxContent>
                            <w:p w14:paraId="5B9F3B93" w14:textId="7AA5A82D" w:rsidR="00F73331" w:rsidRPr="00AE763B" w:rsidRDefault="00F73331" w:rsidP="00AE763B">
                              <w:pPr>
                                <w:pStyle w:val="Descripcin"/>
                                <w:ind w:firstLine="0"/>
                                <w:jc w:val="center"/>
                                <w:rPr>
                                  <w:i w:val="0"/>
                                  <w:noProof/>
                                  <w:color w:val="000000" w:themeColor="text1"/>
                                  <w:sz w:val="32"/>
                                  <w:szCs w:val="24"/>
                                </w:rPr>
                              </w:pPr>
                              <w:bookmarkStart w:id="543" w:name="_Ref185790088"/>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543"/>
                              <w:r w:rsidRPr="00AE763B">
                                <w:rPr>
                                  <w:color w:val="000000" w:themeColor="text1"/>
                                  <w:sz w:val="22"/>
                                </w:rPr>
                                <w:t>:</w:t>
                              </w:r>
                              <w:r w:rsidRPr="00AE763B">
                                <w:rPr>
                                  <w:i w:val="0"/>
                                  <w:color w:val="000000" w:themeColor="text1"/>
                                  <w:sz w:val="22"/>
                                </w:rPr>
                                <w:t xml:space="preserve"> Señal registrada en la resistencia de </w:t>
                              </w:r>
                              <w:proofErr w:type="spellStart"/>
                              <w:r w:rsidRPr="00AE763B">
                                <w:rPr>
                                  <w:i w:val="0"/>
                                  <w:color w:val="000000" w:themeColor="text1"/>
                                  <w:sz w:val="22"/>
                                </w:rPr>
                                <w:t>shunt</w:t>
                              </w:r>
                              <w:proofErr w:type="spellEnd"/>
                              <w:r w:rsidRPr="00AE763B">
                                <w:rPr>
                                  <w:i w:val="0"/>
                                  <w:color w:val="000000" w:themeColor="text1"/>
                                  <w:sz w:val="22"/>
                                </w:rPr>
                                <w:t xml:space="preserve"> de 1 kΩ para F = 333 Hz y F = 435 Hz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2A36436" id="Grupo 472" o:spid="_x0000_s1204" style="position:absolute;left:0;text-align:left;margin-left:430.2pt;margin-top:146.65pt;width:481.4pt;height:181.55pt;z-index:252058624;mso-position-horizontal:right;mso-position-horizontal-relative:margin" coordsize="61140,23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">
                <v:group id="Grupo 457" o:spid="_x0000_s1205" style="position:absolute;width:61140;height:19062" coordsize="61140,19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Imagen 455" o:spid="_x0000_s1206" type="#_x0000_t75" style="position:absolute;width:31642;height:18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CoMPGAAAA3AAAAA8AAABkcnMvZG93bnJldi54bWxEj0FrAjEUhO8F/0N4Qi9Fs5YqZWsUUZQi&#10;ilRb2t4em+fu4uZl2cQ1/nsjFHocZuYbZjwNphItNa60rGDQT0AQZ1aXnCv4PCx7ryCcR9ZYWSYF&#10;V3IwnXQexphqe+EPavc+FxHCLkUFhfd1KqXLCjLo+rYmjt7RNgZ9lE0udYOXCDeVfE6SkTRYclwo&#10;sKZ5QdlpfzYKws5/Zz+h/aKnFS62v5sjrrdSqcdumL2B8BT8f/iv/a4VvAyHcD8Tj4Cc3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Kgw8YAAADcAAAADwAAAAAAAAAAAAAA&#10;AACfAgAAZHJzL2Rvd25yZXYueG1sUEsFBgAAAAAEAAQA9wAAAJIDAAAAAA==&#10;">
                    <v:imagedata r:id="rId270" o:title=""/>
                    <v:path arrowok="t"/>
                  </v:shape>
                  <v:shape id="Imagen 456" o:spid="_x0000_s1207" type="#_x0000_t75" style="position:absolute;left:30692;width:30448;height:190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6SUjGAAAA3AAAAA8AAABkcnMvZG93bnJldi54bWxEj0FrwkAUhO9C/8PyCt7Mpq2GEl1FCha9&#10;NGhT8PjIviZps29jdtXUX+8KQo/DzHzDzBa9acSJOldbVvAUxSCIC6trLhXkn6vRKwjnkTU2lknB&#10;HzlYzB8GM0y1PfOWTjtfigBhl6KCyvs2ldIVFRl0kW2Jg/dtO4M+yK6UusNzgJtGPsdxIg3WHBYq&#10;bOmtouJ3dzQKvt7HPy+bfZb4OHOHjD5yuixzpYaP/XIKwlPv/8P39lorGE8SuJ0JR0D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3pJSMYAAADcAAAADwAAAAAAAAAAAAAA&#10;AACfAgAAZHJzL2Rvd25yZXYueG1sUEsFBgAAAAAEAAQA9wAAAJIDAAAAAA==&#10;">
                    <v:imagedata r:id="rId271" o:title="" cropright="2718f"/>
                    <v:path arrowok="t"/>
                  </v:shape>
                </v:group>
                <v:shape id="Cuadro de texto 471" o:spid="_x0000_s1208" type="#_x0000_t202" style="position:absolute;left:2623;top:19639;width:55898;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PDacUA&#10;AADcAAAADwAAAGRycy9kb3ducmV2LnhtbESPzYvCMBTE7wv+D+EJe1nWVBGVrlH8WMHDevADz4/m&#10;2Rabl5JEW/97Iwh7HGbmN8x03ppK3Mn50rKCfi8BQZxZXXKu4HTcfE9A+ICssbJMCh7kYT7rfEwx&#10;1bbhPd0PIRcRwj5FBUUIdSqlzwoy6Hu2Jo7exTqDIUqXS+2wiXBTyUGSjKTBkuNCgTWtCsquh5tR&#10;MFq7W7Pn1df69PuHuzofnJePs1Kf3XbxAyJQG/7D7/ZWKxiO+/A6E4+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8NpxQAAANwAAAAPAAAAAAAAAAAAAAAAAJgCAABkcnMv&#10;ZG93bnJldi54bWxQSwUGAAAAAAQABAD1AAAAigMAAAAA&#10;" stroked="f">
                  <v:textbox inset="0,0,0,0">
                    <w:txbxContent>
                      <w:p w14:paraId="5B9F3B93" w14:textId="7AA5A82D" w:rsidR="00F73331" w:rsidRPr="00AE763B" w:rsidRDefault="00F73331" w:rsidP="00AE763B">
                        <w:pPr>
                          <w:pStyle w:val="Descripcin"/>
                          <w:ind w:firstLine="0"/>
                          <w:jc w:val="center"/>
                          <w:rPr>
                            <w:i w:val="0"/>
                            <w:noProof/>
                            <w:color w:val="000000" w:themeColor="text1"/>
                            <w:sz w:val="32"/>
                            <w:szCs w:val="24"/>
                          </w:rPr>
                        </w:pPr>
                        <w:bookmarkStart w:id="544" w:name="_Ref185790088"/>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544"/>
                        <w:r w:rsidRPr="00AE763B">
                          <w:rPr>
                            <w:color w:val="000000" w:themeColor="text1"/>
                            <w:sz w:val="22"/>
                          </w:rPr>
                          <w:t>:</w:t>
                        </w:r>
                        <w:r w:rsidRPr="00AE763B">
                          <w:rPr>
                            <w:i w:val="0"/>
                            <w:color w:val="000000" w:themeColor="text1"/>
                            <w:sz w:val="22"/>
                          </w:rPr>
                          <w:t xml:space="preserve"> Señal registrada en la resistencia de </w:t>
                        </w:r>
                        <w:proofErr w:type="spellStart"/>
                        <w:r w:rsidRPr="00AE763B">
                          <w:rPr>
                            <w:i w:val="0"/>
                            <w:color w:val="000000" w:themeColor="text1"/>
                            <w:sz w:val="22"/>
                          </w:rPr>
                          <w:t>shunt</w:t>
                        </w:r>
                        <w:proofErr w:type="spellEnd"/>
                        <w:r w:rsidRPr="00AE763B">
                          <w:rPr>
                            <w:i w:val="0"/>
                            <w:color w:val="000000" w:themeColor="text1"/>
                            <w:sz w:val="22"/>
                          </w:rPr>
                          <w:t xml:space="preserve"> de 1 kΩ para F = 333 Hz y F = 435 Hz (Fuente: elaboración propia).</w:t>
                        </w:r>
                      </w:p>
                    </w:txbxContent>
                  </v:textbox>
                </v:shape>
                <w10:wrap anchorx="margin"/>
              </v:group>
            </w:pict>
          </mc:Fallback>
        </mc:AlternateContent>
      </w:r>
      <w:r w:rsidR="00EB3909">
        <w:t>A partir de las lectura que se observan en las capturas</w:t>
      </w:r>
      <w:r w:rsidR="00AE2567">
        <w:t>, para el caso de la señal de F = 1111 Hz, la lectura acusada por el instrumento manifiesta un buena precisión en frecuencia, sin embargo la lectura de CT el ligeramente menor (13.8 %) a la esperada (16 %), sin embargo esta situación ya se ha evidenciado en los ensayos con cargas de prueba, y es consecuencia del tiempo de los flancos ascendentes y descendentes, que cuando la señal se encuentra en máxima amplitud, el pico negativo disminuye su ancho temporal y genera una lectura menor.</w:t>
      </w:r>
      <w:r>
        <w:t xml:space="preserve"> Profundizando el análisis, en </w:t>
      </w:r>
      <w:r w:rsidRPr="009F6FB8">
        <w:t xml:space="preserve">la </w:t>
      </w:r>
      <w:r w:rsidRPr="009F6FB8">
        <w:fldChar w:fldCharType="begin"/>
      </w:r>
      <w:r w:rsidRPr="009F6FB8">
        <w:instrText xml:space="preserve"> REF _Ref185790088 \h </w:instrText>
      </w:r>
      <w:r>
        <w:instrText xml:space="preserve"> \* MERGEFORMAT </w:instrText>
      </w:r>
      <w:r w:rsidRPr="009F6FB8">
        <w:fldChar w:fldCharType="separate"/>
      </w:r>
      <w:r w:rsidRPr="009F6FB8">
        <w:rPr>
          <w:color w:val="000000" w:themeColor="text1"/>
        </w:rPr>
        <w:t xml:space="preserve">Fig. </w:t>
      </w:r>
      <w:r w:rsidRPr="009F6FB8">
        <w:rPr>
          <w:color w:val="0070C0"/>
          <w:u w:val="single"/>
        </w:rPr>
        <w:t>(</w:t>
      </w:r>
      <w:r w:rsidRPr="009F6FB8">
        <w:rPr>
          <w:noProof/>
          <w:color w:val="0070C0"/>
          <w:u w:val="single"/>
        </w:rPr>
        <w:t>3</w:t>
      </w:r>
      <w:r w:rsidRPr="009F6FB8">
        <w:rPr>
          <w:color w:val="0070C0"/>
          <w:u w:val="single"/>
        </w:rPr>
        <w:noBreakHyphen/>
      </w:r>
      <w:r w:rsidRPr="009F6FB8">
        <w:rPr>
          <w:noProof/>
          <w:color w:val="0070C0"/>
          <w:u w:val="single"/>
        </w:rPr>
        <w:t>32</w:t>
      </w:r>
      <w:r w:rsidRPr="009F6FB8">
        <w:fldChar w:fldCharType="end"/>
      </w:r>
      <w:r w:rsidRPr="009F6FB8">
        <w:rPr>
          <w:color w:val="0070C0"/>
          <w:u w:val="single"/>
        </w:rPr>
        <w:t>)</w:t>
      </w:r>
      <w:r>
        <w:t xml:space="preserve"> se presentan las señales registradas para F = 435 Hz y F = 333 Hz:</w:t>
      </w:r>
    </w:p>
    <w:p w14:paraId="6405872A" w14:textId="1FD1F746" w:rsidR="00746A44" w:rsidRDefault="00746A44" w:rsidP="00D30AB4">
      <w:pPr>
        <w:ind w:firstLine="0"/>
      </w:pPr>
    </w:p>
    <w:p w14:paraId="16B563D3" w14:textId="42ACB771" w:rsidR="00746A44" w:rsidRDefault="00746A44" w:rsidP="00D30AB4">
      <w:pPr>
        <w:ind w:firstLine="0"/>
      </w:pPr>
    </w:p>
    <w:p w14:paraId="7D702D23" w14:textId="47BCF327" w:rsidR="00746A44" w:rsidRDefault="00746A44" w:rsidP="00D30AB4">
      <w:pPr>
        <w:ind w:firstLine="0"/>
      </w:pPr>
    </w:p>
    <w:p w14:paraId="53809358" w14:textId="08265607" w:rsidR="00746A44" w:rsidRDefault="00746A44" w:rsidP="00D30AB4">
      <w:pPr>
        <w:ind w:firstLine="0"/>
      </w:pPr>
    </w:p>
    <w:p w14:paraId="06A18C16" w14:textId="77777777" w:rsidR="00746A44" w:rsidRDefault="00746A44" w:rsidP="00D30AB4">
      <w:pPr>
        <w:ind w:firstLine="0"/>
      </w:pPr>
    </w:p>
    <w:p w14:paraId="7E87D7CB" w14:textId="646F6AE8" w:rsidR="00746A44" w:rsidRDefault="00746A44" w:rsidP="00D30AB4">
      <w:pPr>
        <w:ind w:firstLine="0"/>
      </w:pPr>
    </w:p>
    <w:p w14:paraId="3C6E829A" w14:textId="5C760544" w:rsidR="00746A44" w:rsidRDefault="00746A44" w:rsidP="00D30AB4">
      <w:pPr>
        <w:ind w:firstLine="0"/>
      </w:pPr>
    </w:p>
    <w:p w14:paraId="6C673449" w14:textId="530D85AC" w:rsidR="00780BC3" w:rsidRDefault="00784737" w:rsidP="009F6FB8">
      <w:pPr>
        <w:rPr>
          <w:color w:val="000000" w:themeColor="text1"/>
        </w:rPr>
      </w:pPr>
      <w:r>
        <w:t xml:space="preserve">Continuando con el análisis de las mediciones expuestas en las capturas, desde el punto de viste de la corriente, tomando como referencia la captura izquierda de la </w:t>
      </w:r>
      <w:r w:rsidRPr="00906DB4">
        <w:rPr>
          <w:color w:val="000000" w:themeColor="text1"/>
        </w:rPr>
        <w:fldChar w:fldCharType="begin"/>
      </w:r>
      <w:r w:rsidRPr="00906DB4">
        <w:rPr>
          <w:color w:val="000000" w:themeColor="text1"/>
        </w:rPr>
        <w:instrText xml:space="preserve"> REF _Ref185787487 \h </w:instrText>
      </w:r>
      <w:r w:rsidRPr="00906DB4">
        <w:rPr>
          <w:color w:val="000000" w:themeColor="text1"/>
        </w:rPr>
      </w:r>
      <w:r>
        <w:rPr>
          <w:color w:val="000000" w:themeColor="text1"/>
        </w:rPr>
        <w:instrText xml:space="preserve"> \* MERGEFORMAT </w:instrText>
      </w:r>
      <w:r w:rsidRPr="00906DB4">
        <w:rPr>
          <w:color w:val="000000" w:themeColor="text1"/>
        </w:rPr>
        <w:fldChar w:fldCharType="separate"/>
      </w:r>
      <w:r w:rsidRPr="00906DB4">
        <w:rPr>
          <w:color w:val="000000" w:themeColor="text1"/>
        </w:rPr>
        <w:t xml:space="preserve">Fig. </w:t>
      </w:r>
      <w:r w:rsidRPr="00906DB4">
        <w:rPr>
          <w:color w:val="0070C0"/>
          <w:u w:val="single"/>
        </w:rPr>
        <w:t>(</w:t>
      </w:r>
      <w:r w:rsidRPr="00906DB4">
        <w:rPr>
          <w:noProof/>
          <w:color w:val="0070C0"/>
          <w:u w:val="single"/>
        </w:rPr>
        <w:t>3</w:t>
      </w:r>
      <w:r w:rsidRPr="00906DB4">
        <w:rPr>
          <w:color w:val="0070C0"/>
          <w:u w:val="single"/>
        </w:rPr>
        <w:noBreakHyphen/>
      </w:r>
      <w:r w:rsidRPr="00906DB4">
        <w:rPr>
          <w:noProof/>
          <w:color w:val="0070C0"/>
          <w:u w:val="single"/>
        </w:rPr>
        <w:t>31</w:t>
      </w:r>
      <w:r w:rsidRPr="00906DB4">
        <w:rPr>
          <w:color w:val="000000" w:themeColor="text1"/>
        </w:rPr>
        <w:fldChar w:fldCharType="end"/>
      </w:r>
      <w:r w:rsidRPr="00906DB4">
        <w:rPr>
          <w:color w:val="0070C0"/>
          <w:u w:val="single"/>
        </w:rPr>
        <w:t>)</w:t>
      </w:r>
      <w:r>
        <w:rPr>
          <w:color w:val="000000" w:themeColor="text1"/>
        </w:rPr>
        <w:t xml:space="preserve">, se visualiza la lectura de los picos de corriente anódica y catódica, ubicados en 500 </w:t>
      </w:r>
      <w:proofErr w:type="spellStart"/>
      <w:r>
        <w:rPr>
          <w:color w:val="000000" w:themeColor="text1"/>
        </w:rPr>
        <w:t>uA</w:t>
      </w:r>
      <w:proofErr w:type="spellEnd"/>
      <w:r>
        <w:rPr>
          <w:color w:val="000000" w:themeColor="text1"/>
        </w:rPr>
        <w:t xml:space="preserve"> y 2.9 </w:t>
      </w:r>
      <w:proofErr w:type="spellStart"/>
      <w:r>
        <w:rPr>
          <w:color w:val="000000" w:themeColor="text1"/>
        </w:rPr>
        <w:t>mA</w:t>
      </w:r>
      <w:proofErr w:type="spellEnd"/>
      <w:r>
        <w:rPr>
          <w:color w:val="000000" w:themeColor="text1"/>
        </w:rPr>
        <w:t xml:space="preserve"> respectivamente. Dado que el “cero” se ubica en la misma posición, se aprecias del resto de las capturas como el pico de </w:t>
      </w:r>
      <w:proofErr w:type="spellStart"/>
      <w:r w:rsidRPr="00784737">
        <w:rPr>
          <w:i/>
          <w:color w:val="000000" w:themeColor="text1"/>
        </w:rPr>
        <w:t>Ineg</w:t>
      </w:r>
      <w:proofErr w:type="spellEnd"/>
      <w:r w:rsidRPr="00784737">
        <w:rPr>
          <w:i/>
          <w:color w:val="000000" w:themeColor="text1"/>
        </w:rPr>
        <w:t xml:space="preserve"> </w:t>
      </w:r>
      <w:r>
        <w:rPr>
          <w:color w:val="000000" w:themeColor="text1"/>
        </w:rPr>
        <w:t xml:space="preserve">se mantiene invariante para las distintas frecuencias y valores de CT, mientras que el pico de </w:t>
      </w:r>
      <w:proofErr w:type="spellStart"/>
      <w:r w:rsidRPr="00784737">
        <w:rPr>
          <w:i/>
          <w:color w:val="000000" w:themeColor="text1"/>
        </w:rPr>
        <w:t>Ipos</w:t>
      </w:r>
      <w:proofErr w:type="spellEnd"/>
      <w:r w:rsidR="004C6946">
        <w:rPr>
          <w:color w:val="000000" w:themeColor="text1"/>
        </w:rPr>
        <w:t xml:space="preserve"> presenta un valor menor cuando directamente proporcional al CT configurado.</w:t>
      </w:r>
    </w:p>
    <w:p w14:paraId="08DBCE9B" w14:textId="7BB291D5" w:rsidR="004C6946" w:rsidRDefault="004C6946" w:rsidP="009F6FB8">
      <w:pPr>
        <w:rPr>
          <w:color w:val="000000" w:themeColor="text1"/>
        </w:rPr>
      </w:pPr>
      <w:r>
        <w:rPr>
          <w:color w:val="000000" w:themeColor="text1"/>
        </w:rPr>
        <w:t xml:space="preserve">Como última </w:t>
      </w:r>
      <w:r w:rsidR="00E159D0">
        <w:rPr>
          <w:color w:val="000000" w:themeColor="text1"/>
        </w:rPr>
        <w:t>captura para analizar el desempeño</w:t>
      </w:r>
      <w:r w:rsidR="001A0706" w:rsidRPr="001A0706">
        <w:rPr>
          <w:color w:val="000000" w:themeColor="text1"/>
        </w:rPr>
        <w:t xml:space="preserve"> </w:t>
      </w:r>
      <w:r w:rsidR="001A0706">
        <w:rPr>
          <w:color w:val="000000" w:themeColor="text1"/>
        </w:rPr>
        <w:t>del dispositivo</w:t>
      </w:r>
      <w:r w:rsidR="00E159D0">
        <w:rPr>
          <w:color w:val="000000" w:themeColor="text1"/>
        </w:rPr>
        <w:t xml:space="preserve">, en términos de integridad de </w:t>
      </w:r>
      <w:r w:rsidR="001A0706">
        <w:rPr>
          <w:color w:val="000000" w:themeColor="text1"/>
        </w:rPr>
        <w:t xml:space="preserve">la </w:t>
      </w:r>
      <w:r w:rsidR="00E159D0">
        <w:rPr>
          <w:color w:val="000000" w:themeColor="text1"/>
        </w:rPr>
        <w:t xml:space="preserve">señal generada, </w:t>
      </w:r>
      <w:r w:rsidR="00E159D0" w:rsidRPr="00E159D0">
        <w:rPr>
          <w:color w:val="000000" w:themeColor="text1"/>
        </w:rPr>
        <w:t xml:space="preserve">en la </w:t>
      </w:r>
      <w:r w:rsidR="00E159D0" w:rsidRPr="00E159D0">
        <w:rPr>
          <w:color w:val="000000" w:themeColor="text1"/>
        </w:rPr>
        <w:fldChar w:fldCharType="begin"/>
      </w:r>
      <w:r w:rsidR="00E159D0" w:rsidRPr="00E159D0">
        <w:rPr>
          <w:color w:val="000000" w:themeColor="text1"/>
        </w:rPr>
        <w:instrText xml:space="preserve"> REF _Ref185791103 \h </w:instrText>
      </w:r>
      <w:r w:rsidR="00E159D0" w:rsidRPr="00E159D0">
        <w:rPr>
          <w:color w:val="000000" w:themeColor="text1"/>
        </w:rPr>
      </w:r>
      <w:r w:rsidR="00E159D0">
        <w:rPr>
          <w:color w:val="000000" w:themeColor="text1"/>
        </w:rPr>
        <w:instrText xml:space="preserve"> \* MERGEFORMAT </w:instrText>
      </w:r>
      <w:r w:rsidR="00E159D0" w:rsidRPr="00E159D0">
        <w:rPr>
          <w:color w:val="000000" w:themeColor="text1"/>
        </w:rPr>
        <w:fldChar w:fldCharType="separate"/>
      </w:r>
      <w:r w:rsidR="00E159D0" w:rsidRPr="00E159D0">
        <w:rPr>
          <w:color w:val="000000" w:themeColor="text1"/>
        </w:rPr>
        <w:t xml:space="preserve">Fig. </w:t>
      </w:r>
      <w:r w:rsidR="00E159D0" w:rsidRPr="00E159D0">
        <w:rPr>
          <w:color w:val="0070C0"/>
          <w:u w:val="single"/>
        </w:rPr>
        <w:t>(</w:t>
      </w:r>
      <w:r w:rsidR="00E159D0" w:rsidRPr="00E159D0">
        <w:rPr>
          <w:noProof/>
          <w:color w:val="0070C0"/>
          <w:u w:val="single"/>
        </w:rPr>
        <w:t>3</w:t>
      </w:r>
      <w:r w:rsidR="00E159D0" w:rsidRPr="00E159D0">
        <w:rPr>
          <w:color w:val="0070C0"/>
          <w:u w:val="single"/>
        </w:rPr>
        <w:noBreakHyphen/>
      </w:r>
      <w:r w:rsidR="00E159D0" w:rsidRPr="00E159D0">
        <w:rPr>
          <w:noProof/>
          <w:color w:val="0070C0"/>
          <w:u w:val="single"/>
        </w:rPr>
        <w:t>33</w:t>
      </w:r>
      <w:r w:rsidR="00E159D0" w:rsidRPr="00E159D0">
        <w:rPr>
          <w:color w:val="000000" w:themeColor="text1"/>
        </w:rPr>
        <w:fldChar w:fldCharType="end"/>
      </w:r>
      <w:r w:rsidR="00E159D0" w:rsidRPr="00E159D0">
        <w:rPr>
          <w:color w:val="0070C0"/>
          <w:u w:val="single"/>
        </w:rPr>
        <w:t>)</w:t>
      </w:r>
      <w:r w:rsidR="00E159D0" w:rsidRPr="00E159D0">
        <w:rPr>
          <w:color w:val="000000" w:themeColor="text1"/>
        </w:rPr>
        <w:t xml:space="preserve"> se</w:t>
      </w:r>
      <w:r w:rsidR="00E159D0">
        <w:rPr>
          <w:color w:val="000000" w:themeColor="text1"/>
        </w:rPr>
        <w:t xml:space="preserve"> presenta la lectura desde la resistencia de </w:t>
      </w:r>
      <w:proofErr w:type="spellStart"/>
      <w:r w:rsidR="00E159D0">
        <w:rPr>
          <w:color w:val="000000" w:themeColor="text1"/>
        </w:rPr>
        <w:t>shunt</w:t>
      </w:r>
      <w:proofErr w:type="spellEnd"/>
      <w:r w:rsidR="00E159D0">
        <w:rPr>
          <w:color w:val="000000" w:themeColor="text1"/>
        </w:rPr>
        <w:t xml:space="preserve"> para una señal de F = 555 Hz a una amplitud intermedia </w:t>
      </w:r>
      <w:r w:rsidR="008E117F">
        <w:rPr>
          <w:color w:val="000000" w:themeColor="text1"/>
        </w:rPr>
        <w:t xml:space="preserve">(izquierda) y </w:t>
      </w:r>
      <w:r w:rsidR="00E159D0">
        <w:rPr>
          <w:color w:val="000000" w:themeColor="text1"/>
        </w:rPr>
        <w:t>la lectura de tensión sobre la interfaz electrodo-piel para la misma señal</w:t>
      </w:r>
      <w:r w:rsidR="008E117F">
        <w:rPr>
          <w:color w:val="000000" w:themeColor="text1"/>
        </w:rPr>
        <w:t xml:space="preserve"> (derecha)</w:t>
      </w:r>
      <w:r w:rsidR="00512D92">
        <w:rPr>
          <w:color w:val="000000" w:themeColor="text1"/>
        </w:rPr>
        <w:t>.</w:t>
      </w:r>
    </w:p>
    <w:p w14:paraId="2CF27FA7" w14:textId="5A3D8CB5" w:rsidR="00571DA3" w:rsidRPr="00784737" w:rsidRDefault="001A0706" w:rsidP="009F6FB8">
      <w:pPr>
        <w:rPr>
          <w:color w:val="000000" w:themeColor="text1"/>
        </w:rPr>
      </w:pPr>
      <w:r>
        <w:rPr>
          <w:color w:val="000000" w:themeColor="text1"/>
        </w:rPr>
        <w:t xml:space="preserve">En este caso, la señal de F = 555 Hz corresponde a un </w:t>
      </w:r>
      <w:proofErr w:type="spellStart"/>
      <w:r>
        <w:rPr>
          <w:color w:val="000000" w:themeColor="text1"/>
        </w:rPr>
        <w:t>Tneg</w:t>
      </w:r>
      <w:proofErr w:type="spellEnd"/>
      <w:r>
        <w:rPr>
          <w:color w:val="000000" w:themeColor="text1"/>
        </w:rPr>
        <w:t xml:space="preserve"> = 150 </w:t>
      </w:r>
      <w:proofErr w:type="spellStart"/>
      <w:r>
        <w:rPr>
          <w:color w:val="000000" w:themeColor="text1"/>
        </w:rPr>
        <w:t>us</w:t>
      </w:r>
      <w:proofErr w:type="spellEnd"/>
      <w:r>
        <w:rPr>
          <w:color w:val="000000" w:themeColor="text1"/>
        </w:rPr>
        <w:t xml:space="preserve"> y un CT = 8 %, el estado del IDAC para esa captura es de 225 y como puede apreciarse, la morfología de la señal responde correctamente como los casos anteriores, presentando una señal en corriente bifásica con </w:t>
      </w:r>
      <w:r w:rsidR="00BD72A6">
        <w:rPr>
          <w:color w:val="000000" w:themeColor="text1"/>
        </w:rPr>
        <w:t xml:space="preserve">los niveles de carga catódica y anódica compensados. Ahora bien, la forma de onda de tensión sobre la interfaz electrodo-piel presenta una morfología totalmente distinta, lo cual se debe a las características reactivas que posee, lo que genera una respuesta distinta a la de una carga resistiva pura e incluso </w:t>
      </w:r>
      <w:r w:rsidR="00BD72A6">
        <w:rPr>
          <w:color w:val="000000" w:themeColor="text1"/>
        </w:rPr>
        <w:lastRenderedPageBreak/>
        <w:t xml:space="preserve">variable con la frecuencia. Sin embargo, la medición tomada desde el </w:t>
      </w:r>
      <w:proofErr w:type="spellStart"/>
      <w:r w:rsidR="00BD72A6">
        <w:rPr>
          <w:color w:val="000000" w:themeColor="text1"/>
        </w:rPr>
        <w:t>shunt</w:t>
      </w:r>
      <w:proofErr w:type="spellEnd"/>
      <w:r w:rsidR="00BD72A6">
        <w:rPr>
          <w:color w:val="000000" w:themeColor="text1"/>
        </w:rPr>
        <w:t xml:space="preserve"> en serie permite inferir que, al margen del comportamiento el términos de la caída de tensión sobre la interfaz electrodo-piel, el flujo de carga entrante y saliente esta impuesto </w:t>
      </w:r>
      <w:r w:rsidR="0052795C">
        <w:rPr>
          <w:color w:val="000000" w:themeColor="text1"/>
        </w:rPr>
        <w:t xml:space="preserve">por electroestimulador y responde a la forma de </w:t>
      </w:r>
      <w:r w:rsidR="0052795C">
        <w:rPr>
          <w:noProof/>
          <w:lang w:val="es-AR"/>
        </w:rPr>
        <mc:AlternateContent>
          <mc:Choice Requires="wpg">
            <w:drawing>
              <wp:anchor distT="0" distB="0" distL="114300" distR="114300" simplePos="0" relativeHeight="252061696" behindDoc="0" locked="0" layoutInCell="1" allowOverlap="1" wp14:anchorId="3905D783" wp14:editId="0235B459">
                <wp:simplePos x="0" y="0"/>
                <wp:positionH relativeFrom="margin">
                  <wp:align>right</wp:align>
                </wp:positionH>
                <wp:positionV relativeFrom="paragraph">
                  <wp:posOffset>1018568</wp:posOffset>
                </wp:positionV>
                <wp:extent cx="6082030" cy="2671638"/>
                <wp:effectExtent l="0" t="0" r="0" b="0"/>
                <wp:wrapNone/>
                <wp:docPr id="474" name="Grupo 474"/>
                <wp:cNvGraphicFramePr/>
                <a:graphic xmlns:a="http://schemas.openxmlformats.org/drawingml/2006/main">
                  <a:graphicData uri="http://schemas.microsoft.com/office/word/2010/wordprocessingGroup">
                    <wpg:wgp>
                      <wpg:cNvGrpSpPr/>
                      <wpg:grpSpPr>
                        <a:xfrm>
                          <a:off x="0" y="0"/>
                          <a:ext cx="6082030" cy="2671638"/>
                          <a:chOff x="0" y="0"/>
                          <a:chExt cx="6082030" cy="2671638"/>
                        </a:xfrm>
                      </wpg:grpSpPr>
                      <wpg:grpSp>
                        <wpg:cNvPr id="460" name="Grupo 460"/>
                        <wpg:cNvGrpSpPr/>
                        <wpg:grpSpPr>
                          <a:xfrm>
                            <a:off x="0" y="0"/>
                            <a:ext cx="6082030" cy="2286000"/>
                            <a:chOff x="0" y="0"/>
                            <a:chExt cx="6082223" cy="2286000"/>
                          </a:xfrm>
                        </wpg:grpSpPr>
                        <pic:pic xmlns:pic="http://schemas.openxmlformats.org/drawingml/2006/picture">
                          <pic:nvPicPr>
                            <pic:cNvPr id="458" name="Imagen 458"/>
                            <pic:cNvPicPr>
                              <a:picLocks noChangeAspect="1"/>
                            </pic:cNvPicPr>
                          </pic:nvPicPr>
                          <pic:blipFill rotWithShape="1">
                            <a:blip r:embed="rId272">
                              <a:extLst>
                                <a:ext uri="{28A0092B-C50C-407E-A947-70E740481C1C}">
                                  <a14:useLocalDpi xmlns:a14="http://schemas.microsoft.com/office/drawing/2010/main" val="0"/>
                                </a:ext>
                              </a:extLst>
                            </a:blip>
                            <a:srcRect r="19860"/>
                            <a:stretch/>
                          </pic:blipFill>
                          <pic:spPr bwMode="auto">
                            <a:xfrm>
                              <a:off x="0" y="0"/>
                              <a:ext cx="3053080" cy="2286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59" name="Imagen 459"/>
                            <pic:cNvPicPr>
                              <a:picLocks noChangeAspect="1"/>
                            </pic:cNvPicPr>
                          </pic:nvPicPr>
                          <pic:blipFill rotWithShape="1">
                            <a:blip r:embed="rId273">
                              <a:extLst>
                                <a:ext uri="{28A0092B-C50C-407E-A947-70E740481C1C}">
                                  <a14:useLocalDpi xmlns:a14="http://schemas.microsoft.com/office/drawing/2010/main" val="0"/>
                                </a:ext>
                              </a:extLst>
                            </a:blip>
                            <a:srcRect r="20069"/>
                            <a:stretch/>
                          </pic:blipFill>
                          <pic:spPr bwMode="auto">
                            <a:xfrm>
                              <a:off x="3037398" y="0"/>
                              <a:ext cx="3044825" cy="2286000"/>
                            </a:xfrm>
                            <a:prstGeom prst="rect">
                              <a:avLst/>
                            </a:prstGeom>
                            <a:ln>
                              <a:noFill/>
                            </a:ln>
                            <a:extLst>
                              <a:ext uri="{53640926-AAD7-44D8-BBD7-CCE9431645EC}">
                                <a14:shadowObscured xmlns:a14="http://schemas.microsoft.com/office/drawing/2010/main"/>
                              </a:ext>
                            </a:extLst>
                          </pic:spPr>
                        </pic:pic>
                      </wpg:grpSp>
                      <wps:wsp>
                        <wps:cNvPr id="473" name="Cuadro de texto 473"/>
                        <wps:cNvSpPr txBox="1"/>
                        <wps:spPr>
                          <a:xfrm>
                            <a:off x="0" y="2345133"/>
                            <a:ext cx="6082030" cy="326505"/>
                          </a:xfrm>
                          <a:prstGeom prst="rect">
                            <a:avLst/>
                          </a:prstGeom>
                          <a:solidFill>
                            <a:prstClr val="white"/>
                          </a:solidFill>
                          <a:ln>
                            <a:noFill/>
                          </a:ln>
                          <a:effectLst/>
                        </wps:spPr>
                        <wps:txbx>
                          <w:txbxContent>
                            <w:p w14:paraId="1CE29A7E" w14:textId="1C84CFDE" w:rsidR="00F73331" w:rsidRPr="000358F5" w:rsidRDefault="00F73331" w:rsidP="000358F5">
                              <w:pPr>
                                <w:pStyle w:val="Descripcin"/>
                                <w:ind w:firstLine="0"/>
                                <w:jc w:val="center"/>
                                <w:rPr>
                                  <w:i w:val="0"/>
                                  <w:noProof/>
                                  <w:color w:val="000000" w:themeColor="text1"/>
                                  <w:sz w:val="32"/>
                                  <w:szCs w:val="24"/>
                                </w:rPr>
                              </w:pPr>
                              <w:bookmarkStart w:id="545" w:name="_Ref185791103"/>
                              <w:r w:rsidRPr="000358F5">
                                <w:rPr>
                                  <w:color w:val="000000" w:themeColor="text1"/>
                                  <w:sz w:val="22"/>
                                </w:rPr>
                                <w:t xml:space="preserve">Figura </w:t>
                              </w:r>
                              <w:r w:rsidRPr="000358F5">
                                <w:rPr>
                                  <w:color w:val="000000" w:themeColor="text1"/>
                                  <w:sz w:val="22"/>
                                </w:rPr>
                                <w:fldChar w:fldCharType="begin"/>
                              </w:r>
                              <w:r w:rsidRPr="000358F5">
                                <w:rPr>
                                  <w:color w:val="000000" w:themeColor="text1"/>
                                  <w:sz w:val="22"/>
                                </w:rPr>
                                <w:instrText xml:space="preserve"> STYLEREF 1 \s </w:instrText>
                              </w:r>
                              <w:r w:rsidRPr="000358F5">
                                <w:rPr>
                                  <w:color w:val="000000" w:themeColor="text1"/>
                                  <w:sz w:val="22"/>
                                </w:rPr>
                                <w:fldChar w:fldCharType="separate"/>
                              </w:r>
                              <w:r w:rsidRPr="000358F5">
                                <w:rPr>
                                  <w:noProof/>
                                  <w:color w:val="000000" w:themeColor="text1"/>
                                  <w:sz w:val="22"/>
                                </w:rPr>
                                <w:t>3</w:t>
                              </w:r>
                              <w:r w:rsidRPr="000358F5">
                                <w:rPr>
                                  <w:color w:val="000000" w:themeColor="text1"/>
                                  <w:sz w:val="22"/>
                                </w:rPr>
                                <w:fldChar w:fldCharType="end"/>
                              </w:r>
                              <w:r w:rsidRPr="000358F5">
                                <w:rPr>
                                  <w:color w:val="000000" w:themeColor="text1"/>
                                  <w:sz w:val="22"/>
                                </w:rPr>
                                <w:noBreakHyphen/>
                              </w:r>
                              <w:r w:rsidRPr="000358F5">
                                <w:rPr>
                                  <w:color w:val="000000" w:themeColor="text1"/>
                                  <w:sz w:val="22"/>
                                </w:rPr>
                                <w:fldChar w:fldCharType="begin"/>
                              </w:r>
                              <w:r w:rsidRPr="000358F5">
                                <w:rPr>
                                  <w:color w:val="000000" w:themeColor="text1"/>
                                  <w:sz w:val="22"/>
                                </w:rPr>
                                <w:instrText xml:space="preserve"> SEQ Figura \* ARABIC \s 1 </w:instrText>
                              </w:r>
                              <w:r w:rsidRPr="000358F5">
                                <w:rPr>
                                  <w:color w:val="000000" w:themeColor="text1"/>
                                  <w:sz w:val="22"/>
                                </w:rPr>
                                <w:fldChar w:fldCharType="separate"/>
                              </w:r>
                              <w:r w:rsidRPr="000358F5">
                                <w:rPr>
                                  <w:noProof/>
                                  <w:color w:val="000000" w:themeColor="text1"/>
                                  <w:sz w:val="22"/>
                                </w:rPr>
                                <w:t>33</w:t>
                              </w:r>
                              <w:r w:rsidRPr="000358F5">
                                <w:rPr>
                                  <w:color w:val="000000" w:themeColor="text1"/>
                                  <w:sz w:val="22"/>
                                </w:rPr>
                                <w:fldChar w:fldCharType="end"/>
                              </w:r>
                              <w:bookmarkEnd w:id="545"/>
                              <w:r w:rsidRPr="000358F5">
                                <w:rPr>
                                  <w:i w:val="0"/>
                                  <w:color w:val="000000" w:themeColor="text1"/>
                                  <w:sz w:val="22"/>
                                </w:rPr>
                                <w:t xml:space="preserve">: Señal registrada en la resistencia de </w:t>
                              </w:r>
                              <w:proofErr w:type="spellStart"/>
                              <w:r w:rsidRPr="000358F5">
                                <w:rPr>
                                  <w:i w:val="0"/>
                                  <w:color w:val="000000" w:themeColor="text1"/>
                                  <w:sz w:val="22"/>
                                </w:rPr>
                                <w:t>shunt</w:t>
                              </w:r>
                              <w:proofErr w:type="spellEnd"/>
                              <w:r w:rsidRPr="000358F5">
                                <w:rPr>
                                  <w:i w:val="0"/>
                                  <w:color w:val="000000" w:themeColor="text1"/>
                                  <w:sz w:val="22"/>
                                </w:rPr>
                                <w:t xml:space="preserve"> de 1 kΩ para F = 555 Hz (izquierda) y tensión en la interfaz electrodo-piel para el mismo régimen</w:t>
                              </w:r>
                              <w:r>
                                <w:rPr>
                                  <w:i w:val="0"/>
                                  <w:color w:val="000000" w:themeColor="text1"/>
                                  <w:sz w:val="22"/>
                                </w:rPr>
                                <w:t xml:space="preserve"> (derecha)</w:t>
                              </w:r>
                              <w:r w:rsidRPr="000358F5">
                                <w:rPr>
                                  <w:i w:val="0"/>
                                  <w:color w:val="000000" w:themeColor="text1"/>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05D783" id="Grupo 474" o:spid="_x0000_s1209" style="position:absolute;left:0;text-align:left;margin-left:427.7pt;margin-top:80.2pt;width:478.9pt;height:210.35pt;z-index:252061696;mso-position-horizontal:right;mso-position-horizontal-relative:margin;mso-height-relative:margin" coordsize="60820,26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">
                <v:group id="Grupo 460" o:spid="_x0000_s1210" style="position:absolute;width:60820;height:22860" coordsize="60822,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Imagen 458" o:spid="_x0000_s1211" type="#_x0000_t75" style="position:absolute;width:3053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t7iDGAAAA3AAAAA8AAABkcnMvZG93bnJldi54bWxEj8FuwjAMhu+T9g6RkbiNlDHQ1hEQmjSJ&#10;cUGwMa5WY9qwxumaAOXt8WHSjtbv/7O/6bzztTpTG11gA8NBBoq4CNZxaeDr8/3hGVRMyBbrwGTg&#10;ShHms/u7KeY2XHhD520qlUA45migSqnJtY5FRR7jIDTEkh1C6zHJ2JbatngRuK/1Y5ZNtEfHcqHC&#10;ht4qKn62Jy+U/e++cKvR7nuBm93Lcb1y2cfEmH6vW7yCStSl/+W/9tIaeBrLtyIjIqB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i3uIMYAAADcAAAADwAAAAAAAAAAAAAA&#10;AACfAgAAZHJzL2Rvd25yZXYueG1sUEsFBgAAAAAEAAQA9wAAAJIDAAAAAA==&#10;">
                    <v:imagedata r:id="rId274" o:title="" cropright="13015f"/>
                    <v:path arrowok="t"/>
                  </v:shape>
                  <v:shape id="Imagen 459" o:spid="_x0000_s1212" type="#_x0000_t75" style="position:absolute;left:30373;width:30449;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RKHJAAAA3AAAAA8AAABkcnMvZG93bnJldi54bWxEj09rwkAUxO8Fv8PyhF6Kbiy22ugqbVFo&#10;LwXjH5rbI/vMBrNvQ3arsZ++Wyj0OMzMb5j5srO1OFPrK8cKRsMEBHHhdMWlgt12PZiC8AFZY+2Y&#10;FFzJw3LRu5ljqt2FN3TOQikihH2KCkwITSqlLwxZ9EPXEEfv6FqLIcq2lLrFS4TbWt4nyaO0WHFc&#10;MNjQq6HilH1ZBevq8yXb5e+5zL8n5rD5WIX93Uqp2373PAMRqAv/4b/2m1YwfniC3zPxCMjF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gNEockAAADcAAAADwAAAAAAAAAA&#10;AAAAAACfAgAAZHJzL2Rvd25yZXYueG1sUEsFBgAAAAAEAAQA9wAAAJUDAAAAAA==&#10;">
                    <v:imagedata r:id="rId275" o:title="" cropright="13152f"/>
                    <v:path arrowok="t"/>
                  </v:shape>
                </v:group>
                <v:shape id="Cuadro de texto 473" o:spid="_x0000_s1213" type="#_x0000_t202" style="position:absolute;top:23451;width:60820;height:3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34hc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8Q7/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34hcYAAADcAAAADwAAAAAAAAAAAAAAAACYAgAAZHJz&#10;L2Rvd25yZXYueG1sUEsFBgAAAAAEAAQA9QAAAIsDAAAAAA==&#10;" stroked="f">
                  <v:textbox inset="0,0,0,0">
                    <w:txbxContent>
                      <w:p w14:paraId="1CE29A7E" w14:textId="1C84CFDE" w:rsidR="00F73331" w:rsidRPr="000358F5" w:rsidRDefault="00F73331" w:rsidP="000358F5">
                        <w:pPr>
                          <w:pStyle w:val="Descripcin"/>
                          <w:ind w:firstLine="0"/>
                          <w:jc w:val="center"/>
                          <w:rPr>
                            <w:i w:val="0"/>
                            <w:noProof/>
                            <w:color w:val="000000" w:themeColor="text1"/>
                            <w:sz w:val="32"/>
                            <w:szCs w:val="24"/>
                          </w:rPr>
                        </w:pPr>
                        <w:bookmarkStart w:id="546" w:name="_Ref185791103"/>
                        <w:r w:rsidRPr="000358F5">
                          <w:rPr>
                            <w:color w:val="000000" w:themeColor="text1"/>
                            <w:sz w:val="22"/>
                          </w:rPr>
                          <w:t xml:space="preserve">Figura </w:t>
                        </w:r>
                        <w:r w:rsidRPr="000358F5">
                          <w:rPr>
                            <w:color w:val="000000" w:themeColor="text1"/>
                            <w:sz w:val="22"/>
                          </w:rPr>
                          <w:fldChar w:fldCharType="begin"/>
                        </w:r>
                        <w:r w:rsidRPr="000358F5">
                          <w:rPr>
                            <w:color w:val="000000" w:themeColor="text1"/>
                            <w:sz w:val="22"/>
                          </w:rPr>
                          <w:instrText xml:space="preserve"> STYLEREF 1 \s </w:instrText>
                        </w:r>
                        <w:r w:rsidRPr="000358F5">
                          <w:rPr>
                            <w:color w:val="000000" w:themeColor="text1"/>
                            <w:sz w:val="22"/>
                          </w:rPr>
                          <w:fldChar w:fldCharType="separate"/>
                        </w:r>
                        <w:r w:rsidRPr="000358F5">
                          <w:rPr>
                            <w:noProof/>
                            <w:color w:val="000000" w:themeColor="text1"/>
                            <w:sz w:val="22"/>
                          </w:rPr>
                          <w:t>3</w:t>
                        </w:r>
                        <w:r w:rsidRPr="000358F5">
                          <w:rPr>
                            <w:color w:val="000000" w:themeColor="text1"/>
                            <w:sz w:val="22"/>
                          </w:rPr>
                          <w:fldChar w:fldCharType="end"/>
                        </w:r>
                        <w:r w:rsidRPr="000358F5">
                          <w:rPr>
                            <w:color w:val="000000" w:themeColor="text1"/>
                            <w:sz w:val="22"/>
                          </w:rPr>
                          <w:noBreakHyphen/>
                        </w:r>
                        <w:r w:rsidRPr="000358F5">
                          <w:rPr>
                            <w:color w:val="000000" w:themeColor="text1"/>
                            <w:sz w:val="22"/>
                          </w:rPr>
                          <w:fldChar w:fldCharType="begin"/>
                        </w:r>
                        <w:r w:rsidRPr="000358F5">
                          <w:rPr>
                            <w:color w:val="000000" w:themeColor="text1"/>
                            <w:sz w:val="22"/>
                          </w:rPr>
                          <w:instrText xml:space="preserve"> SEQ Figura \* ARABIC \s 1 </w:instrText>
                        </w:r>
                        <w:r w:rsidRPr="000358F5">
                          <w:rPr>
                            <w:color w:val="000000" w:themeColor="text1"/>
                            <w:sz w:val="22"/>
                          </w:rPr>
                          <w:fldChar w:fldCharType="separate"/>
                        </w:r>
                        <w:r w:rsidRPr="000358F5">
                          <w:rPr>
                            <w:noProof/>
                            <w:color w:val="000000" w:themeColor="text1"/>
                            <w:sz w:val="22"/>
                          </w:rPr>
                          <w:t>33</w:t>
                        </w:r>
                        <w:r w:rsidRPr="000358F5">
                          <w:rPr>
                            <w:color w:val="000000" w:themeColor="text1"/>
                            <w:sz w:val="22"/>
                          </w:rPr>
                          <w:fldChar w:fldCharType="end"/>
                        </w:r>
                        <w:bookmarkEnd w:id="546"/>
                        <w:r w:rsidRPr="000358F5">
                          <w:rPr>
                            <w:i w:val="0"/>
                            <w:color w:val="000000" w:themeColor="text1"/>
                            <w:sz w:val="22"/>
                          </w:rPr>
                          <w:t xml:space="preserve">: Señal registrada en la resistencia de </w:t>
                        </w:r>
                        <w:proofErr w:type="spellStart"/>
                        <w:r w:rsidRPr="000358F5">
                          <w:rPr>
                            <w:i w:val="0"/>
                            <w:color w:val="000000" w:themeColor="text1"/>
                            <w:sz w:val="22"/>
                          </w:rPr>
                          <w:t>shunt</w:t>
                        </w:r>
                        <w:proofErr w:type="spellEnd"/>
                        <w:r w:rsidRPr="000358F5">
                          <w:rPr>
                            <w:i w:val="0"/>
                            <w:color w:val="000000" w:themeColor="text1"/>
                            <w:sz w:val="22"/>
                          </w:rPr>
                          <w:t xml:space="preserve"> de 1 kΩ para F = 555 Hz (izquierda) y tensión en la interfaz electrodo-piel para el mismo régimen</w:t>
                        </w:r>
                        <w:r>
                          <w:rPr>
                            <w:i w:val="0"/>
                            <w:color w:val="000000" w:themeColor="text1"/>
                            <w:sz w:val="22"/>
                          </w:rPr>
                          <w:t xml:space="preserve"> (derecha)</w:t>
                        </w:r>
                        <w:r w:rsidRPr="000358F5">
                          <w:rPr>
                            <w:i w:val="0"/>
                            <w:color w:val="000000" w:themeColor="text1"/>
                            <w:sz w:val="22"/>
                          </w:rPr>
                          <w:t xml:space="preserve"> (Fuente: elaboración propia).</w:t>
                        </w:r>
                      </w:p>
                    </w:txbxContent>
                  </v:textbox>
                </v:shape>
                <w10:wrap anchorx="margin"/>
              </v:group>
            </w:pict>
          </mc:Fallback>
        </mc:AlternateContent>
      </w:r>
      <w:r w:rsidR="0052795C">
        <w:rPr>
          <w:color w:val="000000" w:themeColor="text1"/>
        </w:rPr>
        <w:t>onda deseada.</w:t>
      </w:r>
    </w:p>
    <w:p w14:paraId="4E4DC8F5" w14:textId="2663B5AE" w:rsidR="00780BC3" w:rsidRDefault="00780BC3" w:rsidP="00D30AB4">
      <w:pPr>
        <w:ind w:firstLine="0"/>
      </w:pPr>
    </w:p>
    <w:p w14:paraId="19234356" w14:textId="2747B08A" w:rsidR="00780BC3" w:rsidRDefault="00780BC3" w:rsidP="00D30AB4">
      <w:pPr>
        <w:ind w:firstLine="0"/>
      </w:pPr>
    </w:p>
    <w:p w14:paraId="78DAF608" w14:textId="0D2DB657" w:rsidR="00780BC3" w:rsidRDefault="00780BC3" w:rsidP="00D30AB4">
      <w:pPr>
        <w:ind w:firstLine="0"/>
      </w:pPr>
    </w:p>
    <w:p w14:paraId="031D8F2A" w14:textId="3661D65A" w:rsidR="00780BC3" w:rsidRDefault="00780BC3" w:rsidP="00D30AB4">
      <w:pPr>
        <w:ind w:firstLine="0"/>
      </w:pPr>
    </w:p>
    <w:p w14:paraId="2009F449" w14:textId="08CC8984" w:rsidR="00780BC3" w:rsidRDefault="00780BC3" w:rsidP="00D30AB4">
      <w:pPr>
        <w:ind w:firstLine="0"/>
      </w:pPr>
    </w:p>
    <w:p w14:paraId="2E6A6395" w14:textId="57BED2D2" w:rsidR="00780BC3" w:rsidRDefault="00780BC3" w:rsidP="00D30AB4">
      <w:pPr>
        <w:ind w:firstLine="0"/>
      </w:pPr>
    </w:p>
    <w:p w14:paraId="074B5732" w14:textId="77777777" w:rsidR="00780BC3" w:rsidRDefault="00780BC3" w:rsidP="00D30AB4">
      <w:pPr>
        <w:ind w:firstLine="0"/>
      </w:pPr>
    </w:p>
    <w:p w14:paraId="705CBD94" w14:textId="77777777" w:rsidR="00780BC3" w:rsidRDefault="00780BC3" w:rsidP="00D30AB4">
      <w:pPr>
        <w:ind w:firstLine="0"/>
      </w:pPr>
    </w:p>
    <w:p w14:paraId="30E1BB3F" w14:textId="7C9ABF19" w:rsidR="00780BC3" w:rsidRPr="00F719C1" w:rsidRDefault="0052795C" w:rsidP="00F719C1">
      <w:pPr>
        <w:rPr>
          <w:color w:val="000000" w:themeColor="text1"/>
          <w:u w:val="single"/>
        </w:rPr>
      </w:pPr>
      <w:r>
        <w:t xml:space="preserve">Finalmente, resta evaluar cuál fue la respuesta a los estímulos registrada por el sujeto de prueba, en términos de las ST que puedan hacerse percibido, con las señales dentro de los rangos trabajados. En relación a esto, se presenta </w:t>
      </w:r>
      <w:r w:rsidRPr="00F719C1">
        <w:t xml:space="preserve">la </w:t>
      </w:r>
      <w:r w:rsidR="00F719C1" w:rsidRPr="00F719C1">
        <w:fldChar w:fldCharType="begin"/>
      </w:r>
      <w:r w:rsidR="00F719C1" w:rsidRPr="00F719C1">
        <w:instrText xml:space="preserve"> REF _Ref185798865 \h </w:instrText>
      </w:r>
      <w:r w:rsidR="00F719C1">
        <w:instrText xml:space="preserve"> \* MERGEFORMAT </w:instrText>
      </w:r>
      <w:r w:rsidR="00F719C1" w:rsidRPr="00F719C1">
        <w:fldChar w:fldCharType="separate"/>
      </w:r>
      <w:r w:rsidR="00F719C1" w:rsidRPr="00F719C1">
        <w:rPr>
          <w:color w:val="000000" w:themeColor="text1"/>
        </w:rPr>
        <w:t xml:space="preserve">Tabla </w:t>
      </w:r>
      <w:r w:rsidR="00F719C1" w:rsidRPr="00F719C1">
        <w:rPr>
          <w:color w:val="0070C0"/>
          <w:u w:val="single"/>
        </w:rPr>
        <w:t>(</w:t>
      </w:r>
      <w:r w:rsidR="00F719C1" w:rsidRPr="00F719C1">
        <w:rPr>
          <w:noProof/>
          <w:color w:val="0070C0"/>
          <w:u w:val="single"/>
        </w:rPr>
        <w:t>3</w:t>
      </w:r>
      <w:r w:rsidR="00F719C1" w:rsidRPr="00F719C1">
        <w:rPr>
          <w:color w:val="0070C0"/>
          <w:u w:val="single"/>
        </w:rPr>
        <w:noBreakHyphen/>
      </w:r>
      <w:r w:rsidR="00F719C1" w:rsidRPr="00F719C1">
        <w:rPr>
          <w:noProof/>
          <w:color w:val="0070C0"/>
          <w:u w:val="single"/>
        </w:rPr>
        <w:t>13</w:t>
      </w:r>
      <w:r w:rsidR="00F719C1" w:rsidRPr="00F719C1">
        <w:fldChar w:fldCharType="end"/>
      </w:r>
      <w:r w:rsidR="00F719C1" w:rsidRPr="00F719C1">
        <w:rPr>
          <w:color w:val="0070C0"/>
          <w:u w:val="single"/>
        </w:rPr>
        <w:t>)</w:t>
      </w:r>
      <w:r w:rsidR="00F719C1" w:rsidRPr="00F719C1">
        <w:t xml:space="preserve"> </w:t>
      </w:r>
      <w:r w:rsidRPr="00F719C1">
        <w:t>en</w:t>
      </w:r>
      <w:r>
        <w:t xml:space="preserve"> la que se sintetizan los resultados del relevamiento llevado adelante, cuyos datos fueron consignados en dieciocho </w:t>
      </w:r>
      <w:r w:rsidR="00AC2EB4">
        <w:t>planilla</w:t>
      </w:r>
      <w:r w:rsidR="00F719C1">
        <w:t>s</w:t>
      </w:r>
      <w:r w:rsidR="00AC2EB4">
        <w:t xml:space="preserve"> con la estructura de </w:t>
      </w:r>
      <w:r w:rsidRPr="0052795C">
        <w:t xml:space="preserve">la </w:t>
      </w:r>
      <w:r w:rsidRPr="0052795C">
        <w:fldChar w:fldCharType="begin"/>
      </w:r>
      <w:r w:rsidRPr="0052795C">
        <w:instrText xml:space="preserve"> REF _Ref185783843 \h </w:instrText>
      </w:r>
      <w:r>
        <w:instrText xml:space="preserve"> \* MERGEFORMAT </w:instrText>
      </w:r>
      <w:r w:rsidRPr="0052795C">
        <w:fldChar w:fldCharType="separate"/>
      </w:r>
      <w:r w:rsidRPr="0052795C">
        <w:rPr>
          <w:color w:val="000000" w:themeColor="text1"/>
        </w:rPr>
        <w:t xml:space="preserve">Tabla </w:t>
      </w:r>
      <w:r w:rsidRPr="0052795C">
        <w:rPr>
          <w:color w:val="0070C0"/>
          <w:u w:val="single"/>
        </w:rPr>
        <w:t>(</w:t>
      </w:r>
      <w:r w:rsidRPr="0052795C">
        <w:rPr>
          <w:noProof/>
          <w:color w:val="0070C0"/>
          <w:u w:val="single"/>
        </w:rPr>
        <w:t>3</w:t>
      </w:r>
      <w:r w:rsidRPr="0052795C">
        <w:rPr>
          <w:color w:val="0070C0"/>
          <w:u w:val="single"/>
        </w:rPr>
        <w:noBreakHyphen/>
      </w:r>
      <w:r w:rsidRPr="0052795C">
        <w:rPr>
          <w:noProof/>
          <w:color w:val="0070C0"/>
          <w:u w:val="single"/>
        </w:rPr>
        <w:t>12</w:t>
      </w:r>
      <w:r w:rsidRPr="0052795C">
        <w:fldChar w:fldCharType="end"/>
      </w:r>
      <w:r w:rsidRPr="0052795C">
        <w:rPr>
          <w:color w:val="0070C0"/>
          <w:u w:val="single"/>
        </w:rPr>
        <w:t>)</w:t>
      </w:r>
      <w:r w:rsidRPr="0052795C">
        <w:rPr>
          <w:color w:val="000000" w:themeColor="text1"/>
        </w:rPr>
        <w:t>:</w:t>
      </w:r>
    </w:p>
    <w:p w14:paraId="54966BEC" w14:textId="69C0FD02" w:rsidR="00176E96" w:rsidRPr="00176E96" w:rsidRDefault="00F73331" w:rsidP="00176E96">
      <w:pPr>
        <w:pStyle w:val="Descripcin"/>
        <w:keepNext/>
        <w:ind w:firstLine="0"/>
        <w:jc w:val="center"/>
        <w:rPr>
          <w:i w:val="0"/>
          <w:color w:val="000000" w:themeColor="text1"/>
          <w:sz w:val="22"/>
        </w:rPr>
      </w:pPr>
      <w:r w:rsidRPr="00176E96">
        <w:drawing>
          <wp:anchor distT="0" distB="0" distL="114300" distR="114300" simplePos="0" relativeHeight="252062720" behindDoc="0" locked="0" layoutInCell="1" allowOverlap="1" wp14:anchorId="1E41AEAA" wp14:editId="2986E44E">
            <wp:simplePos x="0" y="0"/>
            <wp:positionH relativeFrom="margin">
              <wp:align>left</wp:align>
            </wp:positionH>
            <wp:positionV relativeFrom="paragraph">
              <wp:posOffset>370067</wp:posOffset>
            </wp:positionV>
            <wp:extent cx="6120130" cy="927734"/>
            <wp:effectExtent l="0" t="0" r="0" b="6350"/>
            <wp:wrapNone/>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6120130" cy="927734"/>
                    </a:xfrm>
                    <a:prstGeom prst="rect">
                      <a:avLst/>
                    </a:prstGeom>
                    <a:noFill/>
                    <a:ln>
                      <a:noFill/>
                    </a:ln>
                  </pic:spPr>
                </pic:pic>
              </a:graphicData>
            </a:graphic>
          </wp:anchor>
        </w:drawing>
      </w:r>
      <w:r w:rsidR="00176E96" w:rsidRPr="00176E96">
        <w:rPr>
          <w:color w:val="000000" w:themeColor="text1"/>
          <w:sz w:val="22"/>
        </w:rPr>
        <w:t xml:space="preserve">Tabla </w:t>
      </w:r>
      <w:r w:rsidR="00176E96" w:rsidRPr="00176E96">
        <w:rPr>
          <w:color w:val="000000" w:themeColor="text1"/>
          <w:sz w:val="22"/>
        </w:rPr>
        <w:fldChar w:fldCharType="begin"/>
      </w:r>
      <w:r w:rsidR="00176E96" w:rsidRPr="00176E96">
        <w:rPr>
          <w:color w:val="000000" w:themeColor="text1"/>
          <w:sz w:val="22"/>
        </w:rPr>
        <w:instrText xml:space="preserve"> STYLEREF 1 \s </w:instrText>
      </w:r>
      <w:r w:rsidR="00176E96" w:rsidRPr="00176E96">
        <w:rPr>
          <w:color w:val="000000" w:themeColor="text1"/>
          <w:sz w:val="22"/>
        </w:rPr>
        <w:fldChar w:fldCharType="separate"/>
      </w:r>
      <w:r w:rsidR="00176E96" w:rsidRPr="00176E96">
        <w:rPr>
          <w:noProof/>
          <w:color w:val="000000" w:themeColor="text1"/>
          <w:sz w:val="22"/>
        </w:rPr>
        <w:t>3</w:t>
      </w:r>
      <w:r w:rsidR="00176E96" w:rsidRPr="00176E96">
        <w:rPr>
          <w:color w:val="000000" w:themeColor="text1"/>
          <w:sz w:val="22"/>
        </w:rPr>
        <w:fldChar w:fldCharType="end"/>
      </w:r>
      <w:r w:rsidR="00176E96" w:rsidRPr="00176E96">
        <w:rPr>
          <w:color w:val="000000" w:themeColor="text1"/>
          <w:sz w:val="22"/>
        </w:rPr>
        <w:noBreakHyphen/>
      </w:r>
      <w:r w:rsidR="00176E96" w:rsidRPr="00176E96">
        <w:rPr>
          <w:color w:val="000000" w:themeColor="text1"/>
          <w:sz w:val="22"/>
        </w:rPr>
        <w:fldChar w:fldCharType="begin"/>
      </w:r>
      <w:r w:rsidR="00176E96" w:rsidRPr="00176E96">
        <w:rPr>
          <w:color w:val="000000" w:themeColor="text1"/>
          <w:sz w:val="22"/>
        </w:rPr>
        <w:instrText xml:space="preserve"> SEQ Tabla \* ARABIC \s 1 </w:instrText>
      </w:r>
      <w:r w:rsidR="00176E96" w:rsidRPr="00176E96">
        <w:rPr>
          <w:color w:val="000000" w:themeColor="text1"/>
          <w:sz w:val="22"/>
        </w:rPr>
        <w:fldChar w:fldCharType="separate"/>
      </w:r>
      <w:r w:rsidR="00176E96" w:rsidRPr="00176E96">
        <w:rPr>
          <w:noProof/>
          <w:color w:val="000000" w:themeColor="text1"/>
          <w:sz w:val="22"/>
        </w:rPr>
        <w:t>13</w:t>
      </w:r>
      <w:r w:rsidR="00176E96" w:rsidRPr="00176E96">
        <w:rPr>
          <w:color w:val="000000" w:themeColor="text1"/>
          <w:sz w:val="22"/>
        </w:rPr>
        <w:fldChar w:fldCharType="end"/>
      </w:r>
      <w:r w:rsidR="00176E96" w:rsidRPr="00176E96">
        <w:rPr>
          <w:color w:val="000000" w:themeColor="text1"/>
          <w:sz w:val="22"/>
        </w:rPr>
        <w:t>:</w:t>
      </w:r>
      <w:r w:rsidR="00176E96" w:rsidRPr="00176E96">
        <w:rPr>
          <w:i w:val="0"/>
          <w:color w:val="000000" w:themeColor="text1"/>
          <w:sz w:val="22"/>
        </w:rPr>
        <w:t xml:space="preserve"> ST percibidas para cada régimen de señal con el valor del IDAC a partir del cual la ST se manifestó (Fuente: elaboración propia).</w:t>
      </w:r>
    </w:p>
    <w:p w14:paraId="7BB96D59" w14:textId="21879738" w:rsidR="00176E96" w:rsidRDefault="00176E96" w:rsidP="00176E96">
      <w:pPr>
        <w:ind w:firstLine="0"/>
      </w:pPr>
    </w:p>
    <w:p w14:paraId="7A3787A4" w14:textId="77777777" w:rsidR="00176E96" w:rsidRPr="00176E96" w:rsidRDefault="00176E96" w:rsidP="00176E96"/>
    <w:p w14:paraId="04C65A54" w14:textId="0FE973B2" w:rsidR="00F719C1" w:rsidRDefault="00F719C1" w:rsidP="00D30AB4">
      <w:pPr>
        <w:ind w:firstLine="0"/>
      </w:pPr>
    </w:p>
    <w:p w14:paraId="4707251F" w14:textId="37502E1C" w:rsidR="00746A44" w:rsidRPr="005106F0" w:rsidRDefault="00C221F1" w:rsidP="005106F0">
      <w:pPr>
        <w:rPr>
          <w:color w:val="000000" w:themeColor="text1"/>
        </w:rPr>
      </w:pPr>
      <w:r>
        <w:t xml:space="preserve">Luego de la finalización de la prueba piloto, se aplicó electroestimulación con ambos tipos de electrodos, con la configuración como la de </w:t>
      </w:r>
      <w:r w:rsidRPr="00C221F1">
        <w:t xml:space="preserve">la </w:t>
      </w:r>
      <w:r w:rsidRPr="00C221F1">
        <w:fldChar w:fldCharType="begin"/>
      </w:r>
      <w:r w:rsidRPr="00C221F1">
        <w:instrText xml:space="preserve"> REF _Ref185783606 \h </w:instrText>
      </w:r>
      <w:r>
        <w:instrText xml:space="preserve"> \* MERGEFORMAT </w:instrText>
      </w:r>
      <w:r w:rsidRPr="00C221F1">
        <w:fldChar w:fldCharType="separate"/>
      </w:r>
      <w:r w:rsidRPr="00C221F1">
        <w:rPr>
          <w:color w:val="000000" w:themeColor="text1"/>
        </w:rPr>
        <w:t xml:space="preserve">Fig. </w:t>
      </w:r>
      <w:r w:rsidRPr="00C221F1">
        <w:rPr>
          <w:color w:val="0070C0"/>
          <w:u w:val="single"/>
        </w:rPr>
        <w:t>(</w:t>
      </w:r>
      <w:r w:rsidRPr="00C221F1">
        <w:rPr>
          <w:noProof/>
          <w:color w:val="0070C0"/>
          <w:u w:val="single"/>
        </w:rPr>
        <w:t>3</w:t>
      </w:r>
      <w:r w:rsidRPr="00C221F1">
        <w:rPr>
          <w:color w:val="0070C0"/>
          <w:u w:val="single"/>
        </w:rPr>
        <w:noBreakHyphen/>
      </w:r>
      <w:r w:rsidRPr="00C221F1">
        <w:rPr>
          <w:noProof/>
          <w:color w:val="0070C0"/>
          <w:u w:val="single"/>
        </w:rPr>
        <w:t>30</w:t>
      </w:r>
      <w:r w:rsidRPr="00C221F1">
        <w:fldChar w:fldCharType="end"/>
      </w:r>
      <w:r w:rsidRPr="00C221F1">
        <w:rPr>
          <w:color w:val="0070C0"/>
          <w:u w:val="single"/>
        </w:rPr>
        <w:t>)</w:t>
      </w:r>
      <w:r>
        <w:rPr>
          <w:color w:val="000000" w:themeColor="text1"/>
        </w:rPr>
        <w:t>, logrando ST detectables sólo con los electrodos adhesivos de Ag/</w:t>
      </w:r>
      <w:proofErr w:type="spellStart"/>
      <w:r>
        <w:rPr>
          <w:color w:val="000000" w:themeColor="text1"/>
        </w:rPr>
        <w:t>AgCl</w:t>
      </w:r>
      <w:proofErr w:type="spellEnd"/>
      <w:r>
        <w:rPr>
          <w:color w:val="000000" w:themeColor="text1"/>
        </w:rPr>
        <w:t xml:space="preserve">. La electroestimulación aplicada implicó generar a partir de los seis </w:t>
      </w:r>
      <w:proofErr w:type="spellStart"/>
      <w:r w:rsidRPr="005106F0">
        <w:rPr>
          <w:i/>
          <w:color w:val="000000" w:themeColor="text1"/>
        </w:rPr>
        <w:t>Tneg</w:t>
      </w:r>
      <w:proofErr w:type="spellEnd"/>
      <w:r>
        <w:rPr>
          <w:color w:val="000000" w:themeColor="text1"/>
        </w:rPr>
        <w:t xml:space="preserve">, con los tres CT para cada una, y </w:t>
      </w:r>
      <w:r w:rsidR="005106F0">
        <w:rPr>
          <w:color w:val="000000" w:themeColor="text1"/>
        </w:rPr>
        <w:t>variando</w:t>
      </w:r>
      <w:r>
        <w:rPr>
          <w:color w:val="000000" w:themeColor="text1"/>
        </w:rPr>
        <w:t xml:space="preserve"> el IDAC desde 25 a 250 buscando la percepción de un ST</w:t>
      </w:r>
      <w:r w:rsidR="005106F0">
        <w:rPr>
          <w:color w:val="000000" w:themeColor="text1"/>
        </w:rPr>
        <w:t xml:space="preserve">. En la mencionada prueba piloto se logró detectar dos tipos de ST, </w:t>
      </w:r>
      <w:r w:rsidR="005106F0" w:rsidRPr="005106F0">
        <w:rPr>
          <w:i/>
          <w:color w:val="000000" w:themeColor="text1"/>
        </w:rPr>
        <w:t>Vibración</w:t>
      </w:r>
      <w:r w:rsidR="005106F0">
        <w:rPr>
          <w:color w:val="000000" w:themeColor="text1"/>
        </w:rPr>
        <w:t xml:space="preserve"> y </w:t>
      </w:r>
      <w:r w:rsidR="005106F0" w:rsidRPr="005106F0">
        <w:rPr>
          <w:i/>
          <w:color w:val="000000" w:themeColor="text1"/>
        </w:rPr>
        <w:t>Presión Puntual</w:t>
      </w:r>
      <w:r w:rsidR="005106F0">
        <w:rPr>
          <w:color w:val="000000" w:themeColor="text1"/>
        </w:rPr>
        <w:t xml:space="preserve"> que, solo en algunos casos, luego de mantener la señal activa varios segundos (más de 10 </w:t>
      </w:r>
      <w:proofErr w:type="spellStart"/>
      <w:r w:rsidR="005106F0">
        <w:rPr>
          <w:color w:val="000000" w:themeColor="text1"/>
        </w:rPr>
        <w:t>seg</w:t>
      </w:r>
      <w:proofErr w:type="spellEnd"/>
      <w:r w:rsidR="005106F0">
        <w:rPr>
          <w:color w:val="000000" w:themeColor="text1"/>
        </w:rPr>
        <w:t xml:space="preserve">) se percibía cierta molestia. El valor numérico anota en la </w:t>
      </w:r>
      <w:r w:rsidR="005106F0" w:rsidRPr="00F719C1">
        <w:fldChar w:fldCharType="begin"/>
      </w:r>
      <w:r w:rsidR="005106F0" w:rsidRPr="00F719C1">
        <w:instrText xml:space="preserve"> REF _Ref185798865 \h </w:instrText>
      </w:r>
      <w:r w:rsidR="005106F0">
        <w:instrText xml:space="preserve"> \* MERGEFORMAT </w:instrText>
      </w:r>
      <w:r w:rsidR="005106F0" w:rsidRPr="00F719C1">
        <w:fldChar w:fldCharType="separate"/>
      </w:r>
      <w:r w:rsidR="005106F0" w:rsidRPr="00F719C1">
        <w:rPr>
          <w:color w:val="000000" w:themeColor="text1"/>
        </w:rPr>
        <w:t xml:space="preserve">Tabla </w:t>
      </w:r>
      <w:r w:rsidR="005106F0" w:rsidRPr="00F719C1">
        <w:rPr>
          <w:color w:val="0070C0"/>
          <w:u w:val="single"/>
        </w:rPr>
        <w:t>(</w:t>
      </w:r>
      <w:r w:rsidR="005106F0" w:rsidRPr="00F719C1">
        <w:rPr>
          <w:noProof/>
          <w:color w:val="0070C0"/>
          <w:u w:val="single"/>
        </w:rPr>
        <w:t>3</w:t>
      </w:r>
      <w:r w:rsidR="005106F0" w:rsidRPr="00F719C1">
        <w:rPr>
          <w:color w:val="0070C0"/>
          <w:u w:val="single"/>
        </w:rPr>
        <w:noBreakHyphen/>
      </w:r>
      <w:r w:rsidR="005106F0" w:rsidRPr="00F719C1">
        <w:rPr>
          <w:noProof/>
          <w:color w:val="0070C0"/>
          <w:u w:val="single"/>
        </w:rPr>
        <w:t>13</w:t>
      </w:r>
      <w:r w:rsidR="005106F0" w:rsidRPr="00F719C1">
        <w:fldChar w:fldCharType="end"/>
      </w:r>
      <w:r w:rsidR="005106F0" w:rsidRPr="00F719C1">
        <w:rPr>
          <w:color w:val="0070C0"/>
          <w:u w:val="single"/>
        </w:rPr>
        <w:t>)</w:t>
      </w:r>
      <w:r w:rsidR="005106F0">
        <w:rPr>
          <w:color w:val="000000" w:themeColor="text1"/>
        </w:rPr>
        <w:t xml:space="preserve"> corresponde al valor del IDAC a partir del cual se detectó la ST, mientras que en los casos consignados con “0” no hubo ST detectable.</w:t>
      </w:r>
    </w:p>
    <w:p w14:paraId="39287BF0" w14:textId="1445B76C" w:rsidR="00597630" w:rsidRDefault="00114D0B" w:rsidP="00746A44">
      <w:pPr>
        <w:pStyle w:val="Ttulo1"/>
        <w:numPr>
          <w:ilvl w:val="0"/>
          <w:numId w:val="1"/>
        </w:numPr>
      </w:pPr>
      <w:bookmarkStart w:id="547" w:name="_Toc172884113"/>
      <w:r>
        <w:lastRenderedPageBreak/>
        <w:t>Discusión</w:t>
      </w:r>
      <w:r w:rsidR="00931C0F">
        <w:t xml:space="preserve"> de resultados</w:t>
      </w:r>
      <w:r>
        <w:t>, conclusiones y trabajo a futuro</w:t>
      </w:r>
      <w:bookmarkEnd w:id="547"/>
    </w:p>
    <w:p w14:paraId="44D3BCDD" w14:textId="28E00276" w:rsidR="00114D0B" w:rsidRDefault="00114D0B" w:rsidP="005A564F">
      <w:pPr>
        <w:pStyle w:val="Ttulo2"/>
        <w:numPr>
          <w:ilvl w:val="1"/>
          <w:numId w:val="1"/>
        </w:numPr>
        <w:ind w:left="2552" w:right="2267" w:hanging="567"/>
      </w:pPr>
      <w:bookmarkStart w:id="548" w:name="_Toc172884114"/>
      <w:r>
        <w:t>Discusión de resultados</w:t>
      </w:r>
      <w:bookmarkEnd w:id="548"/>
    </w:p>
    <w:p w14:paraId="1195D087" w14:textId="77777777" w:rsidR="00A66FC2" w:rsidRPr="00A66FC2" w:rsidRDefault="00A66FC2" w:rsidP="00A66FC2">
      <w:bookmarkStart w:id="549" w:name="_GoBack"/>
      <w:bookmarkEnd w:id="549"/>
    </w:p>
    <w:p w14:paraId="192BA001" w14:textId="1B655EC7" w:rsidR="00114D0B" w:rsidRPr="00114D0B" w:rsidRDefault="00114D0B" w:rsidP="005A564F">
      <w:pPr>
        <w:pStyle w:val="Ttulo2"/>
        <w:numPr>
          <w:ilvl w:val="1"/>
          <w:numId w:val="1"/>
        </w:numPr>
        <w:ind w:left="2552" w:right="2267" w:hanging="567"/>
      </w:pPr>
      <w:bookmarkStart w:id="550" w:name="_Toc172884115"/>
      <w:r>
        <w:t>Conclusiones del proyecto</w:t>
      </w:r>
      <w:bookmarkEnd w:id="550"/>
    </w:p>
    <w:p w14:paraId="612769FF" w14:textId="126E91AB" w:rsidR="00597630" w:rsidRDefault="00114D0B" w:rsidP="005A564F">
      <w:pPr>
        <w:pStyle w:val="Ttulo2"/>
        <w:numPr>
          <w:ilvl w:val="1"/>
          <w:numId w:val="1"/>
        </w:numPr>
        <w:ind w:left="2552" w:right="2267" w:hanging="567"/>
      </w:pPr>
      <w:bookmarkStart w:id="551" w:name="_Toc172884116"/>
      <w:r>
        <w:t>Trabajos a futuro</w:t>
      </w:r>
      <w:bookmarkEnd w:id="551"/>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B3B0EDD" w:rsidR="00F0100E" w:rsidRDefault="0082028E" w:rsidP="009F7C20">
      <w:pPr>
        <w:pStyle w:val="Ttulo1"/>
      </w:pPr>
      <w:bookmarkStart w:id="552" w:name="_Toc172884117"/>
      <w:proofErr w:type="spellStart"/>
      <w:r>
        <w:lastRenderedPageBreak/>
        <w:t>Apendi</w:t>
      </w:r>
      <w:r w:rsidR="4CA20F83">
        <w:t>ce</w:t>
      </w:r>
      <w:bookmarkEnd w:id="552"/>
      <w:r w:rsidR="00690854">
        <w:t>s</w:t>
      </w:r>
      <w:proofErr w:type="spellEnd"/>
    </w:p>
    <w:p w14:paraId="38B9801C" w14:textId="152328F9" w:rsidR="00F0100E" w:rsidRDefault="4CA20F83">
      <w:pPr>
        <w:pStyle w:val="Ttulo2"/>
      </w:pPr>
      <w:bookmarkStart w:id="553" w:name="_Toc172884118"/>
      <w:r>
        <w:t xml:space="preserve">A.1   </w:t>
      </w:r>
      <w:bookmarkEnd w:id="553"/>
      <w:r w:rsidR="00931C0F">
        <w:t>Código fuente del PSoC4.</w:t>
      </w:r>
    </w:p>
    <w:p w14:paraId="3F748FAF" w14:textId="688CEF73" w:rsidR="00F0100E" w:rsidRDefault="4CA20F83">
      <w:pPr>
        <w:pStyle w:val="Ttulo3"/>
      </w:pPr>
      <w:bookmarkStart w:id="554" w:name="_Toc172884119"/>
      <w:r>
        <w:t>A.1.1   Título 3 en un apéndice</w:t>
      </w:r>
      <w:bookmarkEnd w:id="554"/>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277"/>
          <w:footerReference w:type="default" r:id="rId278"/>
          <w:type w:val="continuous"/>
          <w:pgSz w:w="11906" w:h="16838"/>
          <w:pgMar w:top="1418" w:right="1134" w:bottom="1418" w:left="1134" w:header="720" w:footer="170" w:gutter="0"/>
          <w:cols w:space="720"/>
          <w:docGrid w:linePitch="326"/>
        </w:sectPr>
      </w:pPr>
    </w:p>
    <w:p w14:paraId="353FB9CA" w14:textId="6CA399BF" w:rsidR="00931C0F" w:rsidRDefault="00931C0F" w:rsidP="00931C0F">
      <w:pPr>
        <w:pStyle w:val="Ttulo2"/>
      </w:pPr>
      <w:r>
        <w:t>A.2 Trabajo publicado</w:t>
      </w:r>
    </w:p>
    <w:p w14:paraId="3D77E1B6" w14:textId="61ABFD88" w:rsidR="00931C0F" w:rsidRDefault="00931C0F" w:rsidP="00931C0F">
      <w:pPr>
        <w:pStyle w:val="Ttulo3"/>
      </w:pPr>
      <w:r>
        <w:t>A.2.1   Título 3 en un apéndice</w:t>
      </w:r>
    </w:p>
    <w:p w14:paraId="3B1AD384" w14:textId="51FF7395" w:rsidR="00931C0F" w:rsidRDefault="00931C0F" w:rsidP="00931C0F">
      <w:pPr>
        <w:pStyle w:val="Ttulo4"/>
      </w:pPr>
      <w:r>
        <w:t>A.2.1.1   Título 4 en un apéndice</w:t>
      </w:r>
    </w:p>
    <w:p w14:paraId="0F3144F9" w14:textId="77777777" w:rsidR="00931C0F" w:rsidRDefault="00931C0F" w:rsidP="00931C0F">
      <w:r>
        <w:t xml:space="preserve">Todas las entidades numerables, tales como ecuaciones (ver </w:t>
      </w:r>
      <w:proofErr w:type="spellStart"/>
      <w:r>
        <w:t>ec</w:t>
      </w:r>
      <w:proofErr w:type="spellEnd"/>
      <w:r>
        <w:t>. (A-1)), secciones, figuras y tablas, deben incluir el número de apéndice.</w:t>
      </w:r>
    </w:p>
    <w:p w14:paraId="702FCC03" w14:textId="77777777" w:rsidR="00931C0F" w:rsidRDefault="00931C0F" w:rsidP="00931C0F">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74B27AD5" w14:textId="77777777" w:rsidR="00931C0F" w:rsidRDefault="00931C0F" w:rsidP="00931C0F">
      <w:r>
        <w:t>Normal</w:t>
      </w:r>
    </w:p>
    <w:p w14:paraId="7E1F455F" w14:textId="77777777" w:rsidR="00931C0F" w:rsidRDefault="00931C0F" w:rsidP="00931C0F">
      <w:r>
        <w:t>Normal</w:t>
      </w:r>
    </w:p>
    <w:p w14:paraId="6A03F690" w14:textId="2A182473" w:rsidR="00690854" w:rsidRDefault="00697B5D" w:rsidP="00690854">
      <w:pPr>
        <w:pStyle w:val="Ttulo2"/>
      </w:pPr>
      <w:r>
        <w:br w:type="page"/>
      </w:r>
      <w:r w:rsidR="00690854">
        <w:lastRenderedPageBreak/>
        <w:t>A.3 Tablas de Datos</w:t>
      </w:r>
    </w:p>
    <w:p w14:paraId="3516DCA3" w14:textId="77777777" w:rsidR="00690854" w:rsidRDefault="00690854" w:rsidP="00690854">
      <w:pPr>
        <w:pStyle w:val="Ttulo3"/>
      </w:pPr>
      <w:r>
        <w:t>A.2.1   Título 3 en un apéndice</w:t>
      </w:r>
    </w:p>
    <w:p w14:paraId="491B2963" w14:textId="77777777" w:rsidR="00690854" w:rsidRDefault="00690854" w:rsidP="00690854">
      <w:pPr>
        <w:pStyle w:val="Ttulo4"/>
      </w:pPr>
      <w:r>
        <w:t>A.2.1.1   Título 4 en un apéndice</w:t>
      </w:r>
    </w:p>
    <w:p w14:paraId="320FA271" w14:textId="77777777" w:rsidR="00690854" w:rsidRDefault="00690854" w:rsidP="00690854">
      <w:r>
        <w:t xml:space="preserve">Todas las entidades numerables, tales como ecuaciones (ver </w:t>
      </w:r>
      <w:proofErr w:type="spellStart"/>
      <w:r>
        <w:t>ec</w:t>
      </w:r>
      <w:proofErr w:type="spellEnd"/>
      <w:r>
        <w:t>. (A-1)), secciones, figuras y tablas, deben incluir el número de apéndice.</w:t>
      </w:r>
    </w:p>
    <w:p w14:paraId="1CD79CF9" w14:textId="77777777" w:rsidR="00690854" w:rsidRDefault="00690854" w:rsidP="00690854">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16ADC0B8" w14:textId="77777777" w:rsidR="00690854" w:rsidRDefault="00690854" w:rsidP="00690854">
      <w:r>
        <w:t>Normal</w:t>
      </w:r>
    </w:p>
    <w:p w14:paraId="22C71887" w14:textId="77777777" w:rsidR="00690854" w:rsidRDefault="00690854" w:rsidP="00690854">
      <w:r>
        <w:t>Normal</w:t>
      </w:r>
    </w:p>
    <w:p w14:paraId="3718DACD" w14:textId="436C89CB" w:rsidR="002B5DF4" w:rsidRDefault="002B5DF4" w:rsidP="002B5DF4">
      <w:pPr>
        <w:pStyle w:val="Ttulo1"/>
        <w:ind w:left="0" w:firstLine="0"/>
      </w:pPr>
    </w:p>
    <w:p w14:paraId="7A345E2A" w14:textId="4F8EA97D" w:rsidR="00F0100E" w:rsidRDefault="4CA20F83" w:rsidP="002B5DF4">
      <w:pPr>
        <w:pStyle w:val="Ttulo1"/>
        <w:ind w:left="0" w:firstLine="0"/>
      </w:pPr>
      <w:bookmarkStart w:id="555" w:name="_Toc172884120"/>
      <w:r>
        <w:t>Referencias</w:t>
      </w:r>
      <w:bookmarkEnd w:id="555"/>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xml:space="preserve">, vol. 35, núm. 2, pp. </w:t>
      </w:r>
      <w:r w:rsidRPr="009C654C">
        <w:rPr>
          <w:noProof/>
        </w:rPr>
        <w:lastRenderedPageBreak/>
        <w:t>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w:t>
      </w:r>
      <w:r w:rsidRPr="005E59A7">
        <w:rPr>
          <w:noProof/>
          <w:lang w:val="en-GB"/>
        </w:rPr>
        <w:lastRenderedPageBreak/>
        <w:t xml:space="preserve">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pp. 5827–5830, 2010, 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 xml:space="preserve">Proc. - 10th Symp. Haptic </w:t>
      </w:r>
      <w:r w:rsidRPr="005E59A7">
        <w:rPr>
          <w:i/>
          <w:iCs/>
          <w:noProof/>
          <w:lang w:val="en-GB"/>
        </w:rPr>
        <w:lastRenderedPageBreak/>
        <w:t>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279"/>
      <w:footerReference w:type="default" r:id="rId280"/>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0DB81" w14:textId="77777777" w:rsidR="007332D0" w:rsidRDefault="007332D0">
      <w:pPr>
        <w:spacing w:after="0" w:line="240" w:lineRule="auto"/>
      </w:pPr>
      <w:r>
        <w:separator/>
      </w:r>
    </w:p>
  </w:endnote>
  <w:endnote w:type="continuationSeparator" w:id="0">
    <w:p w14:paraId="1034B54D" w14:textId="77777777" w:rsidR="007332D0" w:rsidRDefault="007332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F73331" w:rsidRDefault="00F73331"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F73331" w:rsidRDefault="00F73331"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F73331" w:rsidRPr="00614D9D" w:rsidRDefault="00F73331">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C221F1">
      <w:rPr>
        <w:caps/>
        <w:noProof/>
        <w:color w:val="000000" w:themeColor="text1"/>
      </w:rPr>
      <w:t>2</w:t>
    </w:r>
    <w:r w:rsidRPr="00614D9D">
      <w:rPr>
        <w:caps/>
        <w:color w:val="000000" w:themeColor="text1"/>
      </w:rPr>
      <w:fldChar w:fldCharType="end"/>
    </w:r>
  </w:p>
  <w:p w14:paraId="5BEA9880" w14:textId="31468F25" w:rsidR="00F73331" w:rsidRDefault="00F73331"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F73331" w:rsidRDefault="00F73331">
    <w:pPr>
      <w:pStyle w:val="Piedepgina"/>
      <w:jc w:val="center"/>
    </w:pPr>
  </w:p>
  <w:p w14:paraId="69944FBE" w14:textId="6BA54DDB" w:rsidR="00F73331" w:rsidRDefault="00F73331"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F73331" w:rsidRPr="00614D9D" w:rsidRDefault="00F73331">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A66FC2">
      <w:rPr>
        <w:caps/>
        <w:noProof/>
        <w:color w:val="000000" w:themeColor="text1"/>
      </w:rPr>
      <w:t>34</w:t>
    </w:r>
    <w:r w:rsidRPr="00614D9D">
      <w:rPr>
        <w:caps/>
        <w:color w:val="000000" w:themeColor="text1"/>
      </w:rPr>
      <w:fldChar w:fldCharType="end"/>
    </w:r>
  </w:p>
  <w:p w14:paraId="28B9DFD5" w14:textId="07206A1E" w:rsidR="00F73331" w:rsidRDefault="00F73331"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F73331" w:rsidRDefault="00F73331">
        <w:pPr>
          <w:pStyle w:val="Piedepgina"/>
          <w:jc w:val="center"/>
        </w:pPr>
        <w:r>
          <w:fldChar w:fldCharType="begin"/>
        </w:r>
        <w:r>
          <w:instrText>PAGE   \* MERGEFORMAT</w:instrText>
        </w:r>
        <w:r>
          <w:fldChar w:fldCharType="separate"/>
        </w:r>
        <w:r w:rsidR="00A66FC2">
          <w:rPr>
            <w:noProof/>
          </w:rPr>
          <w:t>171</w:t>
        </w:r>
        <w:r>
          <w:fldChar w:fldCharType="end"/>
        </w:r>
      </w:p>
    </w:sdtContent>
  </w:sdt>
  <w:p w14:paraId="50EEBDE6" w14:textId="10F566E3" w:rsidR="00F73331" w:rsidRDefault="00F73331"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1CCC9008" w14:textId="77777777" w:rsidTr="4CA20F83">
      <w:trPr>
        <w:trHeight w:val="300"/>
      </w:trPr>
      <w:tc>
        <w:tcPr>
          <w:tcW w:w="3210" w:type="dxa"/>
        </w:tcPr>
        <w:p w14:paraId="21EF4903" w14:textId="5347ABDD" w:rsidR="00F73331" w:rsidRDefault="00F73331" w:rsidP="4CA20F83">
          <w:pPr>
            <w:pStyle w:val="Encabezado"/>
            <w:ind w:left="-115"/>
            <w:jc w:val="left"/>
          </w:pPr>
        </w:p>
      </w:tc>
      <w:tc>
        <w:tcPr>
          <w:tcW w:w="3210" w:type="dxa"/>
        </w:tcPr>
        <w:p w14:paraId="28E20EB4" w14:textId="485E8D82" w:rsidR="00F73331" w:rsidRDefault="00F73331" w:rsidP="4CA20F83">
          <w:pPr>
            <w:pStyle w:val="Encabezado"/>
            <w:jc w:val="center"/>
          </w:pPr>
        </w:p>
      </w:tc>
      <w:tc>
        <w:tcPr>
          <w:tcW w:w="3210" w:type="dxa"/>
        </w:tcPr>
        <w:p w14:paraId="19D0F3B9" w14:textId="6E1D4CF5" w:rsidR="00F73331" w:rsidRDefault="00F73331" w:rsidP="4CA20F83">
          <w:pPr>
            <w:pStyle w:val="Encabezado"/>
            <w:ind w:right="-115"/>
            <w:jc w:val="right"/>
          </w:pPr>
        </w:p>
      </w:tc>
    </w:tr>
  </w:tbl>
  <w:p w14:paraId="1FB7FDE7" w14:textId="42F1AFBF" w:rsidR="00F73331" w:rsidRDefault="00F73331"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070539" w14:textId="77777777" w:rsidR="007332D0" w:rsidRDefault="007332D0">
      <w:pPr>
        <w:spacing w:after="0" w:line="240" w:lineRule="auto"/>
      </w:pPr>
      <w:r>
        <w:separator/>
      </w:r>
    </w:p>
  </w:footnote>
  <w:footnote w:type="continuationSeparator" w:id="0">
    <w:p w14:paraId="652D38FC" w14:textId="77777777" w:rsidR="007332D0" w:rsidRDefault="007332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F73331" w:rsidRDefault="00F73331"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F73331" w:rsidRDefault="00F73331"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E871EB8" w14:textId="77777777" w:rsidTr="4CA20F83">
      <w:trPr>
        <w:trHeight w:val="300"/>
      </w:trPr>
      <w:tc>
        <w:tcPr>
          <w:tcW w:w="3210" w:type="dxa"/>
        </w:tcPr>
        <w:p w14:paraId="05319AE1" w14:textId="3B17DF01" w:rsidR="00F73331" w:rsidRDefault="00F73331" w:rsidP="4CA20F83">
          <w:pPr>
            <w:pStyle w:val="Encabezado"/>
            <w:ind w:left="-115"/>
            <w:jc w:val="left"/>
          </w:pPr>
        </w:p>
      </w:tc>
      <w:tc>
        <w:tcPr>
          <w:tcW w:w="3210" w:type="dxa"/>
        </w:tcPr>
        <w:p w14:paraId="3384563F" w14:textId="131C776F" w:rsidR="00F73331" w:rsidRDefault="00F73331" w:rsidP="4CA20F83">
          <w:pPr>
            <w:pStyle w:val="Encabezado"/>
            <w:jc w:val="center"/>
          </w:pPr>
        </w:p>
      </w:tc>
      <w:tc>
        <w:tcPr>
          <w:tcW w:w="3210" w:type="dxa"/>
        </w:tcPr>
        <w:p w14:paraId="73A39868" w14:textId="729D31AB" w:rsidR="00F73331" w:rsidRDefault="00F73331" w:rsidP="4CA20F83">
          <w:pPr>
            <w:pStyle w:val="Encabezado"/>
            <w:ind w:right="-115"/>
            <w:jc w:val="right"/>
          </w:pPr>
        </w:p>
      </w:tc>
    </w:tr>
  </w:tbl>
  <w:p w14:paraId="1FB29302" w14:textId="4F093379" w:rsidR="00F73331" w:rsidRDefault="00F73331"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CEEDF0B" w14:textId="77777777" w:rsidTr="4CA20F83">
      <w:trPr>
        <w:trHeight w:val="300"/>
      </w:trPr>
      <w:tc>
        <w:tcPr>
          <w:tcW w:w="3210" w:type="dxa"/>
        </w:tcPr>
        <w:p w14:paraId="2D49E0A9" w14:textId="34C3304B" w:rsidR="00F73331" w:rsidRDefault="00F73331" w:rsidP="4CA20F83">
          <w:pPr>
            <w:pStyle w:val="Encabezado"/>
            <w:ind w:left="-115"/>
            <w:jc w:val="left"/>
          </w:pPr>
        </w:p>
      </w:tc>
      <w:tc>
        <w:tcPr>
          <w:tcW w:w="3210" w:type="dxa"/>
        </w:tcPr>
        <w:p w14:paraId="63CDF9BF" w14:textId="47EC6B5A" w:rsidR="00F73331" w:rsidRDefault="00F73331" w:rsidP="4CA20F83">
          <w:pPr>
            <w:pStyle w:val="Encabezado"/>
            <w:jc w:val="center"/>
          </w:pPr>
        </w:p>
      </w:tc>
      <w:tc>
        <w:tcPr>
          <w:tcW w:w="3210" w:type="dxa"/>
        </w:tcPr>
        <w:p w14:paraId="6E24D5C0" w14:textId="6CC45996" w:rsidR="00F73331" w:rsidRDefault="00F73331" w:rsidP="4CA20F83">
          <w:pPr>
            <w:pStyle w:val="Encabezado"/>
            <w:ind w:right="-115"/>
            <w:jc w:val="right"/>
          </w:pPr>
        </w:p>
      </w:tc>
    </w:tr>
  </w:tbl>
  <w:p w14:paraId="698AB86B" w14:textId="4CA6C12C" w:rsidR="00F73331" w:rsidRDefault="00F73331"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6DB7043D" w14:textId="77777777" w:rsidTr="4CA20F83">
      <w:trPr>
        <w:trHeight w:val="300"/>
      </w:trPr>
      <w:tc>
        <w:tcPr>
          <w:tcW w:w="3210" w:type="dxa"/>
        </w:tcPr>
        <w:p w14:paraId="27F03DD5" w14:textId="00495C95" w:rsidR="00F73331" w:rsidRDefault="00F73331" w:rsidP="4CA20F83">
          <w:pPr>
            <w:pStyle w:val="Encabezado"/>
            <w:ind w:left="-115"/>
            <w:jc w:val="left"/>
          </w:pPr>
        </w:p>
      </w:tc>
      <w:tc>
        <w:tcPr>
          <w:tcW w:w="3210" w:type="dxa"/>
        </w:tcPr>
        <w:p w14:paraId="063A7D1E" w14:textId="452D0D98" w:rsidR="00F73331" w:rsidRDefault="00F73331" w:rsidP="4CA20F83">
          <w:pPr>
            <w:pStyle w:val="Encabezado"/>
            <w:jc w:val="center"/>
          </w:pPr>
        </w:p>
      </w:tc>
      <w:tc>
        <w:tcPr>
          <w:tcW w:w="3210" w:type="dxa"/>
        </w:tcPr>
        <w:p w14:paraId="3D4EA7E7" w14:textId="7B1FBA9B" w:rsidR="00F73331" w:rsidRDefault="00F73331" w:rsidP="4CA20F83">
          <w:pPr>
            <w:pStyle w:val="Encabezado"/>
            <w:ind w:right="-115"/>
            <w:jc w:val="right"/>
          </w:pPr>
        </w:p>
      </w:tc>
    </w:tr>
  </w:tbl>
  <w:p w14:paraId="4FD3D144" w14:textId="5E43B609" w:rsidR="00F73331" w:rsidRDefault="00F73331"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6DC386CF" w14:textId="77777777" w:rsidTr="4CA20F83">
      <w:trPr>
        <w:trHeight w:val="300"/>
      </w:trPr>
      <w:tc>
        <w:tcPr>
          <w:tcW w:w="3210" w:type="dxa"/>
        </w:tcPr>
        <w:p w14:paraId="5E193FF8" w14:textId="1C96BE5F" w:rsidR="00F73331" w:rsidRDefault="00F73331" w:rsidP="4CA20F83">
          <w:pPr>
            <w:pStyle w:val="Encabezado"/>
            <w:ind w:left="-115"/>
            <w:jc w:val="left"/>
          </w:pPr>
        </w:p>
      </w:tc>
      <w:tc>
        <w:tcPr>
          <w:tcW w:w="3210" w:type="dxa"/>
        </w:tcPr>
        <w:p w14:paraId="57AE7425" w14:textId="1A6F3929" w:rsidR="00F73331" w:rsidRDefault="00F73331" w:rsidP="4CA20F83">
          <w:pPr>
            <w:pStyle w:val="Encabezado"/>
            <w:jc w:val="center"/>
          </w:pPr>
        </w:p>
      </w:tc>
      <w:tc>
        <w:tcPr>
          <w:tcW w:w="3210" w:type="dxa"/>
        </w:tcPr>
        <w:p w14:paraId="76989B93" w14:textId="7B898150" w:rsidR="00F73331" w:rsidRDefault="00F73331" w:rsidP="4CA20F83">
          <w:pPr>
            <w:pStyle w:val="Encabezado"/>
            <w:ind w:right="-115"/>
            <w:jc w:val="right"/>
          </w:pPr>
        </w:p>
      </w:tc>
    </w:tr>
  </w:tbl>
  <w:p w14:paraId="6376B419" w14:textId="2247A8E0" w:rsidR="00F73331" w:rsidRDefault="00F73331"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FE1F5C4" w14:textId="77777777" w:rsidTr="4CA20F83">
      <w:trPr>
        <w:trHeight w:val="300"/>
      </w:trPr>
      <w:tc>
        <w:tcPr>
          <w:tcW w:w="3210" w:type="dxa"/>
        </w:tcPr>
        <w:p w14:paraId="64393447" w14:textId="59CC5564" w:rsidR="00F73331" w:rsidRDefault="00F73331" w:rsidP="4CA20F83">
          <w:pPr>
            <w:pStyle w:val="Encabezado"/>
            <w:ind w:left="-115"/>
            <w:jc w:val="left"/>
          </w:pPr>
        </w:p>
      </w:tc>
      <w:tc>
        <w:tcPr>
          <w:tcW w:w="3210" w:type="dxa"/>
        </w:tcPr>
        <w:p w14:paraId="2A52E540" w14:textId="73C3F86B" w:rsidR="00F73331" w:rsidRDefault="00F73331" w:rsidP="4CA20F83">
          <w:pPr>
            <w:pStyle w:val="Encabezado"/>
            <w:jc w:val="center"/>
          </w:pPr>
        </w:p>
      </w:tc>
      <w:tc>
        <w:tcPr>
          <w:tcW w:w="3210" w:type="dxa"/>
        </w:tcPr>
        <w:p w14:paraId="2E0AB649" w14:textId="44662026" w:rsidR="00F73331" w:rsidRDefault="00F73331" w:rsidP="4CA20F83">
          <w:pPr>
            <w:pStyle w:val="Encabezado"/>
            <w:ind w:right="-115"/>
            <w:jc w:val="right"/>
          </w:pPr>
        </w:p>
      </w:tc>
    </w:tr>
  </w:tbl>
  <w:p w14:paraId="186BCA9D" w14:textId="3504C57F" w:rsidR="00F73331" w:rsidRDefault="00F73331"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C92583D" w14:textId="77777777" w:rsidTr="4CA20F83">
      <w:trPr>
        <w:trHeight w:val="300"/>
      </w:trPr>
      <w:tc>
        <w:tcPr>
          <w:tcW w:w="3210" w:type="dxa"/>
        </w:tcPr>
        <w:p w14:paraId="31FBE632" w14:textId="65FD59B1" w:rsidR="00F73331" w:rsidRDefault="00F73331" w:rsidP="4CA20F83">
          <w:pPr>
            <w:pStyle w:val="Encabezado"/>
            <w:ind w:left="-115"/>
            <w:jc w:val="left"/>
          </w:pPr>
        </w:p>
      </w:tc>
      <w:tc>
        <w:tcPr>
          <w:tcW w:w="3210" w:type="dxa"/>
        </w:tcPr>
        <w:p w14:paraId="4748D43B" w14:textId="7AF1B705" w:rsidR="00F73331" w:rsidRDefault="00F73331" w:rsidP="4CA20F83">
          <w:pPr>
            <w:pStyle w:val="Encabezado"/>
            <w:jc w:val="center"/>
          </w:pPr>
        </w:p>
      </w:tc>
      <w:tc>
        <w:tcPr>
          <w:tcW w:w="3210" w:type="dxa"/>
        </w:tcPr>
        <w:p w14:paraId="6DFEA7BF" w14:textId="63E68A8D" w:rsidR="00F73331" w:rsidRDefault="00F73331" w:rsidP="4CA20F83">
          <w:pPr>
            <w:pStyle w:val="Encabezado"/>
            <w:ind w:right="-115"/>
            <w:jc w:val="right"/>
          </w:pPr>
        </w:p>
      </w:tc>
    </w:tr>
  </w:tbl>
  <w:p w14:paraId="279CC955" w14:textId="52339537" w:rsidR="00F73331" w:rsidRDefault="00F73331"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78F98245" w14:textId="77777777" w:rsidTr="4CA20F83">
      <w:trPr>
        <w:trHeight w:val="300"/>
      </w:trPr>
      <w:tc>
        <w:tcPr>
          <w:tcW w:w="3210" w:type="dxa"/>
        </w:tcPr>
        <w:p w14:paraId="33EB3904" w14:textId="3E6E02EB" w:rsidR="00F73331" w:rsidRDefault="00F73331" w:rsidP="4CA20F83">
          <w:pPr>
            <w:pStyle w:val="Encabezado"/>
            <w:ind w:left="-115"/>
            <w:jc w:val="left"/>
          </w:pPr>
        </w:p>
      </w:tc>
      <w:tc>
        <w:tcPr>
          <w:tcW w:w="3210" w:type="dxa"/>
        </w:tcPr>
        <w:p w14:paraId="763FFA9D" w14:textId="6EE8103E" w:rsidR="00F73331" w:rsidRDefault="00F73331" w:rsidP="4CA20F83">
          <w:pPr>
            <w:pStyle w:val="Encabezado"/>
            <w:jc w:val="center"/>
          </w:pPr>
        </w:p>
      </w:tc>
      <w:tc>
        <w:tcPr>
          <w:tcW w:w="3210" w:type="dxa"/>
        </w:tcPr>
        <w:p w14:paraId="5DD05333" w14:textId="6B18D638" w:rsidR="00F73331" w:rsidRDefault="00F73331" w:rsidP="4CA20F83">
          <w:pPr>
            <w:pStyle w:val="Encabezado"/>
            <w:ind w:right="-115"/>
            <w:jc w:val="right"/>
          </w:pPr>
        </w:p>
      </w:tc>
    </w:tr>
  </w:tbl>
  <w:p w14:paraId="6D25C90D" w14:textId="24955493" w:rsidR="00F73331" w:rsidRDefault="00F73331"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11BDEF1" w14:textId="77777777" w:rsidTr="4CA20F83">
      <w:trPr>
        <w:trHeight w:val="300"/>
      </w:trPr>
      <w:tc>
        <w:tcPr>
          <w:tcW w:w="3210" w:type="dxa"/>
        </w:tcPr>
        <w:p w14:paraId="694C0817" w14:textId="57AAE980" w:rsidR="00F73331" w:rsidRDefault="00F73331" w:rsidP="4CA20F83">
          <w:pPr>
            <w:pStyle w:val="Encabezado"/>
            <w:ind w:left="-115"/>
            <w:jc w:val="left"/>
          </w:pPr>
        </w:p>
      </w:tc>
      <w:tc>
        <w:tcPr>
          <w:tcW w:w="3210" w:type="dxa"/>
        </w:tcPr>
        <w:p w14:paraId="06AA040C" w14:textId="0C582CBD" w:rsidR="00F73331" w:rsidRDefault="00F73331" w:rsidP="4CA20F83">
          <w:pPr>
            <w:pStyle w:val="Encabezado"/>
            <w:jc w:val="center"/>
          </w:pPr>
        </w:p>
      </w:tc>
      <w:tc>
        <w:tcPr>
          <w:tcW w:w="3210" w:type="dxa"/>
        </w:tcPr>
        <w:p w14:paraId="34E1A110" w14:textId="4DD58893" w:rsidR="00F73331" w:rsidRDefault="00F73331" w:rsidP="4CA20F83">
          <w:pPr>
            <w:pStyle w:val="Encabezado"/>
            <w:ind w:right="-115"/>
            <w:jc w:val="right"/>
          </w:pPr>
        </w:p>
      </w:tc>
    </w:tr>
  </w:tbl>
  <w:p w14:paraId="7772D874" w14:textId="643C3E27" w:rsidR="00F73331" w:rsidRDefault="00F73331"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524770D0" w14:textId="77777777" w:rsidTr="4CA20F83">
      <w:trPr>
        <w:trHeight w:val="300"/>
      </w:trPr>
      <w:tc>
        <w:tcPr>
          <w:tcW w:w="3210" w:type="dxa"/>
        </w:tcPr>
        <w:p w14:paraId="2938BFE1" w14:textId="47D1C579" w:rsidR="00F73331" w:rsidRDefault="00F73331" w:rsidP="4CA20F83">
          <w:pPr>
            <w:pStyle w:val="Encabezado"/>
            <w:ind w:left="-115"/>
            <w:jc w:val="left"/>
          </w:pPr>
        </w:p>
      </w:tc>
      <w:tc>
        <w:tcPr>
          <w:tcW w:w="3210" w:type="dxa"/>
        </w:tcPr>
        <w:p w14:paraId="08991495" w14:textId="681E3ECB" w:rsidR="00F73331" w:rsidRDefault="00F73331" w:rsidP="4CA20F83">
          <w:pPr>
            <w:pStyle w:val="Encabezado"/>
            <w:jc w:val="center"/>
          </w:pPr>
        </w:p>
      </w:tc>
      <w:tc>
        <w:tcPr>
          <w:tcW w:w="3210" w:type="dxa"/>
        </w:tcPr>
        <w:p w14:paraId="576B32F0" w14:textId="7B32D1D6" w:rsidR="00F73331" w:rsidRDefault="00F73331" w:rsidP="4CA20F83">
          <w:pPr>
            <w:pStyle w:val="Encabezado"/>
            <w:ind w:right="-115"/>
            <w:jc w:val="right"/>
          </w:pPr>
        </w:p>
      </w:tc>
    </w:tr>
  </w:tbl>
  <w:p w14:paraId="3A42004C" w14:textId="436A693D" w:rsidR="00F73331" w:rsidRDefault="00F73331"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25A45029" w14:textId="77777777" w:rsidTr="4CA20F83">
      <w:trPr>
        <w:trHeight w:val="300"/>
      </w:trPr>
      <w:tc>
        <w:tcPr>
          <w:tcW w:w="3210" w:type="dxa"/>
        </w:tcPr>
        <w:p w14:paraId="4B2EC5B1" w14:textId="5704D773" w:rsidR="00F73331" w:rsidRDefault="00F73331" w:rsidP="4CA20F83">
          <w:pPr>
            <w:pStyle w:val="Encabezado"/>
            <w:ind w:left="-115"/>
            <w:jc w:val="left"/>
          </w:pPr>
        </w:p>
      </w:tc>
      <w:tc>
        <w:tcPr>
          <w:tcW w:w="3210" w:type="dxa"/>
        </w:tcPr>
        <w:p w14:paraId="34EB9AAF" w14:textId="4C6D1399" w:rsidR="00F73331" w:rsidRDefault="00F73331" w:rsidP="4CA20F83">
          <w:pPr>
            <w:pStyle w:val="Encabezado"/>
            <w:jc w:val="center"/>
          </w:pPr>
        </w:p>
      </w:tc>
      <w:tc>
        <w:tcPr>
          <w:tcW w:w="3210" w:type="dxa"/>
        </w:tcPr>
        <w:p w14:paraId="7368F222" w14:textId="0DEF55A1" w:rsidR="00F73331" w:rsidRDefault="00F73331" w:rsidP="4CA20F83">
          <w:pPr>
            <w:pStyle w:val="Encabezado"/>
            <w:ind w:right="-115"/>
            <w:jc w:val="right"/>
          </w:pPr>
        </w:p>
      </w:tc>
    </w:tr>
  </w:tbl>
  <w:p w14:paraId="3C388BAA" w14:textId="35B279D9" w:rsidR="00F73331" w:rsidRDefault="00F73331"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4912B49B" w14:textId="77777777" w:rsidTr="4CA20F83">
      <w:trPr>
        <w:trHeight w:val="300"/>
      </w:trPr>
      <w:tc>
        <w:tcPr>
          <w:tcW w:w="3210" w:type="dxa"/>
        </w:tcPr>
        <w:p w14:paraId="37B95B0C" w14:textId="5D821646" w:rsidR="00F73331" w:rsidRDefault="00F73331" w:rsidP="4CA20F83">
          <w:pPr>
            <w:pStyle w:val="Encabezado"/>
            <w:ind w:left="-115"/>
            <w:jc w:val="left"/>
          </w:pPr>
        </w:p>
      </w:tc>
      <w:tc>
        <w:tcPr>
          <w:tcW w:w="3210" w:type="dxa"/>
        </w:tcPr>
        <w:p w14:paraId="108E33C3" w14:textId="3365091F" w:rsidR="00F73331" w:rsidRDefault="00F73331" w:rsidP="4CA20F83">
          <w:pPr>
            <w:pStyle w:val="Encabezado"/>
            <w:jc w:val="center"/>
          </w:pPr>
        </w:p>
      </w:tc>
      <w:tc>
        <w:tcPr>
          <w:tcW w:w="3210" w:type="dxa"/>
        </w:tcPr>
        <w:p w14:paraId="06CBCDDB" w14:textId="0D72B2A7" w:rsidR="00F73331" w:rsidRDefault="00F73331" w:rsidP="4CA20F83">
          <w:pPr>
            <w:pStyle w:val="Encabezado"/>
            <w:ind w:right="-115"/>
            <w:jc w:val="right"/>
          </w:pPr>
        </w:p>
      </w:tc>
    </w:tr>
  </w:tbl>
  <w:p w14:paraId="68986BA1" w14:textId="509A021B" w:rsidR="00F73331" w:rsidRDefault="00F73331"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24BEF8F" w14:textId="77777777" w:rsidTr="4CA20F83">
      <w:trPr>
        <w:trHeight w:val="300"/>
      </w:trPr>
      <w:tc>
        <w:tcPr>
          <w:tcW w:w="3210" w:type="dxa"/>
        </w:tcPr>
        <w:p w14:paraId="4597A4F7" w14:textId="63AF7C29" w:rsidR="00F73331" w:rsidRDefault="00F73331" w:rsidP="4CA20F83">
          <w:pPr>
            <w:pStyle w:val="Encabezado"/>
            <w:ind w:left="-115"/>
            <w:jc w:val="left"/>
          </w:pPr>
        </w:p>
      </w:tc>
      <w:tc>
        <w:tcPr>
          <w:tcW w:w="3210" w:type="dxa"/>
        </w:tcPr>
        <w:p w14:paraId="692A1456" w14:textId="216E31D1" w:rsidR="00F73331" w:rsidRDefault="00F73331" w:rsidP="4CA20F83">
          <w:pPr>
            <w:pStyle w:val="Encabezado"/>
            <w:jc w:val="center"/>
          </w:pPr>
        </w:p>
      </w:tc>
      <w:tc>
        <w:tcPr>
          <w:tcW w:w="3210" w:type="dxa"/>
        </w:tcPr>
        <w:p w14:paraId="10D1A839" w14:textId="53C54BDD" w:rsidR="00F73331" w:rsidRDefault="00F73331" w:rsidP="4CA20F83">
          <w:pPr>
            <w:pStyle w:val="Encabezado"/>
            <w:ind w:right="-115"/>
            <w:jc w:val="right"/>
          </w:pPr>
        </w:p>
      </w:tc>
    </w:tr>
  </w:tbl>
  <w:p w14:paraId="2F818B53" w14:textId="0890BBE5" w:rsidR="00F73331" w:rsidRDefault="00F73331"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24B2BF80" w14:textId="77777777" w:rsidTr="4CA20F83">
      <w:trPr>
        <w:trHeight w:val="300"/>
      </w:trPr>
      <w:tc>
        <w:tcPr>
          <w:tcW w:w="3210" w:type="dxa"/>
        </w:tcPr>
        <w:p w14:paraId="25FEE189" w14:textId="1EB4A440" w:rsidR="00F73331" w:rsidRDefault="00F73331" w:rsidP="4CA20F83">
          <w:pPr>
            <w:pStyle w:val="Encabezado"/>
            <w:ind w:left="-115"/>
            <w:jc w:val="left"/>
          </w:pPr>
        </w:p>
      </w:tc>
      <w:tc>
        <w:tcPr>
          <w:tcW w:w="3210" w:type="dxa"/>
        </w:tcPr>
        <w:p w14:paraId="6B360F5C" w14:textId="06EFFE6D" w:rsidR="00F73331" w:rsidRDefault="00F73331" w:rsidP="4CA20F83">
          <w:pPr>
            <w:pStyle w:val="Encabezado"/>
            <w:jc w:val="center"/>
          </w:pPr>
        </w:p>
      </w:tc>
      <w:tc>
        <w:tcPr>
          <w:tcW w:w="3210" w:type="dxa"/>
        </w:tcPr>
        <w:p w14:paraId="691CF8F1" w14:textId="36BAFD91" w:rsidR="00F73331" w:rsidRDefault="00F73331" w:rsidP="4CA20F83">
          <w:pPr>
            <w:pStyle w:val="Encabezado"/>
            <w:ind w:right="-115"/>
            <w:jc w:val="right"/>
          </w:pPr>
        </w:p>
      </w:tc>
    </w:tr>
  </w:tbl>
  <w:p w14:paraId="1E196F7E" w14:textId="5FE353AF" w:rsidR="00F73331" w:rsidRDefault="00F73331"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36AA87A" w14:textId="77777777" w:rsidTr="4CA20F83">
      <w:trPr>
        <w:trHeight w:val="300"/>
      </w:trPr>
      <w:tc>
        <w:tcPr>
          <w:tcW w:w="3210" w:type="dxa"/>
        </w:tcPr>
        <w:p w14:paraId="1A5FC5B1" w14:textId="71AB8BB1" w:rsidR="00F73331" w:rsidRDefault="00F73331" w:rsidP="4CA20F83">
          <w:pPr>
            <w:pStyle w:val="Encabezado"/>
            <w:ind w:left="-115"/>
            <w:jc w:val="left"/>
          </w:pPr>
        </w:p>
      </w:tc>
      <w:tc>
        <w:tcPr>
          <w:tcW w:w="3210" w:type="dxa"/>
        </w:tcPr>
        <w:p w14:paraId="20BF3E81" w14:textId="036E2866" w:rsidR="00F73331" w:rsidRDefault="00F73331" w:rsidP="4CA20F83">
          <w:pPr>
            <w:pStyle w:val="Encabezado"/>
            <w:jc w:val="center"/>
          </w:pPr>
        </w:p>
      </w:tc>
      <w:tc>
        <w:tcPr>
          <w:tcW w:w="3210" w:type="dxa"/>
        </w:tcPr>
        <w:p w14:paraId="55E86FCE" w14:textId="0221ACD0" w:rsidR="00F73331" w:rsidRDefault="00F73331" w:rsidP="4CA20F83">
          <w:pPr>
            <w:pStyle w:val="Encabezado"/>
            <w:ind w:right="-115"/>
            <w:jc w:val="right"/>
          </w:pPr>
        </w:p>
      </w:tc>
    </w:tr>
  </w:tbl>
  <w:p w14:paraId="6C3AD644" w14:textId="6C1C3699" w:rsidR="00F73331" w:rsidRDefault="00F73331"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5491EDA1" w14:textId="77777777" w:rsidTr="4CA20F83">
      <w:trPr>
        <w:trHeight w:val="300"/>
      </w:trPr>
      <w:tc>
        <w:tcPr>
          <w:tcW w:w="3210" w:type="dxa"/>
        </w:tcPr>
        <w:p w14:paraId="1298BA6A" w14:textId="66FC8342" w:rsidR="00F73331" w:rsidRDefault="00F73331" w:rsidP="4CA20F83">
          <w:pPr>
            <w:pStyle w:val="Encabezado"/>
            <w:ind w:left="-115"/>
            <w:jc w:val="left"/>
          </w:pPr>
        </w:p>
      </w:tc>
      <w:tc>
        <w:tcPr>
          <w:tcW w:w="3210" w:type="dxa"/>
        </w:tcPr>
        <w:p w14:paraId="189D72D4" w14:textId="0756F511" w:rsidR="00F73331" w:rsidRDefault="00F73331" w:rsidP="4CA20F83">
          <w:pPr>
            <w:pStyle w:val="Encabezado"/>
            <w:jc w:val="center"/>
          </w:pPr>
        </w:p>
      </w:tc>
      <w:tc>
        <w:tcPr>
          <w:tcW w:w="3210" w:type="dxa"/>
        </w:tcPr>
        <w:p w14:paraId="37D98B69" w14:textId="23297B21" w:rsidR="00F73331" w:rsidRDefault="00F73331" w:rsidP="4CA20F83">
          <w:pPr>
            <w:pStyle w:val="Encabezado"/>
            <w:ind w:right="-115"/>
            <w:jc w:val="right"/>
          </w:pPr>
        </w:p>
      </w:tc>
    </w:tr>
  </w:tbl>
  <w:p w14:paraId="65930791" w14:textId="5E38546B" w:rsidR="00F73331" w:rsidRDefault="00F73331"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2A2A4603"/>
    <w:multiLevelType w:val="hybridMultilevel"/>
    <w:tmpl w:val="D316905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2"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6"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7"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1"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3" w15:restartNumberingAfterBreak="0">
    <w:nsid w:val="6CE00C8D"/>
    <w:multiLevelType w:val="hybridMultilevel"/>
    <w:tmpl w:val="7E180712"/>
    <w:lvl w:ilvl="0" w:tplc="2C0A0001">
      <w:start w:val="1"/>
      <w:numFmt w:val="bullet"/>
      <w:lvlText w:val=""/>
      <w:lvlJc w:val="left"/>
      <w:pPr>
        <w:ind w:left="1077" w:hanging="360"/>
      </w:pPr>
      <w:rPr>
        <w:rFonts w:ascii="Symbol" w:hAnsi="Symbol" w:hint="default"/>
      </w:rPr>
    </w:lvl>
    <w:lvl w:ilvl="1" w:tplc="2C0A0003">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4" w15:restartNumberingAfterBreak="0">
    <w:nsid w:val="71657DBE"/>
    <w:multiLevelType w:val="multilevel"/>
    <w:tmpl w:val="23361CCE"/>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rPr>
        <w:rFonts w:ascii="Times New Roman" w:hAnsi="Times New Roman" w:cs="Times New Roman" w:hint="default"/>
      </w:r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4"/>
  </w:num>
  <w:num w:numId="2">
    <w:abstractNumId w:val="21"/>
  </w:num>
  <w:num w:numId="3">
    <w:abstractNumId w:val="7"/>
  </w:num>
  <w:num w:numId="4">
    <w:abstractNumId w:val="8"/>
  </w:num>
  <w:num w:numId="5">
    <w:abstractNumId w:val="12"/>
  </w:num>
  <w:num w:numId="6">
    <w:abstractNumId w:val="17"/>
  </w:num>
  <w:num w:numId="7">
    <w:abstractNumId w:val="16"/>
  </w:num>
  <w:num w:numId="8">
    <w:abstractNumId w:val="15"/>
  </w:num>
  <w:num w:numId="9">
    <w:abstractNumId w:val="22"/>
  </w:num>
  <w:num w:numId="10">
    <w:abstractNumId w:val="11"/>
  </w:num>
  <w:num w:numId="11">
    <w:abstractNumId w:val="6"/>
  </w:num>
  <w:num w:numId="12">
    <w:abstractNumId w:val="4"/>
  </w:num>
  <w:num w:numId="13">
    <w:abstractNumId w:val="25"/>
  </w:num>
  <w:num w:numId="14">
    <w:abstractNumId w:val="19"/>
  </w:num>
  <w:num w:numId="15">
    <w:abstractNumId w:val="2"/>
  </w:num>
  <w:num w:numId="16">
    <w:abstractNumId w:val="20"/>
  </w:num>
  <w:num w:numId="17">
    <w:abstractNumId w:val="3"/>
  </w:num>
  <w:num w:numId="18">
    <w:abstractNumId w:val="13"/>
  </w:num>
  <w:num w:numId="19">
    <w:abstractNumId w:val="10"/>
  </w:num>
  <w:num w:numId="20">
    <w:abstractNumId w:val="5"/>
  </w:num>
  <w:num w:numId="21">
    <w:abstractNumId w:val="0"/>
  </w:num>
  <w:num w:numId="22">
    <w:abstractNumId w:val="18"/>
  </w:num>
  <w:num w:numId="23">
    <w:abstractNumId w:val="14"/>
  </w:num>
  <w:num w:numId="24">
    <w:abstractNumId w:val="1"/>
  </w:num>
  <w:num w:numId="25">
    <w:abstractNumId w:val="9"/>
  </w:num>
  <w:num w:numId="26">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0915"/>
    <w:rsid w:val="0001355F"/>
    <w:rsid w:val="000148DD"/>
    <w:rsid w:val="0001605E"/>
    <w:rsid w:val="00016933"/>
    <w:rsid w:val="00017C80"/>
    <w:rsid w:val="00017CC6"/>
    <w:rsid w:val="00020AE7"/>
    <w:rsid w:val="00024F49"/>
    <w:rsid w:val="00025BB0"/>
    <w:rsid w:val="00026AB8"/>
    <w:rsid w:val="00026CBF"/>
    <w:rsid w:val="00026FDF"/>
    <w:rsid w:val="00027110"/>
    <w:rsid w:val="00030743"/>
    <w:rsid w:val="00031F4B"/>
    <w:rsid w:val="00033B98"/>
    <w:rsid w:val="000358F5"/>
    <w:rsid w:val="00035D08"/>
    <w:rsid w:val="000447AF"/>
    <w:rsid w:val="00045C7B"/>
    <w:rsid w:val="00045D84"/>
    <w:rsid w:val="00050FEA"/>
    <w:rsid w:val="00052961"/>
    <w:rsid w:val="00052D5F"/>
    <w:rsid w:val="0005305C"/>
    <w:rsid w:val="00055283"/>
    <w:rsid w:val="00055758"/>
    <w:rsid w:val="000562EE"/>
    <w:rsid w:val="0005664A"/>
    <w:rsid w:val="00056973"/>
    <w:rsid w:val="00057262"/>
    <w:rsid w:val="00060E01"/>
    <w:rsid w:val="00061043"/>
    <w:rsid w:val="000613AF"/>
    <w:rsid w:val="00062AEC"/>
    <w:rsid w:val="00062B6D"/>
    <w:rsid w:val="000635B2"/>
    <w:rsid w:val="00072084"/>
    <w:rsid w:val="00072BCB"/>
    <w:rsid w:val="00072E99"/>
    <w:rsid w:val="00073BE6"/>
    <w:rsid w:val="0007626A"/>
    <w:rsid w:val="000765AE"/>
    <w:rsid w:val="00080B8A"/>
    <w:rsid w:val="00082FB2"/>
    <w:rsid w:val="00084BD5"/>
    <w:rsid w:val="00085D98"/>
    <w:rsid w:val="00097E68"/>
    <w:rsid w:val="000A0477"/>
    <w:rsid w:val="000A0EFD"/>
    <w:rsid w:val="000A23E7"/>
    <w:rsid w:val="000A324C"/>
    <w:rsid w:val="000A562D"/>
    <w:rsid w:val="000A7E0E"/>
    <w:rsid w:val="000C1B61"/>
    <w:rsid w:val="000C408E"/>
    <w:rsid w:val="000C410C"/>
    <w:rsid w:val="000C5A67"/>
    <w:rsid w:val="000C5E81"/>
    <w:rsid w:val="000C797C"/>
    <w:rsid w:val="000D1BDF"/>
    <w:rsid w:val="000D259D"/>
    <w:rsid w:val="000D4B0E"/>
    <w:rsid w:val="000D4C38"/>
    <w:rsid w:val="000D4EE1"/>
    <w:rsid w:val="000D5690"/>
    <w:rsid w:val="000D7674"/>
    <w:rsid w:val="000E08A9"/>
    <w:rsid w:val="000E14F1"/>
    <w:rsid w:val="000E2CE2"/>
    <w:rsid w:val="000E577D"/>
    <w:rsid w:val="000E5E0C"/>
    <w:rsid w:val="000E60F7"/>
    <w:rsid w:val="000F016E"/>
    <w:rsid w:val="000F0304"/>
    <w:rsid w:val="000F11A6"/>
    <w:rsid w:val="000F3A0D"/>
    <w:rsid w:val="000F4C89"/>
    <w:rsid w:val="000F6EB8"/>
    <w:rsid w:val="000F74C5"/>
    <w:rsid w:val="00100F87"/>
    <w:rsid w:val="0010595C"/>
    <w:rsid w:val="0010767E"/>
    <w:rsid w:val="001109BD"/>
    <w:rsid w:val="00110F82"/>
    <w:rsid w:val="00112643"/>
    <w:rsid w:val="00114D0B"/>
    <w:rsid w:val="00121537"/>
    <w:rsid w:val="001225ED"/>
    <w:rsid w:val="00122F66"/>
    <w:rsid w:val="0012327E"/>
    <w:rsid w:val="00123440"/>
    <w:rsid w:val="00124DF9"/>
    <w:rsid w:val="00130B4B"/>
    <w:rsid w:val="001369AD"/>
    <w:rsid w:val="00136B96"/>
    <w:rsid w:val="0014365E"/>
    <w:rsid w:val="0014473B"/>
    <w:rsid w:val="00146DBB"/>
    <w:rsid w:val="0014786A"/>
    <w:rsid w:val="001479EA"/>
    <w:rsid w:val="00147A71"/>
    <w:rsid w:val="001510AE"/>
    <w:rsid w:val="00151422"/>
    <w:rsid w:val="0015316D"/>
    <w:rsid w:val="0015508C"/>
    <w:rsid w:val="00162CDE"/>
    <w:rsid w:val="0016310A"/>
    <w:rsid w:val="00165A02"/>
    <w:rsid w:val="00166BFF"/>
    <w:rsid w:val="00173D53"/>
    <w:rsid w:val="0017644F"/>
    <w:rsid w:val="00176E96"/>
    <w:rsid w:val="00177D94"/>
    <w:rsid w:val="001807BB"/>
    <w:rsid w:val="0018205C"/>
    <w:rsid w:val="00182B5E"/>
    <w:rsid w:val="00182E12"/>
    <w:rsid w:val="00183B3D"/>
    <w:rsid w:val="00184607"/>
    <w:rsid w:val="001868CB"/>
    <w:rsid w:val="00186915"/>
    <w:rsid w:val="001869CE"/>
    <w:rsid w:val="00192C7F"/>
    <w:rsid w:val="001931F8"/>
    <w:rsid w:val="00193592"/>
    <w:rsid w:val="0019468A"/>
    <w:rsid w:val="001951C9"/>
    <w:rsid w:val="00195DF6"/>
    <w:rsid w:val="0019662D"/>
    <w:rsid w:val="00196844"/>
    <w:rsid w:val="00196E0D"/>
    <w:rsid w:val="00197502"/>
    <w:rsid w:val="001A0706"/>
    <w:rsid w:val="001A1D89"/>
    <w:rsid w:val="001A5805"/>
    <w:rsid w:val="001B2E2E"/>
    <w:rsid w:val="001B54DB"/>
    <w:rsid w:val="001B55F1"/>
    <w:rsid w:val="001B579C"/>
    <w:rsid w:val="001C2C25"/>
    <w:rsid w:val="001C37CA"/>
    <w:rsid w:val="001C5C55"/>
    <w:rsid w:val="001C77A0"/>
    <w:rsid w:val="001D0256"/>
    <w:rsid w:val="001D0D26"/>
    <w:rsid w:val="001D1348"/>
    <w:rsid w:val="001D2E56"/>
    <w:rsid w:val="001D4617"/>
    <w:rsid w:val="001D637F"/>
    <w:rsid w:val="001D6A96"/>
    <w:rsid w:val="001E00FC"/>
    <w:rsid w:val="001E2E91"/>
    <w:rsid w:val="001E3C8E"/>
    <w:rsid w:val="001E5C19"/>
    <w:rsid w:val="001E608E"/>
    <w:rsid w:val="001E69B2"/>
    <w:rsid w:val="001E7B0A"/>
    <w:rsid w:val="001F34F0"/>
    <w:rsid w:val="001F4CFD"/>
    <w:rsid w:val="001F61CE"/>
    <w:rsid w:val="001F70DE"/>
    <w:rsid w:val="001F721D"/>
    <w:rsid w:val="001F7E6A"/>
    <w:rsid w:val="00201246"/>
    <w:rsid w:val="00204295"/>
    <w:rsid w:val="00204C35"/>
    <w:rsid w:val="00206855"/>
    <w:rsid w:val="00206E2E"/>
    <w:rsid w:val="00206FD2"/>
    <w:rsid w:val="00210A39"/>
    <w:rsid w:val="002110BC"/>
    <w:rsid w:val="0021221F"/>
    <w:rsid w:val="0021457A"/>
    <w:rsid w:val="002155ED"/>
    <w:rsid w:val="00216D17"/>
    <w:rsid w:val="00217038"/>
    <w:rsid w:val="00220DC5"/>
    <w:rsid w:val="00222E75"/>
    <w:rsid w:val="002231DB"/>
    <w:rsid w:val="00223C68"/>
    <w:rsid w:val="00224B33"/>
    <w:rsid w:val="002267F3"/>
    <w:rsid w:val="00226FE3"/>
    <w:rsid w:val="0023382F"/>
    <w:rsid w:val="00233C1F"/>
    <w:rsid w:val="002344C7"/>
    <w:rsid w:val="0023521C"/>
    <w:rsid w:val="00235533"/>
    <w:rsid w:val="00236B40"/>
    <w:rsid w:val="002372BB"/>
    <w:rsid w:val="00237565"/>
    <w:rsid w:val="002421A0"/>
    <w:rsid w:val="0024330E"/>
    <w:rsid w:val="002451A4"/>
    <w:rsid w:val="002453F5"/>
    <w:rsid w:val="00245E5F"/>
    <w:rsid w:val="002464E8"/>
    <w:rsid w:val="0025406A"/>
    <w:rsid w:val="00256BD1"/>
    <w:rsid w:val="00260433"/>
    <w:rsid w:val="002617BA"/>
    <w:rsid w:val="002620B8"/>
    <w:rsid w:val="002624AF"/>
    <w:rsid w:val="00262EE1"/>
    <w:rsid w:val="0026458F"/>
    <w:rsid w:val="002664AE"/>
    <w:rsid w:val="00267C4F"/>
    <w:rsid w:val="00267E65"/>
    <w:rsid w:val="0027202E"/>
    <w:rsid w:val="00273A1C"/>
    <w:rsid w:val="002748A5"/>
    <w:rsid w:val="002763CB"/>
    <w:rsid w:val="00276A60"/>
    <w:rsid w:val="002813FE"/>
    <w:rsid w:val="002815B7"/>
    <w:rsid w:val="0028275A"/>
    <w:rsid w:val="00282AB2"/>
    <w:rsid w:val="0028547D"/>
    <w:rsid w:val="0028555E"/>
    <w:rsid w:val="00286302"/>
    <w:rsid w:val="002918F8"/>
    <w:rsid w:val="00291AB0"/>
    <w:rsid w:val="0029247F"/>
    <w:rsid w:val="0029409D"/>
    <w:rsid w:val="00294312"/>
    <w:rsid w:val="00294EAA"/>
    <w:rsid w:val="002956F5"/>
    <w:rsid w:val="002A1696"/>
    <w:rsid w:val="002A35E4"/>
    <w:rsid w:val="002A5657"/>
    <w:rsid w:val="002A643E"/>
    <w:rsid w:val="002A647C"/>
    <w:rsid w:val="002A6A6A"/>
    <w:rsid w:val="002B01C9"/>
    <w:rsid w:val="002B242A"/>
    <w:rsid w:val="002B2BAC"/>
    <w:rsid w:val="002B385B"/>
    <w:rsid w:val="002B5DF4"/>
    <w:rsid w:val="002C1CCA"/>
    <w:rsid w:val="002C2B68"/>
    <w:rsid w:val="002C53FE"/>
    <w:rsid w:val="002C605B"/>
    <w:rsid w:val="002C6AC2"/>
    <w:rsid w:val="002D2E89"/>
    <w:rsid w:val="002D30C2"/>
    <w:rsid w:val="002D34BA"/>
    <w:rsid w:val="002D3C73"/>
    <w:rsid w:val="002D4205"/>
    <w:rsid w:val="002D4EB9"/>
    <w:rsid w:val="002D597E"/>
    <w:rsid w:val="002D695C"/>
    <w:rsid w:val="002E033D"/>
    <w:rsid w:val="002E11D5"/>
    <w:rsid w:val="002E1678"/>
    <w:rsid w:val="002E4AFB"/>
    <w:rsid w:val="002E75B0"/>
    <w:rsid w:val="002F0EE2"/>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41E"/>
    <w:rsid w:val="00325796"/>
    <w:rsid w:val="00326986"/>
    <w:rsid w:val="003308EF"/>
    <w:rsid w:val="003321BF"/>
    <w:rsid w:val="00333FE6"/>
    <w:rsid w:val="00340F96"/>
    <w:rsid w:val="00341642"/>
    <w:rsid w:val="00341C1E"/>
    <w:rsid w:val="00341EED"/>
    <w:rsid w:val="003426B8"/>
    <w:rsid w:val="003428A5"/>
    <w:rsid w:val="00342C91"/>
    <w:rsid w:val="00343D9A"/>
    <w:rsid w:val="00344FCE"/>
    <w:rsid w:val="00345EC8"/>
    <w:rsid w:val="00346083"/>
    <w:rsid w:val="00347A25"/>
    <w:rsid w:val="0035104F"/>
    <w:rsid w:val="00354495"/>
    <w:rsid w:val="00357731"/>
    <w:rsid w:val="003579B9"/>
    <w:rsid w:val="00360D1D"/>
    <w:rsid w:val="003611DD"/>
    <w:rsid w:val="00361A71"/>
    <w:rsid w:val="00361B27"/>
    <w:rsid w:val="00364BD4"/>
    <w:rsid w:val="00365FE0"/>
    <w:rsid w:val="00367D67"/>
    <w:rsid w:val="00371CB1"/>
    <w:rsid w:val="0037303A"/>
    <w:rsid w:val="0037768A"/>
    <w:rsid w:val="00381174"/>
    <w:rsid w:val="003849B7"/>
    <w:rsid w:val="00391193"/>
    <w:rsid w:val="00392577"/>
    <w:rsid w:val="00393118"/>
    <w:rsid w:val="00393974"/>
    <w:rsid w:val="00394813"/>
    <w:rsid w:val="00395BE1"/>
    <w:rsid w:val="00397BB3"/>
    <w:rsid w:val="003A143D"/>
    <w:rsid w:val="003A66C6"/>
    <w:rsid w:val="003A6B85"/>
    <w:rsid w:val="003A7787"/>
    <w:rsid w:val="003A7CD9"/>
    <w:rsid w:val="003B2EEA"/>
    <w:rsid w:val="003B66D4"/>
    <w:rsid w:val="003B6AF8"/>
    <w:rsid w:val="003C272F"/>
    <w:rsid w:val="003C2968"/>
    <w:rsid w:val="003C780B"/>
    <w:rsid w:val="003D1C9E"/>
    <w:rsid w:val="003D28E1"/>
    <w:rsid w:val="003D5647"/>
    <w:rsid w:val="003D58EF"/>
    <w:rsid w:val="003D762C"/>
    <w:rsid w:val="003E088A"/>
    <w:rsid w:val="003E4E5A"/>
    <w:rsid w:val="003E5435"/>
    <w:rsid w:val="003E6B04"/>
    <w:rsid w:val="003F0B10"/>
    <w:rsid w:val="003F27C3"/>
    <w:rsid w:val="003F2F50"/>
    <w:rsid w:val="003F5757"/>
    <w:rsid w:val="003F7C6D"/>
    <w:rsid w:val="0040016D"/>
    <w:rsid w:val="004019E9"/>
    <w:rsid w:val="00402813"/>
    <w:rsid w:val="00402C12"/>
    <w:rsid w:val="00403C1D"/>
    <w:rsid w:val="0040401F"/>
    <w:rsid w:val="0040468E"/>
    <w:rsid w:val="0040527D"/>
    <w:rsid w:val="0040768B"/>
    <w:rsid w:val="00410896"/>
    <w:rsid w:val="00413943"/>
    <w:rsid w:val="0041694C"/>
    <w:rsid w:val="00417719"/>
    <w:rsid w:val="0042311A"/>
    <w:rsid w:val="00423C48"/>
    <w:rsid w:val="00424B99"/>
    <w:rsid w:val="00427114"/>
    <w:rsid w:val="00430B73"/>
    <w:rsid w:val="00432B8B"/>
    <w:rsid w:val="00433C54"/>
    <w:rsid w:val="00433EF5"/>
    <w:rsid w:val="0043407C"/>
    <w:rsid w:val="00436666"/>
    <w:rsid w:val="00436E6B"/>
    <w:rsid w:val="0043701A"/>
    <w:rsid w:val="0044027F"/>
    <w:rsid w:val="00440355"/>
    <w:rsid w:val="00440920"/>
    <w:rsid w:val="0044628C"/>
    <w:rsid w:val="004470BA"/>
    <w:rsid w:val="0045087E"/>
    <w:rsid w:val="00450A20"/>
    <w:rsid w:val="00451D7E"/>
    <w:rsid w:val="004526A6"/>
    <w:rsid w:val="00452DD1"/>
    <w:rsid w:val="00455695"/>
    <w:rsid w:val="00457EA1"/>
    <w:rsid w:val="00457ECE"/>
    <w:rsid w:val="00460B91"/>
    <w:rsid w:val="0046202B"/>
    <w:rsid w:val="0046310A"/>
    <w:rsid w:val="00463218"/>
    <w:rsid w:val="004641E7"/>
    <w:rsid w:val="0046493B"/>
    <w:rsid w:val="00465951"/>
    <w:rsid w:val="00467074"/>
    <w:rsid w:val="004670A8"/>
    <w:rsid w:val="00467880"/>
    <w:rsid w:val="004700CE"/>
    <w:rsid w:val="00473226"/>
    <w:rsid w:val="00473F9C"/>
    <w:rsid w:val="00474065"/>
    <w:rsid w:val="004760D4"/>
    <w:rsid w:val="0048001C"/>
    <w:rsid w:val="004828CC"/>
    <w:rsid w:val="004877E0"/>
    <w:rsid w:val="00493C4E"/>
    <w:rsid w:val="00494A3E"/>
    <w:rsid w:val="004A0558"/>
    <w:rsid w:val="004A5712"/>
    <w:rsid w:val="004A6425"/>
    <w:rsid w:val="004A6796"/>
    <w:rsid w:val="004A7D89"/>
    <w:rsid w:val="004B08CB"/>
    <w:rsid w:val="004B209E"/>
    <w:rsid w:val="004B5AE4"/>
    <w:rsid w:val="004B695D"/>
    <w:rsid w:val="004C151C"/>
    <w:rsid w:val="004C1B1B"/>
    <w:rsid w:val="004C31ED"/>
    <w:rsid w:val="004C56B6"/>
    <w:rsid w:val="004C5D79"/>
    <w:rsid w:val="004C5DFF"/>
    <w:rsid w:val="004C63A2"/>
    <w:rsid w:val="004C672D"/>
    <w:rsid w:val="004C6946"/>
    <w:rsid w:val="004D32D4"/>
    <w:rsid w:val="004D5DCD"/>
    <w:rsid w:val="004D6790"/>
    <w:rsid w:val="004E0CDD"/>
    <w:rsid w:val="004E2022"/>
    <w:rsid w:val="004E38EB"/>
    <w:rsid w:val="004E4027"/>
    <w:rsid w:val="004E66A7"/>
    <w:rsid w:val="004E7CD6"/>
    <w:rsid w:val="004F0E8D"/>
    <w:rsid w:val="004F1AB2"/>
    <w:rsid w:val="004F20C1"/>
    <w:rsid w:val="004F3874"/>
    <w:rsid w:val="004F42CA"/>
    <w:rsid w:val="004F6A22"/>
    <w:rsid w:val="004F78B8"/>
    <w:rsid w:val="00500011"/>
    <w:rsid w:val="00501442"/>
    <w:rsid w:val="0050206B"/>
    <w:rsid w:val="005070E5"/>
    <w:rsid w:val="005106F0"/>
    <w:rsid w:val="00511C3E"/>
    <w:rsid w:val="00512D92"/>
    <w:rsid w:val="00514188"/>
    <w:rsid w:val="0051492E"/>
    <w:rsid w:val="005155A3"/>
    <w:rsid w:val="00517FB9"/>
    <w:rsid w:val="00520490"/>
    <w:rsid w:val="005212BC"/>
    <w:rsid w:val="00524709"/>
    <w:rsid w:val="0052795C"/>
    <w:rsid w:val="00531CFC"/>
    <w:rsid w:val="00534BA5"/>
    <w:rsid w:val="00535BEA"/>
    <w:rsid w:val="005361F0"/>
    <w:rsid w:val="005371F5"/>
    <w:rsid w:val="00537308"/>
    <w:rsid w:val="005416A0"/>
    <w:rsid w:val="00541FCB"/>
    <w:rsid w:val="0054399B"/>
    <w:rsid w:val="00547932"/>
    <w:rsid w:val="00550967"/>
    <w:rsid w:val="00553AB6"/>
    <w:rsid w:val="00554EB6"/>
    <w:rsid w:val="005555A1"/>
    <w:rsid w:val="0055564E"/>
    <w:rsid w:val="0055730B"/>
    <w:rsid w:val="005615BE"/>
    <w:rsid w:val="005645E3"/>
    <w:rsid w:val="00571759"/>
    <w:rsid w:val="00571971"/>
    <w:rsid w:val="00571DA3"/>
    <w:rsid w:val="0057204F"/>
    <w:rsid w:val="005720AA"/>
    <w:rsid w:val="00573338"/>
    <w:rsid w:val="00574781"/>
    <w:rsid w:val="00576DFE"/>
    <w:rsid w:val="005835F8"/>
    <w:rsid w:val="00584C40"/>
    <w:rsid w:val="00584D3C"/>
    <w:rsid w:val="0058608B"/>
    <w:rsid w:val="00587C79"/>
    <w:rsid w:val="005903A9"/>
    <w:rsid w:val="0059167A"/>
    <w:rsid w:val="00591BAD"/>
    <w:rsid w:val="00591E06"/>
    <w:rsid w:val="005943F1"/>
    <w:rsid w:val="00595DB1"/>
    <w:rsid w:val="00597007"/>
    <w:rsid w:val="00597630"/>
    <w:rsid w:val="00597C94"/>
    <w:rsid w:val="005A04AC"/>
    <w:rsid w:val="005A0DB7"/>
    <w:rsid w:val="005A2661"/>
    <w:rsid w:val="005A564F"/>
    <w:rsid w:val="005A796F"/>
    <w:rsid w:val="005B05AB"/>
    <w:rsid w:val="005B1D45"/>
    <w:rsid w:val="005B2C3E"/>
    <w:rsid w:val="005B490D"/>
    <w:rsid w:val="005C2252"/>
    <w:rsid w:val="005C22AB"/>
    <w:rsid w:val="005C4997"/>
    <w:rsid w:val="005C7F89"/>
    <w:rsid w:val="005D0E29"/>
    <w:rsid w:val="005D11DA"/>
    <w:rsid w:val="005D1E79"/>
    <w:rsid w:val="005D5822"/>
    <w:rsid w:val="005D6239"/>
    <w:rsid w:val="005E01B4"/>
    <w:rsid w:val="005E0BC2"/>
    <w:rsid w:val="005E0E76"/>
    <w:rsid w:val="005E1AEB"/>
    <w:rsid w:val="005E2C0B"/>
    <w:rsid w:val="005E37ED"/>
    <w:rsid w:val="005E3A1E"/>
    <w:rsid w:val="005E3A97"/>
    <w:rsid w:val="005E59A7"/>
    <w:rsid w:val="005E6239"/>
    <w:rsid w:val="005E695D"/>
    <w:rsid w:val="005E7051"/>
    <w:rsid w:val="005F0074"/>
    <w:rsid w:val="005F0B35"/>
    <w:rsid w:val="005F30E5"/>
    <w:rsid w:val="005F49B1"/>
    <w:rsid w:val="00600AC3"/>
    <w:rsid w:val="00600E7C"/>
    <w:rsid w:val="00603B77"/>
    <w:rsid w:val="0060618F"/>
    <w:rsid w:val="006118A0"/>
    <w:rsid w:val="00614D9D"/>
    <w:rsid w:val="00615BD6"/>
    <w:rsid w:val="006161A6"/>
    <w:rsid w:val="0062171B"/>
    <w:rsid w:val="00622A89"/>
    <w:rsid w:val="00624231"/>
    <w:rsid w:val="00625659"/>
    <w:rsid w:val="00627975"/>
    <w:rsid w:val="00631474"/>
    <w:rsid w:val="00631AAE"/>
    <w:rsid w:val="00633550"/>
    <w:rsid w:val="006336BB"/>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3F79"/>
    <w:rsid w:val="00665778"/>
    <w:rsid w:val="00665F8A"/>
    <w:rsid w:val="006718FD"/>
    <w:rsid w:val="00673502"/>
    <w:rsid w:val="006740D9"/>
    <w:rsid w:val="00676C1A"/>
    <w:rsid w:val="0067772E"/>
    <w:rsid w:val="00681AE8"/>
    <w:rsid w:val="006820E1"/>
    <w:rsid w:val="006828A6"/>
    <w:rsid w:val="006860F9"/>
    <w:rsid w:val="00687071"/>
    <w:rsid w:val="00687942"/>
    <w:rsid w:val="00690854"/>
    <w:rsid w:val="006912DD"/>
    <w:rsid w:val="006924B6"/>
    <w:rsid w:val="006927E8"/>
    <w:rsid w:val="00692D06"/>
    <w:rsid w:val="00693884"/>
    <w:rsid w:val="0069430C"/>
    <w:rsid w:val="006946C5"/>
    <w:rsid w:val="00695B29"/>
    <w:rsid w:val="00697B5D"/>
    <w:rsid w:val="006A2E80"/>
    <w:rsid w:val="006A326D"/>
    <w:rsid w:val="006A3D73"/>
    <w:rsid w:val="006A43E0"/>
    <w:rsid w:val="006A61F4"/>
    <w:rsid w:val="006B0DF1"/>
    <w:rsid w:val="006B45E0"/>
    <w:rsid w:val="006B67F5"/>
    <w:rsid w:val="006B7D53"/>
    <w:rsid w:val="006C1982"/>
    <w:rsid w:val="006C4791"/>
    <w:rsid w:val="006C597D"/>
    <w:rsid w:val="006C7158"/>
    <w:rsid w:val="006C7ECD"/>
    <w:rsid w:val="006D0966"/>
    <w:rsid w:val="006D09CE"/>
    <w:rsid w:val="006D15EB"/>
    <w:rsid w:val="006D3625"/>
    <w:rsid w:val="006D4852"/>
    <w:rsid w:val="006D4B9C"/>
    <w:rsid w:val="006D4CA1"/>
    <w:rsid w:val="006D5D46"/>
    <w:rsid w:val="006E1868"/>
    <w:rsid w:val="006E1B6A"/>
    <w:rsid w:val="006E1FA2"/>
    <w:rsid w:val="006E463D"/>
    <w:rsid w:val="006E60CE"/>
    <w:rsid w:val="006E62EC"/>
    <w:rsid w:val="006E6434"/>
    <w:rsid w:val="006E70CE"/>
    <w:rsid w:val="006F07BD"/>
    <w:rsid w:val="006F2458"/>
    <w:rsid w:val="006F2A15"/>
    <w:rsid w:val="006F3954"/>
    <w:rsid w:val="006F6030"/>
    <w:rsid w:val="006F7B05"/>
    <w:rsid w:val="006F7F28"/>
    <w:rsid w:val="00700933"/>
    <w:rsid w:val="00702403"/>
    <w:rsid w:val="0070296D"/>
    <w:rsid w:val="00702F7A"/>
    <w:rsid w:val="00703AE2"/>
    <w:rsid w:val="00704183"/>
    <w:rsid w:val="007052ED"/>
    <w:rsid w:val="00705681"/>
    <w:rsid w:val="00705ACB"/>
    <w:rsid w:val="00706144"/>
    <w:rsid w:val="0070632E"/>
    <w:rsid w:val="00706C43"/>
    <w:rsid w:val="00707545"/>
    <w:rsid w:val="00707809"/>
    <w:rsid w:val="00707DAA"/>
    <w:rsid w:val="007110AC"/>
    <w:rsid w:val="00712536"/>
    <w:rsid w:val="00712D82"/>
    <w:rsid w:val="0071345D"/>
    <w:rsid w:val="007162B9"/>
    <w:rsid w:val="00717143"/>
    <w:rsid w:val="00717A23"/>
    <w:rsid w:val="007214B1"/>
    <w:rsid w:val="00721E69"/>
    <w:rsid w:val="007268EF"/>
    <w:rsid w:val="00727A9D"/>
    <w:rsid w:val="00730FF4"/>
    <w:rsid w:val="00732558"/>
    <w:rsid w:val="007332D0"/>
    <w:rsid w:val="00734435"/>
    <w:rsid w:val="00741BAC"/>
    <w:rsid w:val="007423DB"/>
    <w:rsid w:val="00744014"/>
    <w:rsid w:val="007456E4"/>
    <w:rsid w:val="00746A44"/>
    <w:rsid w:val="007473A1"/>
    <w:rsid w:val="0075146C"/>
    <w:rsid w:val="00752B11"/>
    <w:rsid w:val="00752B2D"/>
    <w:rsid w:val="00752E1B"/>
    <w:rsid w:val="007541CE"/>
    <w:rsid w:val="007548F6"/>
    <w:rsid w:val="00755468"/>
    <w:rsid w:val="00755771"/>
    <w:rsid w:val="00761B98"/>
    <w:rsid w:val="00762A84"/>
    <w:rsid w:val="00763260"/>
    <w:rsid w:val="00764601"/>
    <w:rsid w:val="007669CE"/>
    <w:rsid w:val="00770E9F"/>
    <w:rsid w:val="007739DB"/>
    <w:rsid w:val="0077494C"/>
    <w:rsid w:val="00777064"/>
    <w:rsid w:val="00780BC3"/>
    <w:rsid w:val="00781367"/>
    <w:rsid w:val="007815AF"/>
    <w:rsid w:val="007816C2"/>
    <w:rsid w:val="00781762"/>
    <w:rsid w:val="00781DEA"/>
    <w:rsid w:val="007823BD"/>
    <w:rsid w:val="00782FF7"/>
    <w:rsid w:val="00784737"/>
    <w:rsid w:val="00785763"/>
    <w:rsid w:val="00785C55"/>
    <w:rsid w:val="007863F4"/>
    <w:rsid w:val="00787D73"/>
    <w:rsid w:val="007908A4"/>
    <w:rsid w:val="0079107D"/>
    <w:rsid w:val="00793387"/>
    <w:rsid w:val="007950A4"/>
    <w:rsid w:val="0079608A"/>
    <w:rsid w:val="007979DA"/>
    <w:rsid w:val="00797C7B"/>
    <w:rsid w:val="007A0CC9"/>
    <w:rsid w:val="007A0ED5"/>
    <w:rsid w:val="007A40C7"/>
    <w:rsid w:val="007A5E5D"/>
    <w:rsid w:val="007B0DEB"/>
    <w:rsid w:val="007B0EB5"/>
    <w:rsid w:val="007B26A7"/>
    <w:rsid w:val="007B3872"/>
    <w:rsid w:val="007B4E2A"/>
    <w:rsid w:val="007B54EF"/>
    <w:rsid w:val="007C2189"/>
    <w:rsid w:val="007C239E"/>
    <w:rsid w:val="007C26D0"/>
    <w:rsid w:val="007C2A7B"/>
    <w:rsid w:val="007C2D72"/>
    <w:rsid w:val="007C35B0"/>
    <w:rsid w:val="007C4E2A"/>
    <w:rsid w:val="007C51E9"/>
    <w:rsid w:val="007C5784"/>
    <w:rsid w:val="007D0A1F"/>
    <w:rsid w:val="007D0B94"/>
    <w:rsid w:val="007D3898"/>
    <w:rsid w:val="007D3979"/>
    <w:rsid w:val="007D410B"/>
    <w:rsid w:val="007D4ADA"/>
    <w:rsid w:val="007D4BA7"/>
    <w:rsid w:val="007D53CC"/>
    <w:rsid w:val="007D65DA"/>
    <w:rsid w:val="007D7411"/>
    <w:rsid w:val="007D7440"/>
    <w:rsid w:val="007E1017"/>
    <w:rsid w:val="007E17F2"/>
    <w:rsid w:val="007E2415"/>
    <w:rsid w:val="007E2A2A"/>
    <w:rsid w:val="007E4342"/>
    <w:rsid w:val="007E4354"/>
    <w:rsid w:val="007E71BB"/>
    <w:rsid w:val="007F1E88"/>
    <w:rsid w:val="007F26C6"/>
    <w:rsid w:val="007F2CE6"/>
    <w:rsid w:val="007F2F28"/>
    <w:rsid w:val="007F3EC1"/>
    <w:rsid w:val="007F5184"/>
    <w:rsid w:val="007F5F30"/>
    <w:rsid w:val="007F670B"/>
    <w:rsid w:val="007F775C"/>
    <w:rsid w:val="008002C1"/>
    <w:rsid w:val="0080032A"/>
    <w:rsid w:val="00800BD5"/>
    <w:rsid w:val="00801A9E"/>
    <w:rsid w:val="00805331"/>
    <w:rsid w:val="008064FB"/>
    <w:rsid w:val="00807D3E"/>
    <w:rsid w:val="008118A9"/>
    <w:rsid w:val="00811ED8"/>
    <w:rsid w:val="00812DCA"/>
    <w:rsid w:val="0081305A"/>
    <w:rsid w:val="00814CD5"/>
    <w:rsid w:val="00815BE1"/>
    <w:rsid w:val="0082028E"/>
    <w:rsid w:val="008219DB"/>
    <w:rsid w:val="00822355"/>
    <w:rsid w:val="00822E89"/>
    <w:rsid w:val="008239AE"/>
    <w:rsid w:val="00824447"/>
    <w:rsid w:val="00824B4D"/>
    <w:rsid w:val="00825918"/>
    <w:rsid w:val="00826817"/>
    <w:rsid w:val="0082705B"/>
    <w:rsid w:val="0082735A"/>
    <w:rsid w:val="00827CEB"/>
    <w:rsid w:val="0083132B"/>
    <w:rsid w:val="00831F92"/>
    <w:rsid w:val="00834CC1"/>
    <w:rsid w:val="008362B1"/>
    <w:rsid w:val="00840383"/>
    <w:rsid w:val="0084375F"/>
    <w:rsid w:val="00844353"/>
    <w:rsid w:val="008459BE"/>
    <w:rsid w:val="00845C4E"/>
    <w:rsid w:val="00847134"/>
    <w:rsid w:val="00847E77"/>
    <w:rsid w:val="00847E89"/>
    <w:rsid w:val="00853CAB"/>
    <w:rsid w:val="00854881"/>
    <w:rsid w:val="00854C98"/>
    <w:rsid w:val="008566E4"/>
    <w:rsid w:val="008609D6"/>
    <w:rsid w:val="00861B17"/>
    <w:rsid w:val="00862029"/>
    <w:rsid w:val="008625CF"/>
    <w:rsid w:val="00863A26"/>
    <w:rsid w:val="008668A3"/>
    <w:rsid w:val="008718CE"/>
    <w:rsid w:val="00872946"/>
    <w:rsid w:val="008750DF"/>
    <w:rsid w:val="00876CD4"/>
    <w:rsid w:val="00876D5E"/>
    <w:rsid w:val="00880A3F"/>
    <w:rsid w:val="008816C5"/>
    <w:rsid w:val="00883058"/>
    <w:rsid w:val="008836FE"/>
    <w:rsid w:val="00886BBD"/>
    <w:rsid w:val="00887A30"/>
    <w:rsid w:val="00895656"/>
    <w:rsid w:val="00896D0E"/>
    <w:rsid w:val="00897B21"/>
    <w:rsid w:val="008A4647"/>
    <w:rsid w:val="008A5418"/>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008B"/>
    <w:rsid w:val="008E117F"/>
    <w:rsid w:val="008E1FDC"/>
    <w:rsid w:val="008E4C19"/>
    <w:rsid w:val="008F1C7C"/>
    <w:rsid w:val="008F2D1A"/>
    <w:rsid w:val="008F359C"/>
    <w:rsid w:val="008F41E2"/>
    <w:rsid w:val="008F4469"/>
    <w:rsid w:val="008F5095"/>
    <w:rsid w:val="00905C06"/>
    <w:rsid w:val="00905F7F"/>
    <w:rsid w:val="00906DB4"/>
    <w:rsid w:val="00907AAD"/>
    <w:rsid w:val="00911BB0"/>
    <w:rsid w:val="00913536"/>
    <w:rsid w:val="00914345"/>
    <w:rsid w:val="0091729F"/>
    <w:rsid w:val="00920CAF"/>
    <w:rsid w:val="0092163C"/>
    <w:rsid w:val="00921CCE"/>
    <w:rsid w:val="00922DD5"/>
    <w:rsid w:val="00923112"/>
    <w:rsid w:val="00923ABC"/>
    <w:rsid w:val="00923F6F"/>
    <w:rsid w:val="00925415"/>
    <w:rsid w:val="00931C0F"/>
    <w:rsid w:val="00931E6F"/>
    <w:rsid w:val="0093436D"/>
    <w:rsid w:val="0093440E"/>
    <w:rsid w:val="009344DA"/>
    <w:rsid w:val="0093532B"/>
    <w:rsid w:val="00936851"/>
    <w:rsid w:val="00937963"/>
    <w:rsid w:val="00942D3E"/>
    <w:rsid w:val="00945637"/>
    <w:rsid w:val="0094748A"/>
    <w:rsid w:val="00947C47"/>
    <w:rsid w:val="00947E31"/>
    <w:rsid w:val="009515D1"/>
    <w:rsid w:val="00952E2C"/>
    <w:rsid w:val="0095425F"/>
    <w:rsid w:val="00954F4D"/>
    <w:rsid w:val="00956897"/>
    <w:rsid w:val="009602A9"/>
    <w:rsid w:val="00961026"/>
    <w:rsid w:val="00961C76"/>
    <w:rsid w:val="0096536B"/>
    <w:rsid w:val="00967552"/>
    <w:rsid w:val="009705B3"/>
    <w:rsid w:val="00970A37"/>
    <w:rsid w:val="00970C54"/>
    <w:rsid w:val="00971E9B"/>
    <w:rsid w:val="00972F36"/>
    <w:rsid w:val="0097396E"/>
    <w:rsid w:val="00980A27"/>
    <w:rsid w:val="009854E5"/>
    <w:rsid w:val="00987F80"/>
    <w:rsid w:val="0099289C"/>
    <w:rsid w:val="00997125"/>
    <w:rsid w:val="009A06A0"/>
    <w:rsid w:val="009A3D86"/>
    <w:rsid w:val="009A4583"/>
    <w:rsid w:val="009A5A40"/>
    <w:rsid w:val="009A6424"/>
    <w:rsid w:val="009A66B4"/>
    <w:rsid w:val="009A6F85"/>
    <w:rsid w:val="009B171F"/>
    <w:rsid w:val="009B4B52"/>
    <w:rsid w:val="009B5F24"/>
    <w:rsid w:val="009B6124"/>
    <w:rsid w:val="009B6A64"/>
    <w:rsid w:val="009B7527"/>
    <w:rsid w:val="009C13F7"/>
    <w:rsid w:val="009C654C"/>
    <w:rsid w:val="009C6725"/>
    <w:rsid w:val="009D1C05"/>
    <w:rsid w:val="009D5469"/>
    <w:rsid w:val="009E1A11"/>
    <w:rsid w:val="009E1E37"/>
    <w:rsid w:val="009E3767"/>
    <w:rsid w:val="009E46B7"/>
    <w:rsid w:val="009E53C6"/>
    <w:rsid w:val="009E5719"/>
    <w:rsid w:val="009E6F8D"/>
    <w:rsid w:val="009E7E3D"/>
    <w:rsid w:val="009F429A"/>
    <w:rsid w:val="009F541C"/>
    <w:rsid w:val="009F6A05"/>
    <w:rsid w:val="009F6FB8"/>
    <w:rsid w:val="009F7625"/>
    <w:rsid w:val="009F7C20"/>
    <w:rsid w:val="00A00E36"/>
    <w:rsid w:val="00A00EA9"/>
    <w:rsid w:val="00A0230E"/>
    <w:rsid w:val="00A05B35"/>
    <w:rsid w:val="00A069A6"/>
    <w:rsid w:val="00A06DA7"/>
    <w:rsid w:val="00A1166B"/>
    <w:rsid w:val="00A12950"/>
    <w:rsid w:val="00A13487"/>
    <w:rsid w:val="00A159A9"/>
    <w:rsid w:val="00A15E1A"/>
    <w:rsid w:val="00A170BA"/>
    <w:rsid w:val="00A21847"/>
    <w:rsid w:val="00A23C6E"/>
    <w:rsid w:val="00A33BBA"/>
    <w:rsid w:val="00A35FF9"/>
    <w:rsid w:val="00A40E4E"/>
    <w:rsid w:val="00A40F35"/>
    <w:rsid w:val="00A4640A"/>
    <w:rsid w:val="00A510C6"/>
    <w:rsid w:val="00A5188B"/>
    <w:rsid w:val="00A52DA1"/>
    <w:rsid w:val="00A571F0"/>
    <w:rsid w:val="00A64158"/>
    <w:rsid w:val="00A65D14"/>
    <w:rsid w:val="00A66057"/>
    <w:rsid w:val="00A66FC2"/>
    <w:rsid w:val="00A67718"/>
    <w:rsid w:val="00A70B17"/>
    <w:rsid w:val="00A71079"/>
    <w:rsid w:val="00A7116D"/>
    <w:rsid w:val="00A721E6"/>
    <w:rsid w:val="00A72CE1"/>
    <w:rsid w:val="00A7349A"/>
    <w:rsid w:val="00A73625"/>
    <w:rsid w:val="00A74D64"/>
    <w:rsid w:val="00A76EFE"/>
    <w:rsid w:val="00A770F8"/>
    <w:rsid w:val="00A80C49"/>
    <w:rsid w:val="00A828D2"/>
    <w:rsid w:val="00A84CEB"/>
    <w:rsid w:val="00A84EBF"/>
    <w:rsid w:val="00A874FD"/>
    <w:rsid w:val="00A875EA"/>
    <w:rsid w:val="00A90C50"/>
    <w:rsid w:val="00A91FFA"/>
    <w:rsid w:val="00A921C6"/>
    <w:rsid w:val="00A92AAD"/>
    <w:rsid w:val="00A92E65"/>
    <w:rsid w:val="00A933AB"/>
    <w:rsid w:val="00A94250"/>
    <w:rsid w:val="00A9679E"/>
    <w:rsid w:val="00AA008E"/>
    <w:rsid w:val="00AA27E9"/>
    <w:rsid w:val="00AA3543"/>
    <w:rsid w:val="00AA72F3"/>
    <w:rsid w:val="00AA75BD"/>
    <w:rsid w:val="00AB2081"/>
    <w:rsid w:val="00AB7A1B"/>
    <w:rsid w:val="00AB7DE6"/>
    <w:rsid w:val="00AB7FF6"/>
    <w:rsid w:val="00AC12EF"/>
    <w:rsid w:val="00AC1EE4"/>
    <w:rsid w:val="00AC2A34"/>
    <w:rsid w:val="00AC2EB4"/>
    <w:rsid w:val="00AC41D6"/>
    <w:rsid w:val="00AC5931"/>
    <w:rsid w:val="00AC5A94"/>
    <w:rsid w:val="00AC641E"/>
    <w:rsid w:val="00AC73E3"/>
    <w:rsid w:val="00AD3A79"/>
    <w:rsid w:val="00AD422D"/>
    <w:rsid w:val="00AD4A6B"/>
    <w:rsid w:val="00AD614E"/>
    <w:rsid w:val="00AD7EB7"/>
    <w:rsid w:val="00AE2567"/>
    <w:rsid w:val="00AE36BB"/>
    <w:rsid w:val="00AE4033"/>
    <w:rsid w:val="00AE462B"/>
    <w:rsid w:val="00AE5523"/>
    <w:rsid w:val="00AE763B"/>
    <w:rsid w:val="00AF0640"/>
    <w:rsid w:val="00AF112D"/>
    <w:rsid w:val="00AF1169"/>
    <w:rsid w:val="00AF172C"/>
    <w:rsid w:val="00AF451D"/>
    <w:rsid w:val="00B01B32"/>
    <w:rsid w:val="00B02658"/>
    <w:rsid w:val="00B043C9"/>
    <w:rsid w:val="00B049A1"/>
    <w:rsid w:val="00B04FDB"/>
    <w:rsid w:val="00B06040"/>
    <w:rsid w:val="00B1394E"/>
    <w:rsid w:val="00B13D5A"/>
    <w:rsid w:val="00B13D96"/>
    <w:rsid w:val="00B1406F"/>
    <w:rsid w:val="00B1442E"/>
    <w:rsid w:val="00B15B54"/>
    <w:rsid w:val="00B16F6F"/>
    <w:rsid w:val="00B21CA1"/>
    <w:rsid w:val="00B2517E"/>
    <w:rsid w:val="00B25937"/>
    <w:rsid w:val="00B27582"/>
    <w:rsid w:val="00B328F9"/>
    <w:rsid w:val="00B33848"/>
    <w:rsid w:val="00B34118"/>
    <w:rsid w:val="00B34E80"/>
    <w:rsid w:val="00B35637"/>
    <w:rsid w:val="00B40B49"/>
    <w:rsid w:val="00B423B5"/>
    <w:rsid w:val="00B42459"/>
    <w:rsid w:val="00B4276E"/>
    <w:rsid w:val="00B4511C"/>
    <w:rsid w:val="00B55955"/>
    <w:rsid w:val="00B57B05"/>
    <w:rsid w:val="00B60C3B"/>
    <w:rsid w:val="00B649C0"/>
    <w:rsid w:val="00B64F01"/>
    <w:rsid w:val="00B702AD"/>
    <w:rsid w:val="00B7146E"/>
    <w:rsid w:val="00B720AC"/>
    <w:rsid w:val="00B72814"/>
    <w:rsid w:val="00B72BC4"/>
    <w:rsid w:val="00B74E91"/>
    <w:rsid w:val="00B75592"/>
    <w:rsid w:val="00B811FE"/>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2570"/>
    <w:rsid w:val="00BB4C62"/>
    <w:rsid w:val="00BB797F"/>
    <w:rsid w:val="00BC2CFD"/>
    <w:rsid w:val="00BC350B"/>
    <w:rsid w:val="00BC35A7"/>
    <w:rsid w:val="00BC4754"/>
    <w:rsid w:val="00BC56A3"/>
    <w:rsid w:val="00BC74A3"/>
    <w:rsid w:val="00BD07EF"/>
    <w:rsid w:val="00BD2165"/>
    <w:rsid w:val="00BD3C37"/>
    <w:rsid w:val="00BD4A42"/>
    <w:rsid w:val="00BD5A3F"/>
    <w:rsid w:val="00BD72A6"/>
    <w:rsid w:val="00BD7788"/>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C95"/>
    <w:rsid w:val="00C06EC8"/>
    <w:rsid w:val="00C10B11"/>
    <w:rsid w:val="00C1180B"/>
    <w:rsid w:val="00C153D7"/>
    <w:rsid w:val="00C154CC"/>
    <w:rsid w:val="00C157B4"/>
    <w:rsid w:val="00C16633"/>
    <w:rsid w:val="00C1693E"/>
    <w:rsid w:val="00C17C22"/>
    <w:rsid w:val="00C20158"/>
    <w:rsid w:val="00C20922"/>
    <w:rsid w:val="00C2155E"/>
    <w:rsid w:val="00C221F1"/>
    <w:rsid w:val="00C2235E"/>
    <w:rsid w:val="00C2255C"/>
    <w:rsid w:val="00C24DCB"/>
    <w:rsid w:val="00C25249"/>
    <w:rsid w:val="00C25BA3"/>
    <w:rsid w:val="00C303B3"/>
    <w:rsid w:val="00C30698"/>
    <w:rsid w:val="00C30E55"/>
    <w:rsid w:val="00C32090"/>
    <w:rsid w:val="00C33D0E"/>
    <w:rsid w:val="00C33EAC"/>
    <w:rsid w:val="00C35808"/>
    <w:rsid w:val="00C364D4"/>
    <w:rsid w:val="00C37C2E"/>
    <w:rsid w:val="00C4036C"/>
    <w:rsid w:val="00C440F4"/>
    <w:rsid w:val="00C44DEC"/>
    <w:rsid w:val="00C46036"/>
    <w:rsid w:val="00C469F9"/>
    <w:rsid w:val="00C46BD0"/>
    <w:rsid w:val="00C47D71"/>
    <w:rsid w:val="00C47F7E"/>
    <w:rsid w:val="00C50ADB"/>
    <w:rsid w:val="00C52351"/>
    <w:rsid w:val="00C52B4B"/>
    <w:rsid w:val="00C53B71"/>
    <w:rsid w:val="00C5466F"/>
    <w:rsid w:val="00C57920"/>
    <w:rsid w:val="00C6381F"/>
    <w:rsid w:val="00C642CB"/>
    <w:rsid w:val="00C6727F"/>
    <w:rsid w:val="00C67A64"/>
    <w:rsid w:val="00C70037"/>
    <w:rsid w:val="00C70403"/>
    <w:rsid w:val="00C70617"/>
    <w:rsid w:val="00C72A05"/>
    <w:rsid w:val="00C76762"/>
    <w:rsid w:val="00C775AF"/>
    <w:rsid w:val="00C806E7"/>
    <w:rsid w:val="00C82386"/>
    <w:rsid w:val="00C83155"/>
    <w:rsid w:val="00C83BA2"/>
    <w:rsid w:val="00C84667"/>
    <w:rsid w:val="00C86285"/>
    <w:rsid w:val="00C8631E"/>
    <w:rsid w:val="00C86C53"/>
    <w:rsid w:val="00C86F00"/>
    <w:rsid w:val="00C912C6"/>
    <w:rsid w:val="00C92BB3"/>
    <w:rsid w:val="00C95B02"/>
    <w:rsid w:val="00C95BF8"/>
    <w:rsid w:val="00C96697"/>
    <w:rsid w:val="00CA1D98"/>
    <w:rsid w:val="00CA2604"/>
    <w:rsid w:val="00CA77B4"/>
    <w:rsid w:val="00CB10A0"/>
    <w:rsid w:val="00CB3CAF"/>
    <w:rsid w:val="00CB4959"/>
    <w:rsid w:val="00CB7087"/>
    <w:rsid w:val="00CB7B5F"/>
    <w:rsid w:val="00CC06A8"/>
    <w:rsid w:val="00CC0B5B"/>
    <w:rsid w:val="00CC2AFF"/>
    <w:rsid w:val="00CC32AD"/>
    <w:rsid w:val="00CC3835"/>
    <w:rsid w:val="00CC44FE"/>
    <w:rsid w:val="00CC72D9"/>
    <w:rsid w:val="00CC7B05"/>
    <w:rsid w:val="00CD36C2"/>
    <w:rsid w:val="00CD4334"/>
    <w:rsid w:val="00CD5596"/>
    <w:rsid w:val="00CD661A"/>
    <w:rsid w:val="00CD6F39"/>
    <w:rsid w:val="00CD7629"/>
    <w:rsid w:val="00CD779C"/>
    <w:rsid w:val="00CE008B"/>
    <w:rsid w:val="00CE0762"/>
    <w:rsid w:val="00CE1459"/>
    <w:rsid w:val="00CE1460"/>
    <w:rsid w:val="00CE225A"/>
    <w:rsid w:val="00CE3505"/>
    <w:rsid w:val="00CE3EB5"/>
    <w:rsid w:val="00CF22EB"/>
    <w:rsid w:val="00CF3544"/>
    <w:rsid w:val="00CF58C7"/>
    <w:rsid w:val="00D02334"/>
    <w:rsid w:val="00D029FA"/>
    <w:rsid w:val="00D0464A"/>
    <w:rsid w:val="00D10F61"/>
    <w:rsid w:val="00D11AF1"/>
    <w:rsid w:val="00D12592"/>
    <w:rsid w:val="00D21CC8"/>
    <w:rsid w:val="00D22886"/>
    <w:rsid w:val="00D2392B"/>
    <w:rsid w:val="00D251D6"/>
    <w:rsid w:val="00D259D8"/>
    <w:rsid w:val="00D26129"/>
    <w:rsid w:val="00D26C4F"/>
    <w:rsid w:val="00D27741"/>
    <w:rsid w:val="00D30767"/>
    <w:rsid w:val="00D30AB4"/>
    <w:rsid w:val="00D3124B"/>
    <w:rsid w:val="00D33165"/>
    <w:rsid w:val="00D33661"/>
    <w:rsid w:val="00D36002"/>
    <w:rsid w:val="00D40BB8"/>
    <w:rsid w:val="00D430F3"/>
    <w:rsid w:val="00D43695"/>
    <w:rsid w:val="00D436A6"/>
    <w:rsid w:val="00D43E9F"/>
    <w:rsid w:val="00D4676C"/>
    <w:rsid w:val="00D47343"/>
    <w:rsid w:val="00D506A1"/>
    <w:rsid w:val="00D52A87"/>
    <w:rsid w:val="00D57DC1"/>
    <w:rsid w:val="00D603D1"/>
    <w:rsid w:val="00D623BD"/>
    <w:rsid w:val="00D632AB"/>
    <w:rsid w:val="00D677B3"/>
    <w:rsid w:val="00D70D47"/>
    <w:rsid w:val="00D71911"/>
    <w:rsid w:val="00D72042"/>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6017"/>
    <w:rsid w:val="00D86C0B"/>
    <w:rsid w:val="00D871AC"/>
    <w:rsid w:val="00D9114A"/>
    <w:rsid w:val="00D91EE7"/>
    <w:rsid w:val="00D92DD0"/>
    <w:rsid w:val="00D93C2A"/>
    <w:rsid w:val="00D94A08"/>
    <w:rsid w:val="00D94C94"/>
    <w:rsid w:val="00D973E5"/>
    <w:rsid w:val="00D97E12"/>
    <w:rsid w:val="00DA0005"/>
    <w:rsid w:val="00DA00B4"/>
    <w:rsid w:val="00DA0254"/>
    <w:rsid w:val="00DA0F13"/>
    <w:rsid w:val="00DA158D"/>
    <w:rsid w:val="00DA18AB"/>
    <w:rsid w:val="00DA3A96"/>
    <w:rsid w:val="00DA4634"/>
    <w:rsid w:val="00DA59E7"/>
    <w:rsid w:val="00DB021E"/>
    <w:rsid w:val="00DB3129"/>
    <w:rsid w:val="00DB41BC"/>
    <w:rsid w:val="00DB48B7"/>
    <w:rsid w:val="00DB4BDE"/>
    <w:rsid w:val="00DB755C"/>
    <w:rsid w:val="00DB75F2"/>
    <w:rsid w:val="00DC21D0"/>
    <w:rsid w:val="00DC3884"/>
    <w:rsid w:val="00DC4B94"/>
    <w:rsid w:val="00DC4BA2"/>
    <w:rsid w:val="00DC5CBF"/>
    <w:rsid w:val="00DC65FA"/>
    <w:rsid w:val="00DC67BD"/>
    <w:rsid w:val="00DD3CE6"/>
    <w:rsid w:val="00DD45DC"/>
    <w:rsid w:val="00DD4D10"/>
    <w:rsid w:val="00DD6B39"/>
    <w:rsid w:val="00DD78E6"/>
    <w:rsid w:val="00DE208E"/>
    <w:rsid w:val="00DE5E9A"/>
    <w:rsid w:val="00DE78D3"/>
    <w:rsid w:val="00DF0653"/>
    <w:rsid w:val="00DF1A14"/>
    <w:rsid w:val="00DF470C"/>
    <w:rsid w:val="00DF740E"/>
    <w:rsid w:val="00DF7DB8"/>
    <w:rsid w:val="00DF7E2E"/>
    <w:rsid w:val="00E01978"/>
    <w:rsid w:val="00E13204"/>
    <w:rsid w:val="00E15086"/>
    <w:rsid w:val="00E159D0"/>
    <w:rsid w:val="00E16595"/>
    <w:rsid w:val="00E1707D"/>
    <w:rsid w:val="00E170FE"/>
    <w:rsid w:val="00E2320C"/>
    <w:rsid w:val="00E232D1"/>
    <w:rsid w:val="00E23A93"/>
    <w:rsid w:val="00E32988"/>
    <w:rsid w:val="00E3512F"/>
    <w:rsid w:val="00E352AD"/>
    <w:rsid w:val="00E35A2F"/>
    <w:rsid w:val="00E36549"/>
    <w:rsid w:val="00E36E73"/>
    <w:rsid w:val="00E374AB"/>
    <w:rsid w:val="00E4010D"/>
    <w:rsid w:val="00E407B4"/>
    <w:rsid w:val="00E509F2"/>
    <w:rsid w:val="00E54075"/>
    <w:rsid w:val="00E567C0"/>
    <w:rsid w:val="00E61E99"/>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B3909"/>
    <w:rsid w:val="00EB7066"/>
    <w:rsid w:val="00EC2A04"/>
    <w:rsid w:val="00EC585B"/>
    <w:rsid w:val="00EC66B2"/>
    <w:rsid w:val="00EC6791"/>
    <w:rsid w:val="00ED2F51"/>
    <w:rsid w:val="00ED3672"/>
    <w:rsid w:val="00ED5E82"/>
    <w:rsid w:val="00ED76B8"/>
    <w:rsid w:val="00EE0BEB"/>
    <w:rsid w:val="00EE1506"/>
    <w:rsid w:val="00EE1A45"/>
    <w:rsid w:val="00EE20D2"/>
    <w:rsid w:val="00EE22ED"/>
    <w:rsid w:val="00EE3245"/>
    <w:rsid w:val="00EE36A2"/>
    <w:rsid w:val="00EE3847"/>
    <w:rsid w:val="00EE4416"/>
    <w:rsid w:val="00EE56B7"/>
    <w:rsid w:val="00EE61EE"/>
    <w:rsid w:val="00EF0400"/>
    <w:rsid w:val="00EF0D8A"/>
    <w:rsid w:val="00EF1160"/>
    <w:rsid w:val="00EF1BEC"/>
    <w:rsid w:val="00EF3F2B"/>
    <w:rsid w:val="00EF46B1"/>
    <w:rsid w:val="00EF4D1F"/>
    <w:rsid w:val="00F006FB"/>
    <w:rsid w:val="00F00B69"/>
    <w:rsid w:val="00F0100E"/>
    <w:rsid w:val="00F01EEB"/>
    <w:rsid w:val="00F04573"/>
    <w:rsid w:val="00F05B23"/>
    <w:rsid w:val="00F06339"/>
    <w:rsid w:val="00F134EE"/>
    <w:rsid w:val="00F15876"/>
    <w:rsid w:val="00F17506"/>
    <w:rsid w:val="00F1770A"/>
    <w:rsid w:val="00F17F06"/>
    <w:rsid w:val="00F205B0"/>
    <w:rsid w:val="00F207B1"/>
    <w:rsid w:val="00F21C21"/>
    <w:rsid w:val="00F2273B"/>
    <w:rsid w:val="00F22F8F"/>
    <w:rsid w:val="00F24389"/>
    <w:rsid w:val="00F361DB"/>
    <w:rsid w:val="00F371F5"/>
    <w:rsid w:val="00F4085A"/>
    <w:rsid w:val="00F42F36"/>
    <w:rsid w:val="00F43319"/>
    <w:rsid w:val="00F43910"/>
    <w:rsid w:val="00F43E1E"/>
    <w:rsid w:val="00F459B7"/>
    <w:rsid w:val="00F4648F"/>
    <w:rsid w:val="00F4743E"/>
    <w:rsid w:val="00F47E74"/>
    <w:rsid w:val="00F5275E"/>
    <w:rsid w:val="00F52782"/>
    <w:rsid w:val="00F5402F"/>
    <w:rsid w:val="00F544D1"/>
    <w:rsid w:val="00F5647E"/>
    <w:rsid w:val="00F57CC3"/>
    <w:rsid w:val="00F60763"/>
    <w:rsid w:val="00F62350"/>
    <w:rsid w:val="00F623C3"/>
    <w:rsid w:val="00F63F86"/>
    <w:rsid w:val="00F648B5"/>
    <w:rsid w:val="00F66A85"/>
    <w:rsid w:val="00F67591"/>
    <w:rsid w:val="00F719C1"/>
    <w:rsid w:val="00F71BF8"/>
    <w:rsid w:val="00F72E6E"/>
    <w:rsid w:val="00F73315"/>
    <w:rsid w:val="00F73331"/>
    <w:rsid w:val="00F7407F"/>
    <w:rsid w:val="00F74D5A"/>
    <w:rsid w:val="00F84FA0"/>
    <w:rsid w:val="00F87505"/>
    <w:rsid w:val="00F9002C"/>
    <w:rsid w:val="00F90DC2"/>
    <w:rsid w:val="00F92B34"/>
    <w:rsid w:val="00F93596"/>
    <w:rsid w:val="00F95FCC"/>
    <w:rsid w:val="00F972A6"/>
    <w:rsid w:val="00FA5BC9"/>
    <w:rsid w:val="00FA717E"/>
    <w:rsid w:val="00FB0C7C"/>
    <w:rsid w:val="00FB1113"/>
    <w:rsid w:val="00FB2BAA"/>
    <w:rsid w:val="00FB5AE4"/>
    <w:rsid w:val="00FB5BA1"/>
    <w:rsid w:val="00FB66DD"/>
    <w:rsid w:val="00FB6B90"/>
    <w:rsid w:val="00FB6CCB"/>
    <w:rsid w:val="00FB6D29"/>
    <w:rsid w:val="00FB71CD"/>
    <w:rsid w:val="00FB7F6A"/>
    <w:rsid w:val="00FC0791"/>
    <w:rsid w:val="00FC220D"/>
    <w:rsid w:val="00FC2788"/>
    <w:rsid w:val="00FC3110"/>
    <w:rsid w:val="00FC7790"/>
    <w:rsid w:val="00FD742C"/>
    <w:rsid w:val="00FD782E"/>
    <w:rsid w:val="00FE299A"/>
    <w:rsid w:val="00FE30C1"/>
    <w:rsid w:val="00FE3FC9"/>
    <w:rsid w:val="00FE65FA"/>
    <w:rsid w:val="00FE6EBE"/>
    <w:rsid w:val="00FF26DB"/>
    <w:rsid w:val="00FF2F11"/>
    <w:rsid w:val="00FF3053"/>
    <w:rsid w:val="00FF3F90"/>
    <w:rsid w:val="00FF4537"/>
    <w:rsid w:val="00FF4C95"/>
    <w:rsid w:val="00FF4E25"/>
    <w:rsid w:val="00FF677F"/>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DE3C5566-0930-4B16-A9BC-E1E51F5BB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278876129">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3.png"/><Relationship Id="rId159" Type="http://schemas.openxmlformats.org/officeDocument/2006/relationships/image" Target="media/image64.png"/><Relationship Id="rId170" Type="http://schemas.openxmlformats.org/officeDocument/2006/relationships/image" Target="media/image75.png"/><Relationship Id="rId191" Type="http://schemas.openxmlformats.org/officeDocument/2006/relationships/image" Target="media/image96.png"/><Relationship Id="rId205" Type="http://schemas.openxmlformats.org/officeDocument/2006/relationships/image" Target="media/image110.png"/><Relationship Id="rId226" Type="http://schemas.openxmlformats.org/officeDocument/2006/relationships/image" Target="media/image131.png"/><Relationship Id="rId247" Type="http://schemas.openxmlformats.org/officeDocument/2006/relationships/image" Target="media/image152.png"/><Relationship Id="rId107" Type="http://schemas.openxmlformats.org/officeDocument/2006/relationships/image" Target="media/image14.png"/><Relationship Id="rId268" Type="http://schemas.openxmlformats.org/officeDocument/2006/relationships/image" Target="media/image173.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28" Type="http://schemas.openxmlformats.org/officeDocument/2006/relationships/image" Target="media/image33.png"/><Relationship Id="rId149" Type="http://schemas.openxmlformats.org/officeDocument/2006/relationships/image" Target="media/image54.png"/><Relationship Id="rId5" Type="http://schemas.openxmlformats.org/officeDocument/2006/relationships/webSettings" Target="webSettings.xml"/><Relationship Id="rId95" Type="http://schemas.openxmlformats.org/officeDocument/2006/relationships/image" Target="media/image2.png"/><Relationship Id="rId160" Type="http://schemas.openxmlformats.org/officeDocument/2006/relationships/image" Target="media/image65.png"/><Relationship Id="rId181" Type="http://schemas.openxmlformats.org/officeDocument/2006/relationships/image" Target="media/image86.png"/><Relationship Id="rId216" Type="http://schemas.openxmlformats.org/officeDocument/2006/relationships/image" Target="media/image121.png"/><Relationship Id="rId237" Type="http://schemas.openxmlformats.org/officeDocument/2006/relationships/image" Target="media/image142.png"/><Relationship Id="rId258" Type="http://schemas.openxmlformats.org/officeDocument/2006/relationships/image" Target="media/image163.jpeg"/><Relationship Id="rId279" Type="http://schemas.openxmlformats.org/officeDocument/2006/relationships/header" Target="header16.xml"/><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8" Type="http://schemas.openxmlformats.org/officeDocument/2006/relationships/image" Target="media/image24.png"/><Relationship Id="rId139" Type="http://schemas.openxmlformats.org/officeDocument/2006/relationships/image" Target="media/image44.png"/><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5.png"/><Relationship Id="rId171" Type="http://schemas.openxmlformats.org/officeDocument/2006/relationships/image" Target="media/image76.png"/><Relationship Id="rId192" Type="http://schemas.openxmlformats.org/officeDocument/2006/relationships/image" Target="media/image97.png"/><Relationship Id="rId206" Type="http://schemas.openxmlformats.org/officeDocument/2006/relationships/image" Target="media/image111.png"/><Relationship Id="rId227" Type="http://schemas.openxmlformats.org/officeDocument/2006/relationships/image" Target="media/image132.png"/><Relationship Id="rId248" Type="http://schemas.openxmlformats.org/officeDocument/2006/relationships/image" Target="media/image153.png"/><Relationship Id="rId269" Type="http://schemas.openxmlformats.org/officeDocument/2006/relationships/image" Target="media/image174.png"/><Relationship Id="rId12" Type="http://schemas.openxmlformats.org/officeDocument/2006/relationships/footer" Target="footer2.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8" Type="http://schemas.openxmlformats.org/officeDocument/2006/relationships/image" Target="media/image15.png"/><Relationship Id="rId129" Type="http://schemas.openxmlformats.org/officeDocument/2006/relationships/image" Target="media/image34.png"/><Relationship Id="rId280" Type="http://schemas.openxmlformats.org/officeDocument/2006/relationships/footer" Target="footer6.xml"/><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6" Type="http://schemas.openxmlformats.org/officeDocument/2006/relationships/image" Target="media/image3.jpeg"/><Relationship Id="rId140" Type="http://schemas.openxmlformats.org/officeDocument/2006/relationships/image" Target="media/image45.png"/><Relationship Id="rId161" Type="http://schemas.openxmlformats.org/officeDocument/2006/relationships/image" Target="media/image66.png"/><Relationship Id="rId182" Type="http://schemas.openxmlformats.org/officeDocument/2006/relationships/image" Target="media/image87.png"/><Relationship Id="rId217" Type="http://schemas.openxmlformats.org/officeDocument/2006/relationships/image" Target="media/image122.png"/><Relationship Id="rId6" Type="http://schemas.openxmlformats.org/officeDocument/2006/relationships/footnotes" Target="footnotes.xml"/><Relationship Id="rId238" Type="http://schemas.openxmlformats.org/officeDocument/2006/relationships/image" Target="media/image143.emf"/><Relationship Id="rId259" Type="http://schemas.openxmlformats.org/officeDocument/2006/relationships/image" Target="media/image164.jpeg"/><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9" Type="http://schemas.openxmlformats.org/officeDocument/2006/relationships/header" Target="header14.xml"/><Relationship Id="rId270" Type="http://schemas.openxmlformats.org/officeDocument/2006/relationships/image" Target="media/image175.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5.png"/><Relationship Id="rId151" Type="http://schemas.openxmlformats.org/officeDocument/2006/relationships/image" Target="media/image56.png"/><Relationship Id="rId172" Type="http://schemas.openxmlformats.org/officeDocument/2006/relationships/image" Target="media/image77.png"/><Relationship Id="rId193" Type="http://schemas.openxmlformats.org/officeDocument/2006/relationships/image" Target="media/image98.png"/><Relationship Id="rId207" Type="http://schemas.openxmlformats.org/officeDocument/2006/relationships/image" Target="media/image112.png"/><Relationship Id="rId228" Type="http://schemas.openxmlformats.org/officeDocument/2006/relationships/image" Target="media/image133.png"/><Relationship Id="rId249" Type="http://schemas.openxmlformats.org/officeDocument/2006/relationships/image" Target="media/image154.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6.png"/><Relationship Id="rId260" Type="http://schemas.openxmlformats.org/officeDocument/2006/relationships/image" Target="media/image165.jpeg"/><Relationship Id="rId265" Type="http://schemas.openxmlformats.org/officeDocument/2006/relationships/image" Target="media/image170.png"/><Relationship Id="rId281" Type="http://schemas.openxmlformats.org/officeDocument/2006/relationships/fontTable" Target="fontTable.xml"/><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1.png"/><Relationship Id="rId120" Type="http://schemas.openxmlformats.org/officeDocument/2006/relationships/image" Target="media/image25.png"/><Relationship Id="rId125" Type="http://schemas.openxmlformats.org/officeDocument/2006/relationships/image" Target="media/image30.png"/><Relationship Id="rId141" Type="http://schemas.openxmlformats.org/officeDocument/2006/relationships/image" Target="media/image46.png"/><Relationship Id="rId146" Type="http://schemas.openxmlformats.org/officeDocument/2006/relationships/image" Target="media/image51.png"/><Relationship Id="rId167" Type="http://schemas.openxmlformats.org/officeDocument/2006/relationships/image" Target="media/image72.png"/><Relationship Id="rId188"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7.png"/><Relationship Id="rId183" Type="http://schemas.openxmlformats.org/officeDocument/2006/relationships/image" Target="media/image88.png"/><Relationship Id="rId213" Type="http://schemas.openxmlformats.org/officeDocument/2006/relationships/image" Target="media/image118.emf"/><Relationship Id="rId218" Type="http://schemas.openxmlformats.org/officeDocument/2006/relationships/image" Target="media/image123.png"/><Relationship Id="rId234" Type="http://schemas.openxmlformats.org/officeDocument/2006/relationships/image" Target="media/image139.png"/><Relationship Id="rId239" Type="http://schemas.openxmlformats.org/officeDocument/2006/relationships/image" Target="media/image144.emf"/><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50" Type="http://schemas.openxmlformats.org/officeDocument/2006/relationships/image" Target="media/image155.png"/><Relationship Id="rId255" Type="http://schemas.openxmlformats.org/officeDocument/2006/relationships/image" Target="media/image160.png"/><Relationship Id="rId271" Type="http://schemas.openxmlformats.org/officeDocument/2006/relationships/image" Target="media/image176.png"/><Relationship Id="rId276" Type="http://schemas.openxmlformats.org/officeDocument/2006/relationships/image" Target="media/image181.emf"/><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7.png"/><Relationship Id="rId115" Type="http://schemas.openxmlformats.org/officeDocument/2006/relationships/image" Target="media/image21.png"/><Relationship Id="rId131" Type="http://schemas.openxmlformats.org/officeDocument/2006/relationships/image" Target="media/image36.png"/><Relationship Id="rId136" Type="http://schemas.openxmlformats.org/officeDocument/2006/relationships/image" Target="media/image41.png"/><Relationship Id="rId157" Type="http://schemas.openxmlformats.org/officeDocument/2006/relationships/image" Target="media/image62.png"/><Relationship Id="rId178" Type="http://schemas.openxmlformats.org/officeDocument/2006/relationships/image" Target="media/image83.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7.png"/><Relationship Id="rId173" Type="http://schemas.openxmlformats.org/officeDocument/2006/relationships/image" Target="media/image78.png"/><Relationship Id="rId194" Type="http://schemas.openxmlformats.org/officeDocument/2006/relationships/image" Target="media/image99.png"/><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image" Target="media/image134.png"/><Relationship Id="rId19" Type="http://schemas.openxmlformats.org/officeDocument/2006/relationships/header" Target="header7.xml"/><Relationship Id="rId224" Type="http://schemas.openxmlformats.org/officeDocument/2006/relationships/image" Target="media/image129.png"/><Relationship Id="rId240" Type="http://schemas.openxmlformats.org/officeDocument/2006/relationships/image" Target="media/image145.png"/><Relationship Id="rId245" Type="http://schemas.openxmlformats.org/officeDocument/2006/relationships/image" Target="media/image150.png"/><Relationship Id="rId261" Type="http://schemas.openxmlformats.org/officeDocument/2006/relationships/image" Target="media/image166.jpeg"/><Relationship Id="rId266" Type="http://schemas.openxmlformats.org/officeDocument/2006/relationships/image" Target="media/image171.png"/><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2.png"/><Relationship Id="rId126" Type="http://schemas.openxmlformats.org/officeDocument/2006/relationships/image" Target="media/image31.png"/><Relationship Id="rId147" Type="http://schemas.openxmlformats.org/officeDocument/2006/relationships/image" Target="media/image52.png"/><Relationship Id="rId168" Type="http://schemas.openxmlformats.org/officeDocument/2006/relationships/image" Target="media/image73.png"/><Relationship Id="rId282"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6.png"/><Relationship Id="rId142" Type="http://schemas.openxmlformats.org/officeDocument/2006/relationships/image" Target="media/image47.png"/><Relationship Id="rId163" Type="http://schemas.openxmlformats.org/officeDocument/2006/relationships/image" Target="media/image68.png"/><Relationship Id="rId184" Type="http://schemas.openxmlformats.org/officeDocument/2006/relationships/image" Target="media/image89.png"/><Relationship Id="rId189" Type="http://schemas.openxmlformats.org/officeDocument/2006/relationships/image" Target="media/image94.png"/><Relationship Id="rId219" Type="http://schemas.openxmlformats.org/officeDocument/2006/relationships/image" Target="media/image124.png"/><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image" Target="media/image135.png"/><Relationship Id="rId235" Type="http://schemas.openxmlformats.org/officeDocument/2006/relationships/image" Target="media/image140.png"/><Relationship Id="rId251" Type="http://schemas.openxmlformats.org/officeDocument/2006/relationships/image" Target="media/image156.png"/><Relationship Id="rId256" Type="http://schemas.openxmlformats.org/officeDocument/2006/relationships/image" Target="media/image161.png"/><Relationship Id="rId277" Type="http://schemas.openxmlformats.org/officeDocument/2006/relationships/header" Target="header15.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2.png"/><Relationship Id="rId137" Type="http://schemas.openxmlformats.org/officeDocument/2006/relationships/image" Target="media/image42.png"/><Relationship Id="rId158" Type="http://schemas.openxmlformats.org/officeDocument/2006/relationships/image" Target="media/image63.png"/><Relationship Id="rId272" Type="http://schemas.openxmlformats.org/officeDocument/2006/relationships/image" Target="media/image177.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8.png"/><Relationship Id="rId132" Type="http://schemas.openxmlformats.org/officeDocument/2006/relationships/image" Target="media/image37.png"/><Relationship Id="rId153" Type="http://schemas.openxmlformats.org/officeDocument/2006/relationships/image" Target="media/image58.png"/><Relationship Id="rId174" Type="http://schemas.openxmlformats.org/officeDocument/2006/relationships/image" Target="media/image79.png"/><Relationship Id="rId179" Type="http://schemas.openxmlformats.org/officeDocument/2006/relationships/image" Target="media/image84.png"/><Relationship Id="rId195" Type="http://schemas.openxmlformats.org/officeDocument/2006/relationships/image" Target="media/image100.png"/><Relationship Id="rId209" Type="http://schemas.openxmlformats.org/officeDocument/2006/relationships/image" Target="media/image114.png"/><Relationship Id="rId190" Type="http://schemas.openxmlformats.org/officeDocument/2006/relationships/image" Target="media/image95.png"/><Relationship Id="rId204" Type="http://schemas.openxmlformats.org/officeDocument/2006/relationships/image" Target="media/image109.png"/><Relationship Id="rId220" Type="http://schemas.openxmlformats.org/officeDocument/2006/relationships/image" Target="media/image125.png"/><Relationship Id="rId225" Type="http://schemas.openxmlformats.org/officeDocument/2006/relationships/image" Target="media/image130.png"/><Relationship Id="rId241" Type="http://schemas.openxmlformats.org/officeDocument/2006/relationships/image" Target="media/image146.png"/><Relationship Id="rId246" Type="http://schemas.openxmlformats.org/officeDocument/2006/relationships/image" Target="media/image151.png"/><Relationship Id="rId267" Type="http://schemas.openxmlformats.org/officeDocument/2006/relationships/image" Target="media/image172.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3.png"/><Relationship Id="rId127" Type="http://schemas.openxmlformats.org/officeDocument/2006/relationships/image" Target="media/image32.png"/><Relationship Id="rId262" Type="http://schemas.openxmlformats.org/officeDocument/2006/relationships/image" Target="media/image167.emf"/><Relationship Id="rId283"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8.jpeg"/><Relationship Id="rId122" Type="http://schemas.openxmlformats.org/officeDocument/2006/relationships/image" Target="media/image27.png"/><Relationship Id="rId143" Type="http://schemas.openxmlformats.org/officeDocument/2006/relationships/image" Target="media/image48.png"/><Relationship Id="rId148" Type="http://schemas.openxmlformats.org/officeDocument/2006/relationships/image" Target="media/image53.png"/><Relationship Id="rId164" Type="http://schemas.openxmlformats.org/officeDocument/2006/relationships/image" Target="media/image69.png"/><Relationship Id="rId169" Type="http://schemas.openxmlformats.org/officeDocument/2006/relationships/image" Target="media/image74.png"/><Relationship Id="rId185"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5.png"/><Relationship Id="rId210" Type="http://schemas.openxmlformats.org/officeDocument/2006/relationships/image" Target="media/image115.png"/><Relationship Id="rId215" Type="http://schemas.openxmlformats.org/officeDocument/2006/relationships/image" Target="media/image120.png"/><Relationship Id="rId236" Type="http://schemas.openxmlformats.org/officeDocument/2006/relationships/image" Target="media/image141.png"/><Relationship Id="rId257" Type="http://schemas.openxmlformats.org/officeDocument/2006/relationships/image" Target="media/image162.png"/><Relationship Id="rId278" Type="http://schemas.openxmlformats.org/officeDocument/2006/relationships/footer" Target="footer5.xml"/><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231" Type="http://schemas.openxmlformats.org/officeDocument/2006/relationships/image" Target="media/image136.png"/><Relationship Id="rId252" Type="http://schemas.openxmlformats.org/officeDocument/2006/relationships/image" Target="media/image157.png"/><Relationship Id="rId273" Type="http://schemas.openxmlformats.org/officeDocument/2006/relationships/image" Target="media/image178.png"/><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image" Target="media/image19.png"/><Relationship Id="rId133" Type="http://schemas.openxmlformats.org/officeDocument/2006/relationships/image" Target="media/image38.png"/><Relationship Id="rId154" Type="http://schemas.openxmlformats.org/officeDocument/2006/relationships/image" Target="media/image59.png"/><Relationship Id="rId175" Type="http://schemas.openxmlformats.org/officeDocument/2006/relationships/image" Target="media/image80.png"/><Relationship Id="rId196" Type="http://schemas.openxmlformats.org/officeDocument/2006/relationships/image" Target="media/image101.png"/><Relationship Id="rId200" Type="http://schemas.openxmlformats.org/officeDocument/2006/relationships/image" Target="media/image105.png"/><Relationship Id="rId16" Type="http://schemas.openxmlformats.org/officeDocument/2006/relationships/header" Target="header4.xml"/><Relationship Id="rId221" Type="http://schemas.openxmlformats.org/officeDocument/2006/relationships/image" Target="media/image126.png"/><Relationship Id="rId242" Type="http://schemas.openxmlformats.org/officeDocument/2006/relationships/image" Target="media/image147.png"/><Relationship Id="rId263" Type="http://schemas.openxmlformats.org/officeDocument/2006/relationships/image" Target="media/image168.emf"/><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9.png"/><Relationship Id="rId123" Type="http://schemas.openxmlformats.org/officeDocument/2006/relationships/image" Target="media/image28.png"/><Relationship Id="rId144" Type="http://schemas.openxmlformats.org/officeDocument/2006/relationships/image" Target="media/image49.png"/><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165" Type="http://schemas.openxmlformats.org/officeDocument/2006/relationships/image" Target="media/image70.png"/><Relationship Id="rId186" Type="http://schemas.openxmlformats.org/officeDocument/2006/relationships/image" Target="media/image91.png"/><Relationship Id="rId211" Type="http://schemas.openxmlformats.org/officeDocument/2006/relationships/image" Target="media/image116.png"/><Relationship Id="rId232" Type="http://schemas.openxmlformats.org/officeDocument/2006/relationships/image" Target="media/image137.png"/><Relationship Id="rId253" Type="http://schemas.openxmlformats.org/officeDocument/2006/relationships/image" Target="media/image158.png"/><Relationship Id="rId274" Type="http://schemas.openxmlformats.org/officeDocument/2006/relationships/image" Target="media/image179.png"/><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header" Target="header13.xml"/><Relationship Id="rId134" Type="http://schemas.openxmlformats.org/officeDocument/2006/relationships/image" Target="media/image39.emf"/><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5" Type="http://schemas.openxmlformats.org/officeDocument/2006/relationships/image" Target="media/image60.png"/><Relationship Id="rId176" Type="http://schemas.openxmlformats.org/officeDocument/2006/relationships/image" Target="media/image81.png"/><Relationship Id="rId197" Type="http://schemas.openxmlformats.org/officeDocument/2006/relationships/image" Target="media/image102.png"/><Relationship Id="rId201" Type="http://schemas.openxmlformats.org/officeDocument/2006/relationships/image" Target="media/image106.png"/><Relationship Id="rId222" Type="http://schemas.openxmlformats.org/officeDocument/2006/relationships/image" Target="media/image127.png"/><Relationship Id="rId243" Type="http://schemas.openxmlformats.org/officeDocument/2006/relationships/image" Target="media/image148.png"/><Relationship Id="rId264" Type="http://schemas.openxmlformats.org/officeDocument/2006/relationships/image" Target="media/image169.png"/><Relationship Id="rId17" Type="http://schemas.openxmlformats.org/officeDocument/2006/relationships/header" Target="header5.xm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10.png"/><Relationship Id="rId124" Type="http://schemas.openxmlformats.org/officeDocument/2006/relationships/image" Target="media/image29.png"/><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145" Type="http://schemas.openxmlformats.org/officeDocument/2006/relationships/image" Target="media/image50.png"/><Relationship Id="rId166" Type="http://schemas.openxmlformats.org/officeDocument/2006/relationships/image" Target="media/image71.png"/><Relationship Id="rId187" Type="http://schemas.openxmlformats.org/officeDocument/2006/relationships/image" Target="media/image92.png"/><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8.png"/><Relationship Id="rId254" Type="http://schemas.openxmlformats.org/officeDocument/2006/relationships/image" Target="media/image159.png"/><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20.png"/><Relationship Id="rId275" Type="http://schemas.openxmlformats.org/officeDocument/2006/relationships/image" Target="media/image180.png"/><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5" Type="http://schemas.openxmlformats.org/officeDocument/2006/relationships/image" Target="media/image40.png"/><Relationship Id="rId156" Type="http://schemas.openxmlformats.org/officeDocument/2006/relationships/image" Target="media/image61.png"/><Relationship Id="rId177" Type="http://schemas.openxmlformats.org/officeDocument/2006/relationships/image" Target="media/image82.png"/><Relationship Id="rId198" Type="http://schemas.openxmlformats.org/officeDocument/2006/relationships/image" Target="media/image103.png"/><Relationship Id="rId202" Type="http://schemas.openxmlformats.org/officeDocument/2006/relationships/image" Target="media/image107.png"/><Relationship Id="rId223" Type="http://schemas.openxmlformats.org/officeDocument/2006/relationships/image" Target="media/image128.png"/><Relationship Id="rId244" Type="http://schemas.openxmlformats.org/officeDocument/2006/relationships/image" Target="media/image14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200"/>
    <w:rsid w:val="0010020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s-A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00200"/>
    <w:rPr>
      <w:color w:val="808080" w:themeColor="background1" w:themeShade="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E6B58C-4FA4-4008-8DF6-D0A6E9870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91</TotalTime>
  <Pages>180</Pages>
  <Words>73969</Words>
  <Characters>406835</Characters>
  <Application>Microsoft Office Word</Application>
  <DocSecurity>0</DocSecurity>
  <Lines>3390</Lines>
  <Paragraphs>9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9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80</cp:revision>
  <dcterms:created xsi:type="dcterms:W3CDTF">2024-08-17T19:40:00Z</dcterms:created>
  <dcterms:modified xsi:type="dcterms:W3CDTF">2024-12-2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